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157A05">
      <w:pPr>
        <w:spacing w:after="0" w:line="480" w:lineRule="auto"/>
        <w:jc w:val="both"/>
        <w:rPr>
          <w:rFonts w:ascii="Arial" w:hAnsi="Arial" w:cs="Arial"/>
          <w:lang w:val="en-GB"/>
        </w:rPr>
      </w:pPr>
    </w:p>
    <w:p w14:paraId="3055DB3F" w14:textId="493D649A"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ins w:id="0" w:author="Laurent Philippot" w:date="2024-05-08T11:13:00Z">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ins>
      <w:del w:id="1" w:author="Laurent Philippot" w:date="2024-05-08T11:12:00Z">
        <w:r w:rsidRPr="00157A05" w:rsidDel="0019212C">
          <w:rPr>
            <w:rFonts w:ascii="Arial" w:hAnsi="Arial" w:cs="Arial"/>
            <w:lang w:val="en-GB"/>
          </w:rPr>
          <w:delText>Martin Hartmann</w:delText>
        </w:r>
        <w:r w:rsidRPr="00157A05" w:rsidDel="0019212C">
          <w:rPr>
            <w:rFonts w:ascii="Arial" w:hAnsi="Arial" w:cs="Arial"/>
            <w:vertAlign w:val="superscript"/>
            <w:lang w:val="en-GB"/>
          </w:rPr>
          <w:delText>2</w:delText>
        </w:r>
      </w:del>
      <w:r w:rsidRPr="00157A05">
        <w:rPr>
          <w:rFonts w:ascii="Arial" w:hAnsi="Arial" w:cs="Arial"/>
          <w:lang w:val="en-GB"/>
        </w:rPr>
        <w:t>,</w:t>
      </w:r>
      <w:ins w:id="2" w:author="Laurent Philippot" w:date="2024-05-08T11:13:00Z">
        <w:r w:rsidR="0019212C" w:rsidRPr="0019212C">
          <w:rPr>
            <w:rFonts w:ascii="Arial" w:hAnsi="Arial" w:cs="Arial"/>
            <w:lang w:val="en-GB"/>
          </w:rPr>
          <w:t xml:space="preserve"> </w:t>
        </w:r>
        <w:r w:rsidR="0019212C" w:rsidRPr="00157A05">
          <w:rPr>
            <w:rFonts w:ascii="Arial" w:hAnsi="Arial" w:cs="Arial"/>
            <w:lang w:val="en-GB"/>
          </w:rPr>
          <w:t xml:space="preserve">and </w:t>
        </w:r>
        <w:r w:rsidR="0019212C">
          <w:rPr>
            <w:rFonts w:ascii="Arial" w:hAnsi="Arial" w:cs="Arial"/>
            <w:lang w:val="en-GB"/>
          </w:rPr>
          <w:t xml:space="preserve"> </w:t>
        </w:r>
      </w:ins>
      <w:r w:rsidRPr="00157A05">
        <w:rPr>
          <w:rFonts w:ascii="Arial" w:hAnsi="Arial" w:cs="Arial"/>
          <w:lang w:val="en-GB"/>
        </w:rPr>
        <w:t xml:space="preserve"> </w:t>
      </w:r>
      <w:ins w:id="3" w:author="Laurent Philippot" w:date="2024-05-08T11:13:00Z">
        <w:r w:rsidR="0019212C" w:rsidRPr="00157A05">
          <w:rPr>
            <w:rFonts w:ascii="Arial" w:hAnsi="Arial" w:cs="Arial"/>
            <w:lang w:val="en-GB"/>
          </w:rPr>
          <w:t>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ins>
      <w:del w:id="4" w:author="Laurent Philippot" w:date="2024-05-08T11:13:00Z">
        <w:r w:rsidRPr="00157A05" w:rsidDel="0019212C">
          <w:rPr>
            <w:rFonts w:ascii="Arial" w:hAnsi="Arial" w:cs="Arial"/>
            <w:lang w:val="en-GB"/>
          </w:rPr>
          <w:delText>and Laurent Philippot</w:delText>
        </w:r>
        <w:r w:rsidRPr="00157A05" w:rsidDel="0019212C">
          <w:rPr>
            <w:rFonts w:ascii="Arial" w:hAnsi="Arial" w:cs="Arial"/>
            <w:vertAlign w:val="superscript"/>
            <w:lang w:val="en-GB"/>
          </w:rPr>
          <w:delText>1</w:delText>
        </w:r>
      </w:del>
    </w:p>
    <w:p w14:paraId="68C8CF9C" w14:textId="77777777" w:rsidR="004874BD" w:rsidRPr="00157A05" w:rsidRDefault="004874BD" w:rsidP="00157A05">
      <w:pPr>
        <w:spacing w:after="0" w:line="480" w:lineRule="auto"/>
        <w:jc w:val="both"/>
        <w:rPr>
          <w:rFonts w:ascii="Arial" w:hAnsi="Arial" w:cs="Arial"/>
          <w:lang w:val="en-GB"/>
        </w:rPr>
      </w:pPr>
    </w:p>
    <w:p w14:paraId="7AD177B3"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50E9FAAC" w14:textId="42991E5B" w:rsidR="004874BD" w:rsidRPr="0019212C" w:rsidRDefault="0019212C">
      <w:pPr>
        <w:spacing w:line="480" w:lineRule="auto"/>
        <w:jc w:val="both"/>
        <w:rPr>
          <w:rFonts w:ascii="Arial" w:hAnsi="Arial" w:cs="Arial"/>
          <w:lang w:val="en-GB"/>
          <w:rPrChange w:id="5" w:author="Laurent Philippot" w:date="2024-05-08T11:14:00Z">
            <w:rPr>
              <w:lang w:val="en-GB"/>
            </w:rPr>
          </w:rPrChange>
        </w:rPr>
        <w:pPrChange w:id="6" w:author="Laurent Philippot" w:date="2024-05-08T11:14:00Z">
          <w:pPr>
            <w:spacing w:after="0" w:line="480" w:lineRule="auto"/>
            <w:jc w:val="both"/>
          </w:pPr>
        </w:pPrChange>
      </w:pPr>
      <w:ins w:id="7" w:author="Laurent Philippot" w:date="2024-05-08T11:14:00Z">
        <w:r>
          <w:rPr>
            <w:rFonts w:ascii="Arial" w:hAnsi="Arial" w:cs="Arial"/>
            <w:lang w:val="en-GB"/>
          </w:rPr>
          <w:t xml:space="preserve">* </w:t>
        </w:r>
      </w:ins>
      <w:ins w:id="8" w:author="Laurent Philippot" w:date="2024-05-08T11:13:00Z">
        <w:r w:rsidRPr="0019212C">
          <w:rPr>
            <w:rFonts w:ascii="Arial" w:hAnsi="Arial" w:cs="Arial"/>
            <w:lang w:val="en-GB"/>
            <w:rPrChange w:id="9" w:author="Laurent Philippot" w:date="2024-05-08T11:14:00Z">
              <w:rPr>
                <w:rFonts w:ascii="Arial" w:hAnsi="Arial" w:cs="Arial"/>
                <w:b/>
                <w:bCs/>
                <w:lang w:val="en-GB"/>
              </w:rPr>
            </w:rPrChange>
          </w:rPr>
          <w:t>Corresponding author</w:t>
        </w:r>
      </w:ins>
    </w:p>
    <w:p w14:paraId="3B428103" w14:textId="77777777" w:rsidR="00DD65DA" w:rsidRPr="00157A05" w:rsidRDefault="00DD65DA" w:rsidP="00157A05">
      <w:pPr>
        <w:spacing w:after="0" w:line="480" w:lineRule="auto"/>
        <w:jc w:val="both"/>
        <w:rPr>
          <w:rFonts w:ascii="Arial" w:hAnsi="Arial" w:cs="Arial"/>
          <w:b/>
          <w:bCs/>
          <w:lang w:val="en-GB"/>
        </w:rPr>
      </w:pPr>
    </w:p>
    <w:p w14:paraId="015C127B" w14:textId="77777777"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43DA99D" w14:textId="77777777" w:rsidR="00DD65DA" w:rsidRPr="00157A05" w:rsidRDefault="00DD65DA" w:rsidP="00157A05">
      <w:pPr>
        <w:spacing w:after="0" w:line="480" w:lineRule="auto"/>
        <w:jc w:val="both"/>
        <w:rPr>
          <w:rFonts w:ascii="Arial" w:hAnsi="Arial" w:cs="Arial"/>
          <w:b/>
          <w:bCs/>
          <w:lang w:val="en-GB"/>
        </w:rPr>
      </w:pPr>
    </w:p>
    <w:p w14:paraId="0CA0B6F8" w14:textId="55FC57C5"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comammox (complete ammonia oxidizers) respond to simulated drought in a rain-out shelter experiment in the DOK long-term field trial comparing different organic and conventional agricultural practices since 1978. </w:t>
      </w:r>
      <w:del w:id="10" w:author="Ari Fina Bintarti" w:date="2024-04-24T16:04:00Z">
        <w:r w:rsidR="000968F9" w:rsidRPr="00157A05" w:rsidDel="008F668F">
          <w:rPr>
            <w:rFonts w:ascii="Arial" w:hAnsi="Arial" w:cs="Arial"/>
          </w:rPr>
          <w:delText xml:space="preserve">This study is part of the MICROSERVICES (BiodivERsA) project aiming to understand and predict the effects of climate change on crop-associated microbiomes and their ecosystem functions. </w:delText>
        </w:r>
      </w:del>
      <w:r w:rsidRPr="00157A05">
        <w:rPr>
          <w:rFonts w:ascii="Arial" w:hAnsi="Arial" w:cs="Arial"/>
        </w:rPr>
        <w:t xml:space="preserve">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Drought also had a stronger impact on the community structure in the biodynamic (</w:t>
      </w:r>
      <w:ins w:id="11" w:author="Ari Fina Bintarti" w:date="2024-04-24T16:05:00Z">
        <w:r w:rsidR="008D0C82">
          <w:rPr>
            <w:rFonts w:ascii="Arial" w:hAnsi="Arial" w:cs="Arial"/>
          </w:rPr>
          <w:t>BIODYN</w:t>
        </w:r>
      </w:ins>
      <w:del w:id="12" w:author="Ari Fina Bintarti" w:date="2024-04-24T16:05:00Z">
        <w:r w:rsidRPr="00157A05" w:rsidDel="008D0C82">
          <w:rPr>
            <w:rFonts w:ascii="Arial" w:hAnsi="Arial" w:cs="Arial"/>
          </w:rPr>
          <w:delText>organic</w:delText>
        </w:r>
      </w:del>
      <w:r w:rsidRPr="00157A05">
        <w:rPr>
          <w:rFonts w:ascii="Arial" w:hAnsi="Arial" w:cs="Arial"/>
        </w:rPr>
        <w:t xml:space="preserve">) cropping system than </w:t>
      </w:r>
      <w:r w:rsidRPr="00157A05">
        <w:rPr>
          <w:rFonts w:ascii="Arial" w:hAnsi="Arial" w:cs="Arial"/>
        </w:rPr>
        <w:lastRenderedPageBreak/>
        <w:t>in both the mixed</w:t>
      </w:r>
      <w:ins w:id="13" w:author="Ari Fina Bintarti" w:date="2024-04-24T16:05:00Z">
        <w:r w:rsidR="008D0C82">
          <w:rPr>
            <w:rFonts w:ascii="Arial" w:hAnsi="Arial" w:cs="Arial"/>
          </w:rPr>
          <w:t xml:space="preserve"> (CONFYM)</w:t>
        </w:r>
      </w:ins>
      <w:r w:rsidRPr="00157A05">
        <w:rPr>
          <w:rFonts w:ascii="Arial" w:hAnsi="Arial" w:cs="Arial"/>
        </w:rPr>
        <w:t xml:space="preserve"> and mineral-fertilized</w:t>
      </w:r>
      <w:ins w:id="14" w:author="Ari Fina Bintarti" w:date="2024-04-24T16:05:00Z">
        <w:r w:rsidR="008D0C82">
          <w:rPr>
            <w:rFonts w:ascii="Arial" w:hAnsi="Arial" w:cs="Arial"/>
          </w:rPr>
          <w:t xml:space="preserve"> (CONMIN)</w:t>
        </w:r>
      </w:ins>
      <w:r w:rsidRPr="00157A05">
        <w:rPr>
          <w:rFonts w:ascii="Arial" w:hAnsi="Arial" w:cs="Arial"/>
        </w:rPr>
        <w:t xml:space="preserve">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w:t>
      </w:r>
      <w:del w:id="15" w:author="Ari Fina Bintarti" w:date="2024-04-24T16:06:00Z">
        <w:r w:rsidRPr="00157A05" w:rsidDel="00464A0D">
          <w:rPr>
            <w:rFonts w:ascii="Arial" w:hAnsi="Arial" w:cs="Arial"/>
            <w:color w:val="000000" w:themeColor="text1"/>
          </w:rPr>
          <w:delText>biodynamic and mixed-conventional</w:delText>
        </w:r>
      </w:del>
      <w:ins w:id="16" w:author="Ari Fina Bintarti" w:date="2024-04-24T16:06:00Z">
        <w:r w:rsidR="00464A0D">
          <w:rPr>
            <w:rFonts w:ascii="Arial" w:hAnsi="Arial" w:cs="Arial"/>
            <w:color w:val="000000" w:themeColor="text1"/>
          </w:rPr>
          <w:t>CONFYM</w:t>
        </w:r>
      </w:ins>
      <w:r w:rsidRPr="00157A05">
        <w:rPr>
          <w:rFonts w:ascii="Arial" w:hAnsi="Arial" w:cs="Arial"/>
          <w:color w:val="000000" w:themeColor="text1"/>
        </w:rPr>
        <w:t xml:space="preserve"> system</w:t>
      </w:r>
      <w:del w:id="17" w:author="Ari Fina Bintarti" w:date="2024-04-24T16:06:00Z">
        <w:r w:rsidRPr="00157A05" w:rsidDel="00464A0D">
          <w:rPr>
            <w:rFonts w:ascii="Arial" w:hAnsi="Arial" w:cs="Arial"/>
            <w:color w:val="000000" w:themeColor="text1"/>
          </w:rPr>
          <w:delText>s than in the mineral-fertilized conventional system</w:delText>
        </w:r>
      </w:del>
      <w:r w:rsidRPr="00157A05">
        <w:rPr>
          <w:rFonts w:ascii="Arial" w:hAnsi="Arial" w:cs="Arial"/>
          <w:color w:val="000000" w:themeColor="text1"/>
        </w:rPr>
        <w:t xml:space="preserve">.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0C97F940" w14:textId="77777777" w:rsidR="004874BD" w:rsidRDefault="004874BD" w:rsidP="00157A05">
      <w:pPr>
        <w:spacing w:after="0" w:line="480" w:lineRule="auto"/>
        <w:jc w:val="both"/>
        <w:rPr>
          <w:rFonts w:ascii="Arial" w:hAnsi="Arial" w:cs="Arial"/>
          <w:b/>
          <w:bCs/>
        </w:rPr>
      </w:pPr>
    </w:p>
    <w:p w14:paraId="6340B49B" w14:textId="77777777" w:rsidR="009B519C" w:rsidRPr="00157A05" w:rsidRDefault="009B519C" w:rsidP="00157A05">
      <w:pPr>
        <w:spacing w:after="0" w:line="480" w:lineRule="auto"/>
        <w:jc w:val="both"/>
        <w:rPr>
          <w:rFonts w:ascii="Arial" w:hAnsi="Arial" w:cs="Arial"/>
          <w:b/>
          <w:bCs/>
        </w:rPr>
      </w:pPr>
    </w:p>
    <w:p w14:paraId="09D00D25" w14:textId="77777777" w:rsidR="00E5088A" w:rsidRPr="009B519C" w:rsidDel="00F81FF7" w:rsidRDefault="00E5088A" w:rsidP="00E5088A">
      <w:pPr>
        <w:spacing w:after="0" w:line="480" w:lineRule="auto"/>
        <w:jc w:val="both"/>
        <w:rPr>
          <w:del w:id="18" w:author="Laurent Philippot" w:date="2024-05-07T14:41:00Z"/>
          <w:rFonts w:ascii="Arial" w:hAnsi="Arial" w:cs="Arial"/>
          <w:b/>
          <w:bCs/>
        </w:rPr>
      </w:pPr>
      <w:r w:rsidRPr="009B519C">
        <w:rPr>
          <w:rFonts w:ascii="Arial" w:hAnsi="Arial" w:cs="Arial"/>
          <w:b/>
          <w:bCs/>
        </w:rPr>
        <w:t>INTRODUCTION</w:t>
      </w:r>
    </w:p>
    <w:p w14:paraId="312EC82A" w14:textId="77777777" w:rsidR="009B519C" w:rsidRPr="009B519C" w:rsidRDefault="009B519C" w:rsidP="00E5088A">
      <w:pPr>
        <w:spacing w:after="0" w:line="480" w:lineRule="auto"/>
        <w:jc w:val="both"/>
        <w:rPr>
          <w:rFonts w:ascii="Arial" w:hAnsi="Arial" w:cs="Arial"/>
          <w:b/>
          <w:bCs/>
        </w:rPr>
      </w:pPr>
    </w:p>
    <w:p w14:paraId="0D950050" w14:textId="22371EAA" w:rsidR="00E5088A" w:rsidRPr="009B519C" w:rsidRDefault="00E5088A" w:rsidP="00511D98">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Projection of future drought scenario indicate</w:t>
      </w:r>
      <w:del w:id="19" w:author="Laurent Philippot" w:date="2024-05-07T14:42:00Z">
        <w:r w:rsidRPr="009B519C" w:rsidDel="00EC64A2">
          <w:rPr>
            <w:rFonts w:ascii="Arial" w:hAnsi="Arial" w:cs="Arial"/>
            <w:sz w:val="22"/>
            <w:szCs w:val="22"/>
          </w:rPr>
          <w:delText>d</w:delText>
        </w:r>
      </w:del>
      <w:r w:rsidRPr="009B519C">
        <w:rPr>
          <w:rFonts w:ascii="Arial" w:hAnsi="Arial" w:cs="Arial"/>
          <w:sz w:val="22"/>
          <w:szCs w:val="22"/>
        </w:rPr>
        <w:t xml:space="preserve"> </w:t>
      </w:r>
      <w:del w:id="20" w:author="Laurent Philippot" w:date="2024-05-07T14:42:00Z">
        <w:r w:rsidRPr="009B519C" w:rsidDel="00EC64A2">
          <w:rPr>
            <w:rFonts w:ascii="Arial" w:hAnsi="Arial" w:cs="Arial"/>
            <w:sz w:val="22"/>
            <w:szCs w:val="22"/>
          </w:rPr>
          <w:delText xml:space="preserve">an </w:delText>
        </w:r>
      </w:del>
      <w:r w:rsidRPr="009B519C">
        <w:rPr>
          <w:rFonts w:ascii="Arial" w:hAnsi="Arial" w:cs="Arial"/>
          <w:sz w:val="22"/>
          <w:szCs w:val="22"/>
        </w:rPr>
        <w:t>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ins w:id="21" w:author="Laurent Philippot" w:date="2024-05-07T14:43:00Z">
        <w:r w:rsidR="00EC64A2">
          <w:rPr>
            <w:rFonts w:ascii="Arial" w:hAnsi="Arial" w:cs="Arial"/>
            <w:sz w:val="22"/>
            <w:szCs w:val="22"/>
          </w:rPr>
          <w:t>,</w:t>
        </w:r>
      </w:ins>
      <w:r w:rsidRPr="009B519C">
        <w:rPr>
          <w:rFonts w:ascii="Arial" w:hAnsi="Arial" w:cs="Arial"/>
          <w:sz w:val="22"/>
          <w:szCs w:val="22"/>
        </w:rPr>
        <w:t xml:space="preserve"> as simulated by climate model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Suarez-Gutierrez et al., 2023)</w:t>
      </w:r>
      <w:r w:rsidRPr="009B519C">
        <w:rPr>
          <w:rFonts w:ascii="Arial" w:hAnsi="Arial" w:cs="Arial"/>
          <w:sz w:val="22"/>
          <w:szCs w:val="22"/>
        </w:rPr>
        <w:fldChar w:fldCharType="end"/>
      </w:r>
      <w:r w:rsidRPr="009B519C">
        <w:rPr>
          <w:rFonts w:ascii="Arial" w:hAnsi="Arial" w:cs="Arial"/>
          <w:sz w:val="22"/>
          <w:szCs w:val="22"/>
        </w:rPr>
        <w:t xml:space="preserve">. </w:t>
      </w:r>
      <w:ins w:id="22" w:author="Laurent Philippot" w:date="2024-05-06T15:54:00Z">
        <w:r w:rsidR="00D57007">
          <w:rPr>
            <w:rFonts w:ascii="Arial" w:hAnsi="Arial" w:cs="Arial"/>
            <w:sz w:val="22"/>
            <w:szCs w:val="22"/>
          </w:rPr>
          <w:t>L</w:t>
        </w:r>
      </w:ins>
      <w:del w:id="23" w:author="Laurent Philippot" w:date="2024-05-06T15:54:00Z">
        <w:r w:rsidRPr="009B519C" w:rsidDel="00D57007">
          <w:rPr>
            <w:rFonts w:ascii="Arial" w:hAnsi="Arial" w:cs="Arial"/>
            <w:sz w:val="22"/>
            <w:szCs w:val="22"/>
          </w:rPr>
          <w:delText>A l</w:delText>
        </w:r>
      </w:del>
      <w:r w:rsidRPr="009B519C">
        <w:rPr>
          <w:rFonts w:ascii="Arial" w:hAnsi="Arial" w:cs="Arial"/>
          <w:sz w:val="22"/>
          <w:szCs w:val="22"/>
        </w:rPr>
        <w:t xml:space="preserve">arge areas of Europe </w:t>
      </w:r>
      <w:ins w:id="24" w:author="Laurent Philippot" w:date="2024-05-06T15:54:00Z">
        <w:r w:rsidR="00577DD1">
          <w:rPr>
            <w:rFonts w:ascii="Arial" w:hAnsi="Arial" w:cs="Arial"/>
            <w:sz w:val="22"/>
            <w:szCs w:val="22"/>
          </w:rPr>
          <w:t xml:space="preserve">are already </w:t>
        </w:r>
      </w:ins>
      <w:r w:rsidRPr="009B519C">
        <w:rPr>
          <w:rFonts w:ascii="Arial" w:hAnsi="Arial" w:cs="Arial"/>
          <w:sz w:val="22"/>
          <w:szCs w:val="22"/>
        </w:rPr>
        <w:t>experienc</w:t>
      </w:r>
      <w:ins w:id="25" w:author="Laurent Philippot" w:date="2024-05-06T15:54:00Z">
        <w:r w:rsidR="00577DD1">
          <w:rPr>
            <w:rFonts w:ascii="Arial" w:hAnsi="Arial" w:cs="Arial"/>
            <w:sz w:val="22"/>
            <w:szCs w:val="22"/>
          </w:rPr>
          <w:t>ing</w:t>
        </w:r>
      </w:ins>
      <w:ins w:id="26" w:author="Laurent Philippot" w:date="2024-05-06T19:46:00Z">
        <w:r w:rsidR="001B2CC4">
          <w:rPr>
            <w:rFonts w:ascii="Arial" w:hAnsi="Arial" w:cs="Arial"/>
            <w:sz w:val="22"/>
            <w:szCs w:val="22"/>
          </w:rPr>
          <w:t xml:space="preserve"> </w:t>
        </w:r>
      </w:ins>
      <w:del w:id="27" w:author="Laurent Philippot" w:date="2024-05-06T15:54:00Z">
        <w:r w:rsidRPr="009B519C" w:rsidDel="00577DD1">
          <w:rPr>
            <w:rFonts w:ascii="Arial" w:hAnsi="Arial" w:cs="Arial"/>
            <w:sz w:val="22"/>
            <w:szCs w:val="22"/>
          </w:rPr>
          <w:delText xml:space="preserve">ed </w:delText>
        </w:r>
      </w:del>
      <w:r w:rsidRPr="009B519C">
        <w:rPr>
          <w:rFonts w:ascii="Arial" w:hAnsi="Arial" w:cs="Arial"/>
          <w:sz w:val="22"/>
          <w:szCs w:val="22"/>
        </w:rPr>
        <w:t xml:space="preserve">prolonged drought events as a result of climate change and global warming, </w:t>
      </w:r>
      <w:del w:id="28" w:author="Laurent Philippot" w:date="2024-05-08T10:36:00Z">
        <w:r w:rsidRPr="009B519C" w:rsidDel="00087384">
          <w:rPr>
            <w:rFonts w:ascii="Arial" w:hAnsi="Arial" w:cs="Arial"/>
            <w:sz w:val="22"/>
            <w:szCs w:val="22"/>
          </w:rPr>
          <w:delText xml:space="preserve">which </w:delText>
        </w:r>
      </w:del>
      <w:r w:rsidRPr="009B519C">
        <w:rPr>
          <w:rFonts w:ascii="Arial" w:hAnsi="Arial" w:cs="Arial"/>
          <w:sz w:val="22"/>
          <w:szCs w:val="22"/>
        </w:rPr>
        <w:t xml:space="preserve">primarily caused by anthropogenic activ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Min et al., 2011)</w:t>
      </w:r>
      <w:r w:rsidRPr="009B519C">
        <w:rPr>
          <w:rFonts w:ascii="Arial" w:hAnsi="Arial" w:cs="Arial"/>
          <w:sz w:val="22"/>
          <w:szCs w:val="22"/>
        </w:rPr>
        <w:fldChar w:fldCharType="end"/>
      </w:r>
      <w:r w:rsidRPr="009B519C">
        <w:rPr>
          <w:rFonts w:ascii="Arial" w:hAnsi="Arial" w:cs="Arial"/>
          <w:sz w:val="22"/>
          <w:szCs w:val="22"/>
        </w:rPr>
        <w:t>.</w:t>
      </w:r>
      <w:del w:id="29" w:author="Laurent Philippot" w:date="2024-05-06T15:54:00Z">
        <w:r w:rsidRPr="009B519C" w:rsidDel="00577DD1">
          <w:rPr>
            <w:rFonts w:ascii="Arial" w:hAnsi="Arial" w:cs="Arial"/>
            <w:sz w:val="22"/>
            <w:szCs w:val="22"/>
          </w:rPr>
          <w:delText xml:space="preserve"> </w:delText>
        </w:r>
      </w:del>
      <w:r w:rsidRPr="009B519C">
        <w:rPr>
          <w:rFonts w:ascii="Arial" w:hAnsi="Arial" w:cs="Arial"/>
          <w:sz w:val="22"/>
          <w:szCs w:val="22"/>
        </w:rPr>
        <w:t xml:space="preserve"> </w:t>
      </w:r>
      <w:ins w:id="30" w:author="Laurent Philippot" w:date="2024-05-06T15:55:00Z">
        <w:r w:rsidR="00577DD1">
          <w:rPr>
            <w:rFonts w:ascii="Arial" w:hAnsi="Arial" w:cs="Arial"/>
            <w:sz w:val="22"/>
            <w:szCs w:val="22"/>
          </w:rPr>
          <w:t xml:space="preserve">Thus, </w:t>
        </w:r>
      </w:ins>
      <w:del w:id="31" w:author="Laurent Philippot" w:date="2024-05-06T15:55:00Z">
        <w:r w:rsidRPr="009B519C" w:rsidDel="00577DD1">
          <w:rPr>
            <w:rFonts w:ascii="Arial" w:hAnsi="Arial" w:cs="Arial"/>
            <w:sz w:val="22"/>
            <w:szCs w:val="22"/>
          </w:rPr>
          <w:delText xml:space="preserve">Notable </w:delText>
        </w:r>
      </w:del>
      <w:ins w:id="32" w:author="Laurent Philippot" w:date="2024-05-06T15:55:00Z">
        <w:r w:rsidR="00577DD1">
          <w:rPr>
            <w:rFonts w:ascii="Arial" w:hAnsi="Arial" w:cs="Arial"/>
            <w:sz w:val="22"/>
            <w:szCs w:val="22"/>
          </w:rPr>
          <w:t>severe</w:t>
        </w:r>
        <w:r w:rsidR="00577DD1" w:rsidRPr="009B519C">
          <w:rPr>
            <w:rFonts w:ascii="Arial" w:hAnsi="Arial" w:cs="Arial"/>
            <w:sz w:val="22"/>
            <w:szCs w:val="22"/>
          </w:rPr>
          <w:t xml:space="preserve"> </w:t>
        </w:r>
      </w:ins>
      <w:r w:rsidRPr="009B519C">
        <w:rPr>
          <w:rFonts w:ascii="Arial" w:hAnsi="Arial" w:cs="Arial"/>
          <w:sz w:val="22"/>
          <w:szCs w:val="22"/>
        </w:rPr>
        <w:t xml:space="preserve">drought </w:t>
      </w:r>
      <w:del w:id="33" w:author="Laurent Philippot" w:date="2024-05-06T15:55:00Z">
        <w:r w:rsidRPr="009B519C" w:rsidDel="00577DD1">
          <w:rPr>
            <w:rFonts w:ascii="Arial" w:hAnsi="Arial" w:cs="Arial"/>
            <w:sz w:val="22"/>
            <w:szCs w:val="22"/>
          </w:rPr>
          <w:delText xml:space="preserve">severities </w:delText>
        </w:r>
      </w:del>
      <w:r w:rsidRPr="009B519C">
        <w:rPr>
          <w:rFonts w:ascii="Arial" w:hAnsi="Arial" w:cs="Arial"/>
          <w:sz w:val="22"/>
          <w:szCs w:val="22"/>
        </w:rPr>
        <w:t xml:space="preserve">had been reported in 2018-2019, and </w:t>
      </w:r>
      <w:ins w:id="34" w:author="Laurent Philippot" w:date="2024-05-07T09:05:00Z">
        <w:r w:rsidR="0097442B">
          <w:rPr>
            <w:rFonts w:ascii="Arial" w:hAnsi="Arial" w:cs="Arial"/>
            <w:sz w:val="22"/>
            <w:szCs w:val="22"/>
          </w:rPr>
          <w:t xml:space="preserve">more </w:t>
        </w:r>
      </w:ins>
      <w:r w:rsidRPr="009B519C">
        <w:rPr>
          <w:rFonts w:ascii="Arial" w:hAnsi="Arial" w:cs="Arial"/>
          <w:sz w:val="22"/>
          <w:szCs w:val="22"/>
        </w:rPr>
        <w:t>recently</w:t>
      </w:r>
      <w:del w:id="35" w:author="Laurent Philippot" w:date="2024-05-07T09:05:00Z">
        <w:r w:rsidRPr="009B519C" w:rsidDel="00D16EF5">
          <w:rPr>
            <w:rFonts w:ascii="Arial" w:hAnsi="Arial" w:cs="Arial"/>
            <w:sz w:val="22"/>
            <w:szCs w:val="22"/>
          </w:rPr>
          <w:delText>,</w:delText>
        </w:r>
      </w:del>
      <w:r w:rsidRPr="009B519C">
        <w:rPr>
          <w:rFonts w:ascii="Arial" w:hAnsi="Arial" w:cs="Arial"/>
          <w:sz w:val="22"/>
          <w:szCs w:val="22"/>
        </w:rPr>
        <w:t xml:space="preserve"> in 2022</w:t>
      </w:r>
      <w:ins w:id="36" w:author="Laurent Philippot" w:date="2024-05-07T09:06:00Z">
        <w:r w:rsidR="00D16EF5">
          <w:rPr>
            <w:rFonts w:ascii="Arial" w:hAnsi="Arial" w:cs="Arial"/>
            <w:sz w:val="22"/>
            <w:szCs w:val="22"/>
          </w:rPr>
          <w:t>,</w:t>
        </w:r>
      </w:ins>
      <w:r w:rsidRPr="009B519C">
        <w:rPr>
          <w:rFonts w:ascii="Arial" w:hAnsi="Arial" w:cs="Arial"/>
          <w:sz w:val="22"/>
          <w:szCs w:val="22"/>
        </w:rPr>
        <w:t xml:space="preserve"> with around 30 % of the European continent </w:t>
      </w:r>
      <w:del w:id="37" w:author="Laurent Philippot" w:date="2024-05-06T15:55:00Z">
        <w:r w:rsidRPr="009B519C" w:rsidDel="00577DD1">
          <w:rPr>
            <w:rFonts w:ascii="Arial" w:hAnsi="Arial" w:cs="Arial"/>
            <w:sz w:val="22"/>
            <w:szCs w:val="22"/>
          </w:rPr>
          <w:delText xml:space="preserve">was </w:delText>
        </w:r>
      </w:del>
      <w:r w:rsidRPr="009B519C">
        <w:rPr>
          <w:rFonts w:ascii="Arial" w:hAnsi="Arial" w:cs="Arial"/>
          <w:sz w:val="22"/>
          <w:szCs w:val="22"/>
        </w:rPr>
        <w:t xml:space="preserve">significantly affect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sz w:val="22"/>
          <w:szCs w:val="22"/>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sz w:val="22"/>
          <w:szCs w:val="22"/>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w:t>
      </w:r>
      <w:del w:id="38" w:author="Laurent Philippot" w:date="2024-05-06T19:52:00Z">
        <w:r w:rsidRPr="009B519C" w:rsidDel="00511D98">
          <w:rPr>
            <w:rFonts w:ascii="Arial" w:hAnsi="Arial" w:cs="Arial"/>
            <w:sz w:val="22"/>
            <w:szCs w:val="22"/>
          </w:rPr>
          <w:delText xml:space="preserve">the status of </w:delText>
        </w:r>
      </w:del>
      <w:r w:rsidRPr="009B519C">
        <w:rPr>
          <w:rFonts w:ascii="Arial" w:hAnsi="Arial" w:cs="Arial"/>
          <w:sz w:val="22"/>
          <w:szCs w:val="22"/>
        </w:rPr>
        <w:t xml:space="preserve">soil microbiomes because water </w:t>
      </w:r>
      <w:del w:id="39" w:author="Laurent Philippot" w:date="2024-05-06T20:00:00Z">
        <w:r w:rsidRPr="009B519C" w:rsidDel="00511D98">
          <w:rPr>
            <w:rFonts w:ascii="Arial" w:hAnsi="Arial" w:cs="Arial"/>
            <w:sz w:val="22"/>
            <w:szCs w:val="22"/>
          </w:rPr>
          <w:delText xml:space="preserve">potential </w:delText>
        </w:r>
      </w:del>
      <w:ins w:id="40" w:author="Laurent Philippot" w:date="2024-05-06T20:00:00Z">
        <w:r w:rsidR="00511D98">
          <w:rPr>
            <w:rFonts w:ascii="Arial" w:hAnsi="Arial" w:cs="Arial"/>
            <w:sz w:val="22"/>
            <w:szCs w:val="22"/>
          </w:rPr>
          <w:t>content</w:t>
        </w:r>
        <w:r w:rsidR="00511D98" w:rsidRPr="009B519C">
          <w:rPr>
            <w:rFonts w:ascii="Arial" w:hAnsi="Arial" w:cs="Arial"/>
            <w:sz w:val="22"/>
            <w:szCs w:val="22"/>
          </w:rPr>
          <w:t xml:space="preserve"> </w:t>
        </w:r>
      </w:ins>
      <w:r w:rsidRPr="009B519C">
        <w:rPr>
          <w:rFonts w:ascii="Arial" w:hAnsi="Arial" w:cs="Arial"/>
          <w:sz w:val="22"/>
          <w:szCs w:val="22"/>
        </w:rPr>
        <w:t xml:space="preserve">controls </w:t>
      </w:r>
      <w:del w:id="41" w:author="Laurent Philippot" w:date="2024-05-06T19:58:00Z">
        <w:r w:rsidRPr="009B519C" w:rsidDel="00511D98">
          <w:rPr>
            <w:rFonts w:ascii="Arial" w:hAnsi="Arial" w:cs="Arial"/>
            <w:sz w:val="22"/>
            <w:szCs w:val="22"/>
          </w:rPr>
          <w:delText xml:space="preserve">their </w:delText>
        </w:r>
      </w:del>
      <w:ins w:id="42" w:author="Laurent Philippot" w:date="2024-05-06T19:58:00Z">
        <w:r w:rsidR="00511D98">
          <w:rPr>
            <w:rFonts w:ascii="Arial" w:hAnsi="Arial" w:cs="Arial"/>
            <w:sz w:val="22"/>
            <w:szCs w:val="22"/>
          </w:rPr>
          <w:t>cell</w:t>
        </w:r>
        <w:r w:rsidR="00511D98" w:rsidRPr="009B519C">
          <w:rPr>
            <w:rFonts w:ascii="Arial" w:hAnsi="Arial" w:cs="Arial"/>
            <w:sz w:val="22"/>
            <w:szCs w:val="22"/>
          </w:rPr>
          <w:t xml:space="preserve"> </w:t>
        </w:r>
      </w:ins>
      <w:r w:rsidRPr="009B519C">
        <w:rPr>
          <w:rFonts w:ascii="Arial" w:hAnsi="Arial" w:cs="Arial"/>
          <w:sz w:val="22"/>
          <w:szCs w:val="22"/>
        </w:rPr>
        <w:t>viabilit</w:t>
      </w:r>
      <w:ins w:id="43" w:author="Laurent Philippot" w:date="2024-05-06T19:58:00Z">
        <w:r w:rsidR="00511D98">
          <w:rPr>
            <w:rFonts w:ascii="Arial" w:hAnsi="Arial" w:cs="Arial"/>
            <w:sz w:val="22"/>
            <w:szCs w:val="22"/>
          </w:rPr>
          <w:t>y</w:t>
        </w:r>
      </w:ins>
      <w:del w:id="44" w:author="Laurent Philippot" w:date="2024-05-06T19:58:00Z">
        <w:r w:rsidRPr="009B519C" w:rsidDel="00511D98">
          <w:rPr>
            <w:rFonts w:ascii="Arial" w:hAnsi="Arial" w:cs="Arial"/>
            <w:sz w:val="22"/>
            <w:szCs w:val="22"/>
          </w:rPr>
          <w:delText>ies</w:delText>
        </w:r>
      </w:del>
      <w:r w:rsidRPr="009B519C">
        <w:rPr>
          <w:rFonts w:ascii="Arial" w:hAnsi="Arial" w:cs="Arial"/>
          <w:sz w:val="22"/>
          <w:szCs w:val="22"/>
        </w:rPr>
        <w:t>, activit</w:t>
      </w:r>
      <w:ins w:id="45" w:author="Laurent Philippot" w:date="2024-05-06T20:00:00Z">
        <w:r w:rsidR="00511D98">
          <w:rPr>
            <w:rFonts w:ascii="Arial" w:hAnsi="Arial" w:cs="Arial"/>
            <w:sz w:val="22"/>
            <w:szCs w:val="22"/>
          </w:rPr>
          <w:t>y</w:t>
        </w:r>
      </w:ins>
      <w:del w:id="46" w:author="Laurent Philippot" w:date="2024-05-06T20:00:00Z">
        <w:r w:rsidRPr="009B519C" w:rsidDel="00511D98">
          <w:rPr>
            <w:rFonts w:ascii="Arial" w:hAnsi="Arial" w:cs="Arial"/>
            <w:sz w:val="22"/>
            <w:szCs w:val="22"/>
          </w:rPr>
          <w:delText>ies</w:delText>
        </w:r>
      </w:del>
      <w:r w:rsidRPr="009B519C">
        <w:rPr>
          <w:rFonts w:ascii="Arial" w:hAnsi="Arial" w:cs="Arial"/>
          <w:sz w:val="22"/>
          <w:szCs w:val="22"/>
        </w:rPr>
        <w:t xml:space="preserve">, and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chimel, 2018)</w:t>
      </w:r>
      <w:r w:rsidRPr="009B519C">
        <w:rPr>
          <w:rFonts w:ascii="Arial" w:hAnsi="Arial" w:cs="Arial"/>
          <w:sz w:val="22"/>
          <w:szCs w:val="22"/>
        </w:rPr>
        <w:fldChar w:fldCharType="end"/>
      </w:r>
      <w:r w:rsidRPr="009B519C">
        <w:rPr>
          <w:rFonts w:ascii="Arial" w:hAnsi="Arial" w:cs="Arial"/>
          <w:sz w:val="22"/>
          <w:szCs w:val="22"/>
        </w:rPr>
        <w:t xml:space="preserve">. </w:t>
      </w:r>
      <w:ins w:id="47" w:author="Laurent Philippot" w:date="2024-05-06T19:47:00Z">
        <w:r w:rsidR="001B2CC4">
          <w:rPr>
            <w:rFonts w:ascii="Arial" w:hAnsi="Arial" w:cs="Arial"/>
            <w:sz w:val="22"/>
            <w:szCs w:val="22"/>
          </w:rPr>
          <w:t>Recent studi</w:t>
        </w:r>
      </w:ins>
      <w:ins w:id="48" w:author="Laurent Philippot" w:date="2024-05-06T19:48:00Z">
        <w:r w:rsidR="001B2CC4">
          <w:rPr>
            <w:rFonts w:ascii="Arial" w:hAnsi="Arial" w:cs="Arial"/>
            <w:sz w:val="22"/>
            <w:szCs w:val="22"/>
          </w:rPr>
          <w:t xml:space="preserve">es suggest that </w:t>
        </w:r>
      </w:ins>
      <w:ins w:id="49" w:author="Laurent Philippot" w:date="2024-05-06T19:49:00Z">
        <w:r w:rsidR="001B2CC4">
          <w:rPr>
            <w:rFonts w:ascii="Arial" w:hAnsi="Arial" w:cs="Arial"/>
            <w:sz w:val="22"/>
            <w:szCs w:val="22"/>
          </w:rPr>
          <w:t xml:space="preserve">drought can also </w:t>
        </w:r>
      </w:ins>
      <w:ins w:id="50" w:author="Laurent Philippot" w:date="2024-05-06T19:48:00Z">
        <w:r w:rsidR="001B2CC4">
          <w:rPr>
            <w:rFonts w:ascii="Arial" w:hAnsi="Arial" w:cs="Arial"/>
            <w:sz w:val="22"/>
            <w:szCs w:val="22"/>
          </w:rPr>
          <w:t>indirect</w:t>
        </w:r>
      </w:ins>
      <w:ins w:id="51" w:author="Laurent Philippot" w:date="2024-05-06T19:49:00Z">
        <w:r w:rsidR="001B2CC4">
          <w:rPr>
            <w:rFonts w:ascii="Arial" w:hAnsi="Arial" w:cs="Arial"/>
            <w:sz w:val="22"/>
            <w:szCs w:val="22"/>
          </w:rPr>
          <w:t>ly</w:t>
        </w:r>
      </w:ins>
      <w:ins w:id="52" w:author="Laurent Philippot" w:date="2024-05-06T19:48:00Z">
        <w:r w:rsidR="001B2CC4">
          <w:rPr>
            <w:rFonts w:ascii="Arial" w:hAnsi="Arial" w:cs="Arial"/>
            <w:sz w:val="22"/>
            <w:szCs w:val="22"/>
          </w:rPr>
          <w:t xml:space="preserve"> </w:t>
        </w:r>
      </w:ins>
      <w:ins w:id="53" w:author="Laurent Philippot" w:date="2024-05-06T19:49:00Z">
        <w:r w:rsidR="001B2CC4">
          <w:rPr>
            <w:rFonts w:ascii="Arial" w:hAnsi="Arial" w:cs="Arial"/>
            <w:sz w:val="22"/>
            <w:szCs w:val="22"/>
          </w:rPr>
          <w:t>a</w:t>
        </w:r>
      </w:ins>
      <w:ins w:id="54" w:author="Laurent Philippot" w:date="2024-05-06T19:48:00Z">
        <w:r w:rsidR="001B2CC4">
          <w:rPr>
            <w:rFonts w:ascii="Arial" w:hAnsi="Arial" w:cs="Arial"/>
            <w:sz w:val="22"/>
            <w:szCs w:val="22"/>
          </w:rPr>
          <w:t xml:space="preserve">ffect microbes via plants </w:t>
        </w:r>
      </w:ins>
      <w:ins w:id="55" w:author="Laurent Philippot" w:date="2024-05-06T19:49:00Z">
        <w:r w:rsidR="001B2CC4">
          <w:rPr>
            <w:rFonts w:ascii="Arial" w:hAnsi="Arial" w:cs="Arial"/>
            <w:sz w:val="22"/>
            <w:szCs w:val="22"/>
          </w:rPr>
          <w:t xml:space="preserve">and that these </w:t>
        </w:r>
      </w:ins>
      <w:ins w:id="56" w:author="Laurent Philippot" w:date="2024-05-06T19:50:00Z">
        <w:r w:rsidR="001B2CC4">
          <w:rPr>
            <w:rFonts w:ascii="Arial" w:hAnsi="Arial" w:cs="Arial"/>
            <w:sz w:val="22"/>
            <w:szCs w:val="22"/>
          </w:rPr>
          <w:t xml:space="preserve">indirect </w:t>
        </w:r>
      </w:ins>
      <w:ins w:id="57" w:author="Laurent Philippot" w:date="2024-05-06T19:49:00Z">
        <w:r w:rsidR="001B2CC4">
          <w:rPr>
            <w:rFonts w:ascii="Arial" w:hAnsi="Arial" w:cs="Arial"/>
            <w:sz w:val="22"/>
            <w:szCs w:val="22"/>
          </w:rPr>
          <w:t xml:space="preserve">effects </w:t>
        </w:r>
      </w:ins>
      <w:ins w:id="58" w:author="Laurent Philippot" w:date="2024-05-06T19:48:00Z">
        <w:r w:rsidR="001B2CC4">
          <w:rPr>
            <w:rFonts w:ascii="Arial" w:hAnsi="Arial" w:cs="Arial"/>
            <w:sz w:val="22"/>
            <w:szCs w:val="22"/>
          </w:rPr>
          <w:t xml:space="preserve">can </w:t>
        </w:r>
      </w:ins>
      <w:ins w:id="59" w:author="Laurent Philippot" w:date="2024-05-06T19:47:00Z">
        <w:r w:rsidR="001B2CC4" w:rsidRPr="001B2CC4">
          <w:rPr>
            <w:rFonts w:ascii="Arial" w:hAnsi="Arial" w:cs="Arial"/>
            <w:sz w:val="22"/>
            <w:szCs w:val="22"/>
          </w:rPr>
          <w:t xml:space="preserve">outweigh the direct </w:t>
        </w:r>
        <w:commentRangeStart w:id="60"/>
        <w:r w:rsidR="001B2CC4" w:rsidRPr="001B2CC4">
          <w:rPr>
            <w:rFonts w:ascii="Arial" w:hAnsi="Arial" w:cs="Arial"/>
            <w:sz w:val="22"/>
            <w:szCs w:val="22"/>
          </w:rPr>
          <w:t>effects</w:t>
        </w:r>
      </w:ins>
      <w:commentRangeEnd w:id="60"/>
      <w:ins w:id="61" w:author="Laurent Philippot" w:date="2024-05-06T19:56:00Z">
        <w:r w:rsidR="00511D98">
          <w:rPr>
            <w:rStyle w:val="CommentReference"/>
            <w:kern w:val="0"/>
            <w14:ligatures w14:val="none"/>
          </w:rPr>
          <w:commentReference w:id="60"/>
        </w:r>
        <w:r w:rsidR="00511D98">
          <w:rPr>
            <w:rFonts w:ascii="Arial" w:hAnsi="Arial" w:cs="Arial"/>
            <w:sz w:val="22"/>
            <w:szCs w:val="22"/>
          </w:rPr>
          <w:t xml:space="preserve"> </w:t>
        </w:r>
      </w:ins>
      <w:ins w:id="62" w:author="Laurent Philippot" w:date="2024-05-07T09:08:00Z">
        <w:r w:rsidR="00D16EF5">
          <w:rPr>
            <w:rFonts w:ascii="Arial" w:hAnsi="Arial" w:cs="Arial"/>
            <w:sz w:val="22"/>
            <w:szCs w:val="22"/>
          </w:rPr>
          <w:t xml:space="preserve">in the rhizosphere </w:t>
        </w:r>
      </w:ins>
      <w:ins w:id="63" w:author="Laurent Philippot" w:date="2024-05-06T19:56:00Z">
        <w:r w:rsidR="00511D98">
          <w:rPr>
            <w:rFonts w:ascii="Arial" w:hAnsi="Arial" w:cs="Arial"/>
            <w:sz w:val="22"/>
            <w:szCs w:val="22"/>
          </w:rPr>
          <w:t>(de Vries Science)</w:t>
        </w:r>
      </w:ins>
      <w:ins w:id="64" w:author="Laurent Philippot" w:date="2024-05-07T09:07:00Z">
        <w:r w:rsidR="00D16EF5">
          <w:rPr>
            <w:rFonts w:ascii="Arial" w:hAnsi="Arial" w:cs="Arial"/>
            <w:sz w:val="22"/>
            <w:szCs w:val="22"/>
          </w:rPr>
          <w:t xml:space="preserve">. </w:t>
        </w:r>
      </w:ins>
      <w:r w:rsidRPr="009B519C">
        <w:rPr>
          <w:rFonts w:ascii="Arial" w:hAnsi="Arial" w:cs="Arial"/>
          <w:sz w:val="22"/>
          <w:szCs w:val="22"/>
        </w:rPr>
        <w:t xml:space="preserve">The consequences of extreme drought on soil </w:t>
      </w:r>
      <w:ins w:id="65" w:author="Laurent Philippot" w:date="2024-05-06T19:41:00Z">
        <w:r w:rsidR="00727B35">
          <w:rPr>
            <w:rFonts w:ascii="Arial" w:hAnsi="Arial" w:cs="Arial"/>
            <w:sz w:val="22"/>
            <w:szCs w:val="22"/>
          </w:rPr>
          <w:t xml:space="preserve">microbial </w:t>
        </w:r>
      </w:ins>
      <w:r w:rsidRPr="009B519C">
        <w:rPr>
          <w:rFonts w:ascii="Arial" w:hAnsi="Arial" w:cs="Arial"/>
          <w:sz w:val="22"/>
          <w:szCs w:val="22"/>
        </w:rPr>
        <w:t xml:space="preserve">communities </w:t>
      </w:r>
      <w:del w:id="66" w:author="Laurent Philippot" w:date="2024-05-06T19:41:00Z">
        <w:r w:rsidRPr="009B519C" w:rsidDel="00727B35">
          <w:rPr>
            <w:rFonts w:ascii="Arial" w:hAnsi="Arial" w:cs="Arial"/>
            <w:sz w:val="22"/>
            <w:szCs w:val="22"/>
          </w:rPr>
          <w:delText xml:space="preserve">and biodiversity </w:delText>
        </w:r>
      </w:del>
      <w:r w:rsidRPr="009B519C">
        <w:rPr>
          <w:rFonts w:ascii="Arial" w:hAnsi="Arial" w:cs="Arial"/>
          <w:sz w:val="22"/>
          <w:szCs w:val="22"/>
        </w:rPr>
        <w:t>may be more detrimental than we could estimate, due to its cascading effects to the ecosystem functions and processes</w:t>
      </w:r>
      <w:ins w:id="67" w:author="Laurent Philippot" w:date="2024-05-06T19:51:00Z">
        <w:r w:rsidR="001B2CC4">
          <w:rPr>
            <w:rFonts w:ascii="Arial" w:hAnsi="Arial" w:cs="Arial"/>
            <w:sz w:val="22"/>
            <w:szCs w:val="22"/>
          </w:rPr>
          <w:t xml:space="preserve">. </w:t>
        </w:r>
      </w:ins>
      <w:del w:id="68" w:author="Laurent Philippot" w:date="2024-05-06T19:51:00Z">
        <w:r w:rsidRPr="009B519C" w:rsidDel="001B2CC4">
          <w:rPr>
            <w:rFonts w:ascii="Arial" w:hAnsi="Arial" w:cs="Arial"/>
            <w:sz w:val="22"/>
            <w:szCs w:val="22"/>
          </w:rPr>
          <w:delText>.</w:delText>
        </w:r>
      </w:del>
      <w:del w:id="69" w:author="Laurent Philippot" w:date="2024-05-06T16:02:00Z">
        <w:r w:rsidRPr="009B519C" w:rsidDel="00577DD1">
          <w:rPr>
            <w:rFonts w:ascii="Arial" w:hAnsi="Arial" w:cs="Arial"/>
            <w:sz w:val="22"/>
            <w:szCs w:val="22"/>
          </w:rPr>
          <w:delText xml:space="preserve"> It is plausible that major biogeochemical cycles and fluxes are dominantly mediated by microbes, including nitrogen (N) cycle </w:delText>
        </w:r>
        <w:r w:rsidRPr="009B519C" w:rsidDel="00577DD1">
          <w:rPr>
            <w:rFonts w:ascii="Arial" w:hAnsi="Arial" w:cs="Arial"/>
            <w:sz w:val="22"/>
            <w:szCs w:val="22"/>
          </w:rPr>
          <w:fldChar w:fldCharType="begin"/>
        </w:r>
        <w:r w:rsidRPr="009B519C" w:rsidDel="00577DD1">
          <w:rPr>
            <w:rFonts w:ascii="Arial" w:hAnsi="Arial" w:cs="Arial"/>
            <w:sz w:val="22"/>
            <w:szCs w:val="22"/>
          </w:rPr>
          <w:delInstrText xml:space="preserve"> ADDIN ZOTERO_ITEM CSL_CITATION {"citationID":"VgYq95mF","properties":{"formattedCitation":"(Falkowski et al., 2008; Madsen, 2011)","plainCitation":"(Falkowski et al., 2008; Madsen, 2011)","noteIndex":0},"citationItems":[{"id":390,"uris":["http://zotero.org/users/local/4LgJUJlW/items/7R4INASH"],"itemData":{"id":390,"type":"article-journal","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container-title":"Science","DOI":"10.1126/science.1153213","ISSN":"0036-8075, 1095-9203","issue":"5879","journalAbbreviation":"Science","language":"en","page":"1034-1039","source":"DOI.org (Crossref)","title":"The Microbial Engines That Drive Earth's Biogeochemical Cycles","volume":"320","author":[{"family":"Falkowski","given":"Paul G."},{"family":"Fenchel","given":"Tom"},{"family":"Delong","given":"Edward F."}],"issued":{"date-parts":[["2008",5,23]]}}},{"id":387,"uris":["http://zotero.org/users/local/4LgJUJlW/items/4LC79HY8"],"itemData":{"id":387,"type":"article-journal","container-title":"Current Opinion in Biotechnology","DOI":"10.1016/j.copbio.2011.01.008","ISSN":"09581669","issue":"3","journalAbbreviation":"Current Opinion in Biotechnology","language":"en","license":"https://www.elsevier.com/tdm/userlicense/1.0/","page":"456-464","source":"DOI.org (Crossref)","title":"Microorganisms and their roles in fundamental biogeochemical cycles","volume":"22","author":[{"family":"Madsen","given":"Eugene L"}],"issued":{"date-parts":[["2011",6]]}}}],"schema":"https://github.com/citation-style-language/schema/raw/master/csl-citation.json"} </w:delInstrText>
        </w:r>
        <w:r w:rsidRPr="009B519C" w:rsidDel="00577DD1">
          <w:rPr>
            <w:rFonts w:ascii="Arial" w:hAnsi="Arial" w:cs="Arial"/>
            <w:sz w:val="22"/>
            <w:szCs w:val="22"/>
          </w:rPr>
          <w:fldChar w:fldCharType="separate"/>
        </w:r>
        <w:r w:rsidRPr="009B519C" w:rsidDel="00577DD1">
          <w:rPr>
            <w:rFonts w:ascii="Arial" w:hAnsi="Arial" w:cs="Arial"/>
            <w:noProof/>
            <w:sz w:val="22"/>
            <w:szCs w:val="22"/>
          </w:rPr>
          <w:delText>(Falkowski et al., 2008; Madsen, 2011)</w:delText>
        </w:r>
        <w:r w:rsidRPr="009B519C" w:rsidDel="00577DD1">
          <w:rPr>
            <w:rFonts w:ascii="Arial" w:hAnsi="Arial" w:cs="Arial"/>
            <w:sz w:val="22"/>
            <w:szCs w:val="22"/>
          </w:rPr>
          <w:fldChar w:fldCharType="end"/>
        </w:r>
      </w:del>
      <w:del w:id="70" w:author="Laurent Philippot" w:date="2024-05-06T19:50:00Z">
        <w:r w:rsidRPr="009B519C" w:rsidDel="001B2CC4">
          <w:rPr>
            <w:rFonts w:ascii="Arial" w:hAnsi="Arial" w:cs="Arial"/>
            <w:sz w:val="22"/>
            <w:szCs w:val="22"/>
          </w:rPr>
          <w:delText xml:space="preserve">. </w:delText>
        </w:r>
      </w:del>
      <w:ins w:id="71" w:author="Laurent Philippot" w:date="2024-05-06T16:02:00Z">
        <w:r w:rsidR="00577DD1">
          <w:rPr>
            <w:rFonts w:ascii="Arial" w:hAnsi="Arial" w:cs="Arial"/>
            <w:sz w:val="22"/>
            <w:szCs w:val="22"/>
          </w:rPr>
          <w:t>Among soil microbial processes, n</w:t>
        </w:r>
      </w:ins>
      <w:del w:id="72" w:author="Laurent Philippot" w:date="2024-05-06T16:02:00Z">
        <w:r w:rsidRPr="009B519C" w:rsidDel="00577DD1">
          <w:rPr>
            <w:rFonts w:ascii="Arial" w:hAnsi="Arial" w:cs="Arial"/>
            <w:sz w:val="22"/>
            <w:szCs w:val="22"/>
          </w:rPr>
          <w:delText>N</w:delText>
        </w:r>
      </w:del>
      <w:r w:rsidRPr="009B519C">
        <w:rPr>
          <w:rFonts w:ascii="Arial" w:hAnsi="Arial" w:cs="Arial"/>
          <w:sz w:val="22"/>
          <w:szCs w:val="22"/>
        </w:rPr>
        <w:t xml:space="preserve">itrogen (N) cycling is fundamental </w:t>
      </w:r>
      <w:del w:id="73" w:author="Laurent Philippot" w:date="2024-05-06T16:04:00Z">
        <w:r w:rsidRPr="009B519C" w:rsidDel="003502FA">
          <w:rPr>
            <w:rFonts w:ascii="Arial" w:hAnsi="Arial" w:cs="Arial"/>
            <w:sz w:val="22"/>
            <w:szCs w:val="22"/>
          </w:rPr>
          <w:delText xml:space="preserve">for </w:delText>
        </w:r>
      </w:del>
      <w:ins w:id="74" w:author="Laurent Philippot" w:date="2024-05-06T16:04:00Z">
        <w:r w:rsidR="003502FA">
          <w:rPr>
            <w:rFonts w:ascii="Arial" w:hAnsi="Arial" w:cs="Arial"/>
            <w:sz w:val="22"/>
            <w:szCs w:val="22"/>
          </w:rPr>
          <w:t>in agroecosystems</w:t>
        </w:r>
        <w:r w:rsidR="003502FA" w:rsidRPr="009B519C">
          <w:rPr>
            <w:rFonts w:ascii="Arial" w:hAnsi="Arial" w:cs="Arial"/>
            <w:sz w:val="22"/>
            <w:szCs w:val="22"/>
          </w:rPr>
          <w:t xml:space="preserve"> </w:t>
        </w:r>
      </w:ins>
      <w:del w:id="75" w:author="Laurent Philippot" w:date="2024-05-06T16:04:00Z">
        <w:r w:rsidRPr="009B519C" w:rsidDel="003502FA">
          <w:rPr>
            <w:rFonts w:ascii="Arial" w:hAnsi="Arial" w:cs="Arial"/>
            <w:sz w:val="22"/>
            <w:szCs w:val="22"/>
          </w:rPr>
          <w:delText>ecosystem productivity</w:delText>
        </w:r>
      </w:del>
      <w:del w:id="76" w:author="Laurent Philippot" w:date="2024-05-06T16:05:00Z">
        <w:r w:rsidRPr="009B519C" w:rsidDel="003502FA">
          <w:rPr>
            <w:rFonts w:ascii="Arial" w:hAnsi="Arial" w:cs="Arial"/>
            <w:sz w:val="22"/>
            <w:szCs w:val="22"/>
          </w:rPr>
          <w:delText xml:space="preserve"> because it links to crops production </w:delText>
        </w:r>
      </w:del>
      <w:r w:rsidRPr="009B519C">
        <w:rPr>
          <w:rFonts w:ascii="Arial" w:hAnsi="Arial" w:cs="Arial"/>
          <w:sz w:val="22"/>
          <w:szCs w:val="22"/>
        </w:rPr>
        <w:t xml:space="preserve">as N </w:t>
      </w:r>
      <w:r w:rsidRPr="009B519C">
        <w:rPr>
          <w:rFonts w:ascii="Arial" w:hAnsi="Arial" w:cs="Arial"/>
          <w:sz w:val="22"/>
          <w:szCs w:val="22"/>
        </w:rPr>
        <w:lastRenderedPageBreak/>
        <w:t xml:space="preserve">is </w:t>
      </w:r>
      <w:del w:id="77" w:author="Laurent Philippot" w:date="2024-05-06T16:06:00Z">
        <w:r w:rsidRPr="009B519C" w:rsidDel="003502FA">
          <w:rPr>
            <w:rFonts w:ascii="Arial" w:hAnsi="Arial" w:cs="Arial"/>
            <w:sz w:val="22"/>
            <w:szCs w:val="22"/>
          </w:rPr>
          <w:delText xml:space="preserve">an </w:delText>
        </w:r>
      </w:del>
      <w:ins w:id="78" w:author="Laurent Philippot" w:date="2024-05-06T16:06:00Z">
        <w:r w:rsidR="003502FA">
          <w:rPr>
            <w:rFonts w:ascii="Arial" w:hAnsi="Arial" w:cs="Arial"/>
            <w:sz w:val="22"/>
            <w:szCs w:val="22"/>
          </w:rPr>
          <w:t>the most limiting</w:t>
        </w:r>
        <w:r w:rsidR="003502FA" w:rsidRPr="009B519C">
          <w:rPr>
            <w:rFonts w:ascii="Arial" w:hAnsi="Arial" w:cs="Arial"/>
            <w:sz w:val="22"/>
            <w:szCs w:val="22"/>
          </w:rPr>
          <w:t xml:space="preserve"> </w:t>
        </w:r>
      </w:ins>
      <w:r w:rsidRPr="009B519C">
        <w:rPr>
          <w:rFonts w:ascii="Arial" w:hAnsi="Arial" w:cs="Arial"/>
          <w:sz w:val="22"/>
          <w:szCs w:val="22"/>
        </w:rPr>
        <w:t xml:space="preserve">essential </w:t>
      </w:r>
      <w:del w:id="79" w:author="Laurent Philippot" w:date="2024-05-06T16:05:00Z">
        <w:r w:rsidRPr="009B519C" w:rsidDel="003502FA">
          <w:rPr>
            <w:rFonts w:ascii="Arial" w:hAnsi="Arial" w:cs="Arial"/>
            <w:sz w:val="22"/>
            <w:szCs w:val="22"/>
          </w:rPr>
          <w:delText xml:space="preserve">limiting </w:delText>
        </w:r>
      </w:del>
      <w:r w:rsidRPr="009B519C">
        <w:rPr>
          <w:rFonts w:ascii="Arial" w:hAnsi="Arial" w:cs="Arial"/>
          <w:sz w:val="22"/>
          <w:szCs w:val="22"/>
        </w:rPr>
        <w:t>nutrient for plants growth</w:t>
      </w:r>
      <w:ins w:id="80" w:author="Laurent Philippot" w:date="2024-05-06T16:06:00Z">
        <w:r w:rsidR="003502FA">
          <w:rPr>
            <w:rFonts w:ascii="Arial" w:hAnsi="Arial" w:cs="Arial"/>
            <w:sz w:val="22"/>
            <w:szCs w:val="22"/>
          </w:rPr>
          <w:t xml:space="preserve"> and crop prod</w:t>
        </w:r>
      </w:ins>
      <w:ins w:id="81" w:author="Laurent Philippot" w:date="2024-05-06T16:07:00Z">
        <w:r w:rsidR="003502FA">
          <w:rPr>
            <w:rFonts w:ascii="Arial" w:hAnsi="Arial" w:cs="Arial"/>
            <w:sz w:val="22"/>
            <w:szCs w:val="22"/>
          </w:rPr>
          <w:t>uction</w:t>
        </w:r>
      </w:ins>
      <w:r w:rsidRPr="009B519C">
        <w:rPr>
          <w:rFonts w:ascii="Arial" w:hAnsi="Arial" w:cs="Arial"/>
          <w:sz w:val="22"/>
          <w:szCs w:val="22"/>
        </w:rPr>
        <w:t xml:space="preserv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uber &amp; Galloway, 2008)</w:t>
      </w:r>
      <w:r w:rsidRPr="009B519C">
        <w:rPr>
          <w:rFonts w:ascii="Arial" w:hAnsi="Arial" w:cs="Arial"/>
          <w:sz w:val="22"/>
          <w:szCs w:val="22"/>
        </w:rPr>
        <w:fldChar w:fldCharType="end"/>
      </w:r>
      <w:r w:rsidRPr="009B519C">
        <w:rPr>
          <w:rFonts w:ascii="Arial" w:hAnsi="Arial" w:cs="Arial"/>
          <w:sz w:val="22"/>
          <w:szCs w:val="22"/>
        </w:rPr>
        <w:t xml:space="preserve">. </w:t>
      </w:r>
      <w:del w:id="82" w:author="Laurent Philippot" w:date="2024-05-06T16:09:00Z">
        <w:r w:rsidRPr="009B519C" w:rsidDel="003502FA">
          <w:rPr>
            <w:rFonts w:ascii="Arial" w:hAnsi="Arial" w:cs="Arial"/>
            <w:sz w:val="22"/>
            <w:szCs w:val="22"/>
          </w:rPr>
          <w:delText>Unfortunately</w:delText>
        </w:r>
      </w:del>
      <w:ins w:id="83" w:author="Laurent Philippot" w:date="2024-05-06T16:09:00Z">
        <w:r w:rsidR="003502FA">
          <w:rPr>
            <w:rFonts w:ascii="Arial" w:hAnsi="Arial" w:cs="Arial"/>
            <w:sz w:val="22"/>
            <w:szCs w:val="22"/>
          </w:rPr>
          <w:t>However</w:t>
        </w:r>
      </w:ins>
      <w:r w:rsidRPr="009B519C">
        <w:rPr>
          <w:rFonts w:ascii="Arial" w:hAnsi="Arial" w:cs="Arial"/>
          <w:sz w:val="22"/>
          <w:szCs w:val="22"/>
        </w:rPr>
        <w:t>, drought can</w:t>
      </w:r>
      <w:ins w:id="84" w:author="Laurent Philippot" w:date="2024-05-06T16:14:00Z">
        <w:r w:rsidR="0068445C">
          <w:rPr>
            <w:rFonts w:ascii="Arial" w:hAnsi="Arial" w:cs="Arial"/>
            <w:sz w:val="22"/>
            <w:szCs w:val="22"/>
          </w:rPr>
          <w:t xml:space="preserve"> decrease microb</w:t>
        </w:r>
      </w:ins>
      <w:ins w:id="85" w:author="Laurent Philippot" w:date="2024-05-06T19:11:00Z">
        <w:r w:rsidR="005E52A9">
          <w:rPr>
            <w:rFonts w:ascii="Arial" w:hAnsi="Arial" w:cs="Arial"/>
            <w:sz w:val="22"/>
            <w:szCs w:val="22"/>
          </w:rPr>
          <w:t>i</w:t>
        </w:r>
      </w:ins>
      <w:ins w:id="86" w:author="Laurent Philippot" w:date="2024-05-06T16:14:00Z">
        <w:r w:rsidR="0068445C">
          <w:rPr>
            <w:rFonts w:ascii="Arial" w:hAnsi="Arial" w:cs="Arial"/>
            <w:sz w:val="22"/>
            <w:szCs w:val="22"/>
          </w:rPr>
          <w:t>al biomass,</w:t>
        </w:r>
      </w:ins>
      <w:r w:rsidRPr="009B519C">
        <w:rPr>
          <w:rFonts w:ascii="Arial" w:hAnsi="Arial" w:cs="Arial"/>
          <w:sz w:val="22"/>
          <w:szCs w:val="22"/>
        </w:rPr>
        <w:t xml:space="preserve"> </w:t>
      </w:r>
      <w:del w:id="87" w:author="Laurent Philippot" w:date="2024-05-06T16:09:00Z">
        <w:r w:rsidRPr="009B519C" w:rsidDel="003502FA">
          <w:rPr>
            <w:rFonts w:ascii="Arial" w:hAnsi="Arial" w:cs="Arial"/>
            <w:sz w:val="22"/>
            <w:szCs w:val="22"/>
          </w:rPr>
          <w:delText xml:space="preserve">lead to unfavorable condition for </w:delText>
        </w:r>
      </w:del>
      <w:del w:id="88" w:author="Laurent Philippot" w:date="2024-05-06T16:10:00Z">
        <w:r w:rsidRPr="009B519C" w:rsidDel="003502FA">
          <w:rPr>
            <w:rFonts w:ascii="Arial" w:hAnsi="Arial" w:cs="Arial"/>
            <w:sz w:val="22"/>
            <w:szCs w:val="22"/>
          </w:rPr>
          <w:delText xml:space="preserve">the N-cycling communities, </w:delText>
        </w:r>
      </w:del>
      <w:ins w:id="89" w:author="Laurent Philippot" w:date="2024-05-06T19:17:00Z">
        <w:r w:rsidR="004131CE">
          <w:rPr>
            <w:rFonts w:ascii="Arial" w:hAnsi="Arial" w:cs="Arial"/>
            <w:sz w:val="22"/>
            <w:szCs w:val="22"/>
          </w:rPr>
          <w:t>lower</w:t>
        </w:r>
      </w:ins>
      <w:ins w:id="90" w:author="Laurent Philippot" w:date="2024-05-06T16:13:00Z">
        <w:r w:rsidR="003502FA">
          <w:rPr>
            <w:rFonts w:ascii="Arial" w:hAnsi="Arial" w:cs="Arial"/>
            <w:sz w:val="22"/>
            <w:szCs w:val="22"/>
          </w:rPr>
          <w:t xml:space="preserve"> N </w:t>
        </w:r>
      </w:ins>
      <w:del w:id="91" w:author="Laurent Philippot" w:date="2024-05-06T16:13:00Z">
        <w:r w:rsidRPr="009B519C" w:rsidDel="003502FA">
          <w:rPr>
            <w:rFonts w:ascii="Arial" w:hAnsi="Arial" w:cs="Arial"/>
            <w:sz w:val="22"/>
            <w:szCs w:val="22"/>
          </w:rPr>
          <w:delText xml:space="preserve">limits N mineralization and </w:delText>
        </w:r>
      </w:del>
      <w:r w:rsidRPr="009B519C">
        <w:rPr>
          <w:rFonts w:ascii="Arial" w:hAnsi="Arial" w:cs="Arial"/>
          <w:sz w:val="22"/>
          <w:szCs w:val="22"/>
        </w:rPr>
        <w:t xml:space="preserve">transformation rat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2AtXKQdp","properties":{"formattedCitation":"(Deng et al., 2021)","plainCitation":"(Deng et al., 2021)","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w:t>
      </w:r>
      <w:ins w:id="92" w:author="Laurent Philippot" w:date="2024-05-06T16:14:00Z">
        <w:r w:rsidR="003502FA">
          <w:rPr>
            <w:rFonts w:ascii="Arial" w:hAnsi="Arial" w:cs="Arial"/>
            <w:noProof/>
            <w:sz w:val="22"/>
            <w:szCs w:val="22"/>
          </w:rPr>
          <w:t>Homyak et al., 2017</w:t>
        </w:r>
      </w:ins>
      <w:ins w:id="93" w:author="Laurent Philippot" w:date="2024-05-06T19:17:00Z">
        <w:r w:rsidR="004131CE">
          <w:rPr>
            <w:rFonts w:ascii="Arial" w:hAnsi="Arial" w:cs="Arial"/>
            <w:noProof/>
            <w:sz w:val="22"/>
            <w:szCs w:val="22"/>
          </w:rPr>
          <w:t>)</w:t>
        </w:r>
      </w:ins>
      <w:ins w:id="94" w:author="Laurent Philippot" w:date="2024-05-06T16:14:00Z">
        <w:r w:rsidR="003502FA">
          <w:rPr>
            <w:rFonts w:ascii="Arial" w:hAnsi="Arial" w:cs="Arial"/>
            <w:noProof/>
            <w:sz w:val="22"/>
            <w:szCs w:val="22"/>
          </w:rPr>
          <w:t xml:space="preserve"> </w:t>
        </w:r>
      </w:ins>
      <w:del w:id="95" w:author="Laurent Philippot" w:date="2024-05-06T16:14:00Z">
        <w:r w:rsidRPr="009B519C" w:rsidDel="003502FA">
          <w:rPr>
            <w:rFonts w:ascii="Arial" w:hAnsi="Arial" w:cs="Arial"/>
            <w:noProof/>
            <w:sz w:val="22"/>
            <w:szCs w:val="22"/>
          </w:rPr>
          <w:delText>Deng et al., 2021)</w:delText>
        </w:r>
      </w:del>
      <w:r w:rsidRPr="009B519C">
        <w:rPr>
          <w:rFonts w:ascii="Arial" w:hAnsi="Arial" w:cs="Arial"/>
          <w:sz w:val="22"/>
          <w:szCs w:val="22"/>
        </w:rPr>
        <w:fldChar w:fldCharType="end"/>
      </w:r>
      <w:r w:rsidRPr="009B519C">
        <w:rPr>
          <w:rFonts w:ascii="Arial" w:hAnsi="Arial" w:cs="Arial"/>
          <w:sz w:val="22"/>
          <w:szCs w:val="22"/>
        </w:rPr>
        <w:t xml:space="preserve">, </w:t>
      </w:r>
      <w:del w:id="96" w:author="Laurent Philippot" w:date="2024-05-06T19:18:00Z">
        <w:r w:rsidRPr="009B519C" w:rsidDel="004131CE">
          <w:rPr>
            <w:rFonts w:ascii="Arial" w:hAnsi="Arial" w:cs="Arial"/>
            <w:sz w:val="22"/>
            <w:szCs w:val="22"/>
          </w:rPr>
          <w:delText>as well as</w:delText>
        </w:r>
      </w:del>
      <w:ins w:id="97" w:author="Laurent Philippot" w:date="2024-05-06T19:18:00Z">
        <w:r w:rsidR="004131CE">
          <w:rPr>
            <w:rFonts w:ascii="Arial" w:hAnsi="Arial" w:cs="Arial"/>
            <w:sz w:val="22"/>
            <w:szCs w:val="22"/>
          </w:rPr>
          <w:t>and</w:t>
        </w:r>
      </w:ins>
      <w:r w:rsidRPr="009B519C">
        <w:rPr>
          <w:rFonts w:ascii="Arial" w:hAnsi="Arial" w:cs="Arial"/>
          <w:sz w:val="22"/>
          <w:szCs w:val="22"/>
        </w:rPr>
        <w:t xml:space="preserve"> reduce</w:t>
      </w:r>
      <w:del w:id="98" w:author="Laurent Philippot" w:date="2024-05-06T19:18:00Z">
        <w:r w:rsidRPr="009B519C" w:rsidDel="004131CE">
          <w:rPr>
            <w:rFonts w:ascii="Arial" w:hAnsi="Arial" w:cs="Arial"/>
            <w:sz w:val="22"/>
            <w:szCs w:val="22"/>
          </w:rPr>
          <w:delText>s</w:delText>
        </w:r>
      </w:del>
      <w:r w:rsidRPr="009B519C">
        <w:rPr>
          <w:rFonts w:ascii="Arial" w:hAnsi="Arial" w:cs="Arial"/>
          <w:sz w:val="22"/>
          <w:szCs w:val="22"/>
        </w:rPr>
        <w:t xml:space="preserve"> plant N uptak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Flynn et al., 2023)</w:t>
      </w:r>
      <w:r w:rsidRPr="009B519C">
        <w:rPr>
          <w:rFonts w:ascii="Arial" w:hAnsi="Arial" w:cs="Arial"/>
          <w:sz w:val="22"/>
          <w:szCs w:val="22"/>
        </w:rPr>
        <w:fldChar w:fldCharType="end"/>
      </w:r>
      <w:r w:rsidRPr="009B519C">
        <w:rPr>
          <w:rFonts w:ascii="Arial" w:hAnsi="Arial" w:cs="Arial"/>
          <w:sz w:val="22"/>
          <w:szCs w:val="22"/>
        </w:rPr>
        <w:t xml:space="preserve">, which potentially affects agricultural output. As </w:t>
      </w:r>
      <w:del w:id="99" w:author="Laurent Philippot" w:date="2024-05-07T09:08:00Z">
        <w:r w:rsidRPr="00D16EF5" w:rsidDel="00D16EF5">
          <w:rPr>
            <w:rFonts w:ascii="Arial" w:hAnsi="Arial" w:cs="Arial"/>
            <w:sz w:val="22"/>
            <w:szCs w:val="22"/>
          </w:rPr>
          <w:delText>the climate fluctuates and</w:delText>
        </w:r>
      </w:del>
      <w:ins w:id="100" w:author="Laurent Philippot" w:date="2024-05-07T09:23:00Z">
        <w:r w:rsidR="0096751D">
          <w:rPr>
            <w:rFonts w:ascii="Arial" w:hAnsi="Arial" w:cs="Arial"/>
            <w:sz w:val="22"/>
            <w:szCs w:val="22"/>
          </w:rPr>
          <w:t xml:space="preserve">droughts </w:t>
        </w:r>
      </w:ins>
      <w:ins w:id="101" w:author="Laurent Philippot" w:date="2024-05-07T09:26:00Z">
        <w:r w:rsidR="00660235">
          <w:rPr>
            <w:rFonts w:ascii="Arial" w:hAnsi="Arial" w:cs="Arial"/>
            <w:sz w:val="22"/>
            <w:szCs w:val="22"/>
          </w:rPr>
          <w:t xml:space="preserve">are expected to </w:t>
        </w:r>
      </w:ins>
      <w:ins w:id="102" w:author="Laurent Philippot" w:date="2024-05-07T09:23:00Z">
        <w:r w:rsidR="0096751D">
          <w:rPr>
            <w:rFonts w:ascii="Arial" w:hAnsi="Arial" w:cs="Arial"/>
            <w:sz w:val="22"/>
            <w:szCs w:val="22"/>
          </w:rPr>
          <w:t>become more</w:t>
        </w:r>
      </w:ins>
      <w:r w:rsidRPr="00D16EF5">
        <w:rPr>
          <w:rFonts w:ascii="Arial" w:hAnsi="Arial" w:cs="Arial"/>
          <w:sz w:val="22"/>
          <w:szCs w:val="22"/>
        </w:rPr>
        <w:t xml:space="preserve"> </w:t>
      </w:r>
      <w:del w:id="103" w:author="Laurent Philippot" w:date="2024-05-07T09:15:00Z">
        <w:r w:rsidRPr="00D16EF5" w:rsidDel="00D16EF5">
          <w:rPr>
            <w:rFonts w:ascii="Arial" w:hAnsi="Arial" w:cs="Arial"/>
            <w:sz w:val="22"/>
            <w:szCs w:val="22"/>
          </w:rPr>
          <w:delText xml:space="preserve">severe </w:delText>
        </w:r>
      </w:del>
      <w:ins w:id="104" w:author="Laurent Philippot" w:date="2024-05-07T09:15:00Z">
        <w:r w:rsidR="00D16EF5">
          <w:rPr>
            <w:rFonts w:ascii="Arial" w:hAnsi="Arial" w:cs="Arial"/>
            <w:sz w:val="22"/>
            <w:szCs w:val="22"/>
          </w:rPr>
          <w:t>frequent</w:t>
        </w:r>
        <w:r w:rsidR="0096751D">
          <w:rPr>
            <w:rFonts w:ascii="Arial" w:hAnsi="Arial" w:cs="Arial"/>
            <w:sz w:val="22"/>
            <w:szCs w:val="22"/>
          </w:rPr>
          <w:t xml:space="preserve"> and severe</w:t>
        </w:r>
      </w:ins>
      <w:del w:id="105" w:author="Laurent Philippot" w:date="2024-05-07T09:23:00Z">
        <w:r w:rsidRPr="00D16EF5" w:rsidDel="0096751D">
          <w:rPr>
            <w:rFonts w:ascii="Arial" w:hAnsi="Arial" w:cs="Arial"/>
            <w:sz w:val="22"/>
            <w:szCs w:val="22"/>
          </w:rPr>
          <w:delText xml:space="preserve">droughts are </w:delText>
        </w:r>
      </w:del>
      <w:del w:id="106" w:author="Laurent Philippot" w:date="2024-05-07T09:08:00Z">
        <w:r w:rsidRPr="00D16EF5" w:rsidDel="00D16EF5">
          <w:rPr>
            <w:rFonts w:ascii="Arial" w:hAnsi="Arial" w:cs="Arial"/>
            <w:sz w:val="22"/>
            <w:szCs w:val="22"/>
          </w:rPr>
          <w:delText>inevitable</w:delText>
        </w:r>
      </w:del>
      <w:r w:rsidRPr="00D16EF5">
        <w:rPr>
          <w:rFonts w:ascii="Arial" w:hAnsi="Arial" w:cs="Arial"/>
          <w:sz w:val="22"/>
          <w:szCs w:val="22"/>
        </w:rPr>
        <w:t xml:space="preserve">, </w:t>
      </w:r>
      <w:ins w:id="107" w:author="Laurent Philippot" w:date="2024-05-07T09:16:00Z">
        <w:r w:rsidR="0096751D">
          <w:rPr>
            <w:rFonts w:ascii="Arial" w:hAnsi="Arial" w:cs="Arial"/>
            <w:sz w:val="22"/>
            <w:szCs w:val="22"/>
          </w:rPr>
          <w:t xml:space="preserve">a better </w:t>
        </w:r>
      </w:ins>
      <w:r w:rsidRPr="00D16EF5">
        <w:rPr>
          <w:rFonts w:ascii="Arial" w:hAnsi="Arial" w:cs="Arial"/>
          <w:sz w:val="22"/>
          <w:szCs w:val="22"/>
        </w:rPr>
        <w:t xml:space="preserve">understanding </w:t>
      </w:r>
      <w:del w:id="108" w:author="Laurent Philippot" w:date="2024-05-07T09:25:00Z">
        <w:r w:rsidRPr="00D16EF5" w:rsidDel="0096751D">
          <w:rPr>
            <w:rFonts w:ascii="Arial" w:hAnsi="Arial" w:cs="Arial"/>
            <w:sz w:val="22"/>
            <w:szCs w:val="22"/>
          </w:rPr>
          <w:delText>the effect of drought</w:delText>
        </w:r>
      </w:del>
      <w:ins w:id="109" w:author="Laurent Philippot" w:date="2024-05-07T09:25:00Z">
        <w:r w:rsidR="0096751D">
          <w:rPr>
            <w:rFonts w:ascii="Arial" w:hAnsi="Arial" w:cs="Arial"/>
            <w:sz w:val="22"/>
            <w:szCs w:val="22"/>
          </w:rPr>
          <w:t xml:space="preserve">of </w:t>
        </w:r>
      </w:ins>
      <w:ins w:id="110" w:author="Laurent Philippot" w:date="2024-05-07T09:26:00Z">
        <w:r w:rsidR="00660235">
          <w:rPr>
            <w:rFonts w:ascii="Arial" w:hAnsi="Arial" w:cs="Arial"/>
            <w:sz w:val="22"/>
            <w:szCs w:val="22"/>
          </w:rPr>
          <w:t>their</w:t>
        </w:r>
      </w:ins>
      <w:ins w:id="111" w:author="Laurent Philippot" w:date="2024-05-07T09:25:00Z">
        <w:r w:rsidR="0096751D">
          <w:rPr>
            <w:rFonts w:ascii="Arial" w:hAnsi="Arial" w:cs="Arial"/>
            <w:sz w:val="22"/>
            <w:szCs w:val="22"/>
          </w:rPr>
          <w:t xml:space="preserve"> impact</w:t>
        </w:r>
      </w:ins>
      <w:r w:rsidRPr="00D16EF5">
        <w:rPr>
          <w:rFonts w:ascii="Arial" w:hAnsi="Arial" w:cs="Arial"/>
          <w:sz w:val="22"/>
          <w:szCs w:val="22"/>
        </w:rPr>
        <w:t xml:space="preserve"> on N-cycling </w:t>
      </w:r>
      <w:ins w:id="112" w:author="Laurent Philippot" w:date="2024-05-07T09:11:00Z">
        <w:r w:rsidR="00D16EF5" w:rsidRPr="00D16EF5">
          <w:rPr>
            <w:rFonts w:ascii="Arial" w:hAnsi="Arial" w:cs="Arial"/>
            <w:sz w:val="22"/>
            <w:szCs w:val="22"/>
            <w:rPrChange w:id="113" w:author="Laurent Philippot" w:date="2024-05-07T09:12:00Z">
              <w:rPr>
                <w:rFonts w:ascii="Arial" w:hAnsi="Arial" w:cs="Arial"/>
                <w:sz w:val="22"/>
                <w:szCs w:val="22"/>
                <w:highlight w:val="yellow"/>
              </w:rPr>
            </w:rPrChange>
          </w:rPr>
          <w:t xml:space="preserve">and the corresponding microbial </w:t>
        </w:r>
      </w:ins>
      <w:r w:rsidRPr="00D16EF5">
        <w:rPr>
          <w:rFonts w:ascii="Arial" w:hAnsi="Arial" w:cs="Arial"/>
          <w:sz w:val="22"/>
          <w:szCs w:val="22"/>
        </w:rPr>
        <w:t xml:space="preserve">communities is </w:t>
      </w:r>
      <w:del w:id="114" w:author="Laurent Philippot" w:date="2024-05-07T09:24:00Z">
        <w:r w:rsidRPr="00D16EF5" w:rsidDel="0096751D">
          <w:rPr>
            <w:rFonts w:ascii="Arial" w:hAnsi="Arial" w:cs="Arial"/>
            <w:sz w:val="22"/>
            <w:szCs w:val="22"/>
          </w:rPr>
          <w:delText xml:space="preserve">crucial </w:delText>
        </w:r>
      </w:del>
      <w:ins w:id="115" w:author="Laurent Philippot" w:date="2024-05-07T09:24:00Z">
        <w:r w:rsidR="0096751D">
          <w:rPr>
            <w:rFonts w:ascii="Arial" w:hAnsi="Arial" w:cs="Arial"/>
            <w:sz w:val="22"/>
            <w:szCs w:val="22"/>
          </w:rPr>
          <w:t>need</w:t>
        </w:r>
      </w:ins>
      <w:ins w:id="116" w:author="Laurent Philippot" w:date="2024-05-07T15:07:00Z">
        <w:r w:rsidR="00F7238D">
          <w:rPr>
            <w:rFonts w:ascii="Arial" w:hAnsi="Arial" w:cs="Arial"/>
            <w:sz w:val="22"/>
            <w:szCs w:val="22"/>
          </w:rPr>
          <w:t>ed</w:t>
        </w:r>
      </w:ins>
      <w:ins w:id="117" w:author="Laurent Philippot" w:date="2024-05-07T09:24:00Z">
        <w:r w:rsidR="0096751D" w:rsidRPr="00D16EF5">
          <w:rPr>
            <w:rFonts w:ascii="Arial" w:hAnsi="Arial" w:cs="Arial"/>
            <w:sz w:val="22"/>
            <w:szCs w:val="22"/>
          </w:rPr>
          <w:t xml:space="preserve"> </w:t>
        </w:r>
      </w:ins>
      <w:r w:rsidRPr="00D16EF5">
        <w:rPr>
          <w:rFonts w:ascii="Arial" w:hAnsi="Arial" w:cs="Arial"/>
          <w:sz w:val="22"/>
          <w:szCs w:val="22"/>
        </w:rPr>
        <w:t xml:space="preserve">to </w:t>
      </w:r>
      <w:del w:id="118" w:author="Laurent Philippot" w:date="2024-05-07T09:24:00Z">
        <w:r w:rsidRPr="00D16EF5" w:rsidDel="0096751D">
          <w:rPr>
            <w:rFonts w:ascii="Arial" w:hAnsi="Arial" w:cs="Arial"/>
            <w:sz w:val="22"/>
            <w:szCs w:val="22"/>
          </w:rPr>
          <w:delText xml:space="preserve">quantify </w:delText>
        </w:r>
      </w:del>
      <w:ins w:id="119" w:author="Laurent Philippot" w:date="2024-05-07T09:24:00Z">
        <w:r w:rsidR="0096751D">
          <w:rPr>
            <w:rFonts w:ascii="Arial" w:hAnsi="Arial" w:cs="Arial"/>
            <w:sz w:val="22"/>
            <w:szCs w:val="22"/>
          </w:rPr>
          <w:t>better predict</w:t>
        </w:r>
        <w:r w:rsidR="0096751D" w:rsidRPr="00D16EF5">
          <w:rPr>
            <w:rFonts w:ascii="Arial" w:hAnsi="Arial" w:cs="Arial"/>
            <w:sz w:val="22"/>
            <w:szCs w:val="22"/>
          </w:rPr>
          <w:t xml:space="preserve"> </w:t>
        </w:r>
      </w:ins>
      <w:r w:rsidRPr="00D16EF5">
        <w:rPr>
          <w:rFonts w:ascii="Arial" w:hAnsi="Arial" w:cs="Arial"/>
          <w:sz w:val="22"/>
          <w:szCs w:val="22"/>
        </w:rPr>
        <w:t xml:space="preserve">its potential impacts on </w:t>
      </w:r>
      <w:del w:id="120" w:author="Laurent Philippot" w:date="2024-05-07T09:24:00Z">
        <w:r w:rsidRPr="00D16EF5" w:rsidDel="0096751D">
          <w:rPr>
            <w:rFonts w:ascii="Arial" w:hAnsi="Arial" w:cs="Arial"/>
            <w:sz w:val="22"/>
            <w:szCs w:val="22"/>
          </w:rPr>
          <w:delText>ecosystem services</w:delText>
        </w:r>
      </w:del>
      <w:ins w:id="121" w:author="Laurent Philippot" w:date="2024-05-07T09:24:00Z">
        <w:r w:rsidR="0096751D">
          <w:rPr>
            <w:rFonts w:ascii="Arial" w:hAnsi="Arial" w:cs="Arial"/>
            <w:sz w:val="22"/>
            <w:szCs w:val="22"/>
          </w:rPr>
          <w:t>soil functions and services</w:t>
        </w:r>
      </w:ins>
      <w:r w:rsidRPr="00D16EF5">
        <w:rPr>
          <w:rFonts w:ascii="Arial" w:hAnsi="Arial" w:cs="Arial"/>
          <w:sz w:val="22"/>
          <w:szCs w:val="22"/>
        </w:rPr>
        <w:t>.</w:t>
      </w:r>
    </w:p>
    <w:p w14:paraId="2839B58F" w14:textId="74ECFBDD" w:rsidR="00E5088A" w:rsidRPr="009B519C" w:rsidRDefault="00E5088A" w:rsidP="00E5088A">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It is widely reported that </w:t>
      </w:r>
      <w:ins w:id="122" w:author="Laurent Philippot" w:date="2024-05-06T16:18:00Z">
        <w:r w:rsidR="005725FA">
          <w:rPr>
            <w:rFonts w:ascii="Arial" w:hAnsi="Arial" w:cs="Arial"/>
            <w:sz w:val="22"/>
            <w:szCs w:val="22"/>
          </w:rPr>
          <w:t xml:space="preserve">changes in soil properties due to </w:t>
        </w:r>
      </w:ins>
      <w:del w:id="123" w:author="Laurent Philippot" w:date="2024-05-07T19:42:00Z">
        <w:r w:rsidRPr="009B519C" w:rsidDel="007640CF">
          <w:rPr>
            <w:rFonts w:ascii="Arial" w:hAnsi="Arial" w:cs="Arial"/>
            <w:sz w:val="22"/>
            <w:szCs w:val="22"/>
          </w:rPr>
          <w:delText>land management</w:delText>
        </w:r>
      </w:del>
      <w:ins w:id="124" w:author="Laurent Philippot" w:date="2024-05-07T19:42:00Z">
        <w:r w:rsidR="007640CF">
          <w:rPr>
            <w:rFonts w:ascii="Arial" w:hAnsi="Arial" w:cs="Arial"/>
            <w:sz w:val="22"/>
            <w:szCs w:val="22"/>
          </w:rPr>
          <w:t>agricultural</w:t>
        </w:r>
      </w:ins>
      <w:r w:rsidRPr="009B519C">
        <w:rPr>
          <w:rFonts w:ascii="Arial" w:hAnsi="Arial" w:cs="Arial"/>
          <w:sz w:val="22"/>
          <w:szCs w:val="22"/>
        </w:rPr>
        <w:t xml:space="preserve"> practices can directly or indirectly </w:t>
      </w:r>
      <w:del w:id="125" w:author="Laurent Philippot" w:date="2024-05-06T16:17:00Z">
        <w:r w:rsidRPr="009B519C" w:rsidDel="005725FA">
          <w:rPr>
            <w:rFonts w:ascii="Arial" w:hAnsi="Arial" w:cs="Arial"/>
            <w:sz w:val="22"/>
            <w:szCs w:val="22"/>
          </w:rPr>
          <w:delText xml:space="preserve">alter </w:delText>
        </w:r>
      </w:del>
      <w:ins w:id="126" w:author="Laurent Philippot" w:date="2024-05-06T16:17:00Z">
        <w:r w:rsidR="005725FA">
          <w:rPr>
            <w:rFonts w:ascii="Arial" w:hAnsi="Arial" w:cs="Arial"/>
            <w:sz w:val="22"/>
            <w:szCs w:val="22"/>
          </w:rPr>
          <w:t>affect</w:t>
        </w:r>
        <w:r w:rsidR="005725FA" w:rsidRPr="009B519C">
          <w:rPr>
            <w:rFonts w:ascii="Arial" w:hAnsi="Arial" w:cs="Arial"/>
            <w:sz w:val="22"/>
            <w:szCs w:val="22"/>
          </w:rPr>
          <w:t xml:space="preserve"> </w:t>
        </w:r>
      </w:ins>
      <w:del w:id="127" w:author="Laurent Philippot" w:date="2024-05-06T16:17:00Z">
        <w:r w:rsidRPr="009B519C" w:rsidDel="005725FA">
          <w:rPr>
            <w:rFonts w:ascii="Arial" w:hAnsi="Arial" w:cs="Arial"/>
            <w:sz w:val="22"/>
            <w:szCs w:val="22"/>
          </w:rPr>
          <w:delText xml:space="preserve">soil physicochemical properties, as well as the structure and composition </w:delText>
        </w:r>
      </w:del>
      <w:del w:id="128" w:author="Laurent Philippot" w:date="2024-05-06T16:18:00Z">
        <w:r w:rsidRPr="009B519C" w:rsidDel="005725FA">
          <w:rPr>
            <w:rFonts w:ascii="Arial" w:hAnsi="Arial" w:cs="Arial"/>
            <w:sz w:val="22"/>
            <w:szCs w:val="22"/>
          </w:rPr>
          <w:delText>of functional groups</w:delText>
        </w:r>
      </w:del>
      <w:ins w:id="129" w:author="Laurent Philippot" w:date="2024-05-06T16:18:00Z">
        <w:r w:rsidR="005725FA">
          <w:rPr>
            <w:rFonts w:ascii="Arial" w:hAnsi="Arial" w:cs="Arial"/>
            <w:sz w:val="22"/>
            <w:szCs w:val="22"/>
          </w:rPr>
          <w:t>microbial communities</w:t>
        </w:r>
      </w:ins>
      <w:ins w:id="130" w:author="Laurent Philippot" w:date="2024-05-06T19:14:00Z">
        <w:r w:rsidR="004131CE">
          <w:rPr>
            <w:rFonts w:ascii="Arial" w:hAnsi="Arial" w:cs="Arial"/>
            <w:sz w:val="22"/>
            <w:szCs w:val="22"/>
          </w:rPr>
          <w:t xml:space="preserve"> including those</w:t>
        </w:r>
      </w:ins>
      <w:r w:rsidRPr="009B519C">
        <w:rPr>
          <w:rFonts w:ascii="Arial" w:hAnsi="Arial" w:cs="Arial"/>
          <w:sz w:val="22"/>
          <w:szCs w:val="22"/>
        </w:rPr>
        <w:t xml:space="preserve"> </w:t>
      </w:r>
      <w:del w:id="131" w:author="Laurent Philippot" w:date="2024-05-06T16:18:00Z">
        <w:r w:rsidRPr="009B519C" w:rsidDel="005725FA">
          <w:rPr>
            <w:rFonts w:ascii="Arial" w:hAnsi="Arial" w:cs="Arial"/>
            <w:sz w:val="22"/>
            <w:szCs w:val="22"/>
          </w:rPr>
          <w:delText xml:space="preserve">related </w:delText>
        </w:r>
      </w:del>
      <w:ins w:id="132" w:author="Laurent Philippot" w:date="2024-05-06T16:18:00Z">
        <w:r w:rsidR="005725FA">
          <w:rPr>
            <w:rFonts w:ascii="Arial" w:hAnsi="Arial" w:cs="Arial"/>
            <w:sz w:val="22"/>
            <w:szCs w:val="22"/>
          </w:rPr>
          <w:t>involved</w:t>
        </w:r>
        <w:r w:rsidR="005725FA" w:rsidRPr="009B519C">
          <w:rPr>
            <w:rFonts w:ascii="Arial" w:hAnsi="Arial" w:cs="Arial"/>
            <w:sz w:val="22"/>
            <w:szCs w:val="22"/>
          </w:rPr>
          <w:t xml:space="preserve"> </w:t>
        </w:r>
      </w:ins>
      <w:del w:id="133" w:author="Laurent Philippot" w:date="2024-05-06T16:18:00Z">
        <w:r w:rsidRPr="009B519C" w:rsidDel="005725FA">
          <w:rPr>
            <w:rFonts w:ascii="Arial" w:hAnsi="Arial" w:cs="Arial"/>
            <w:sz w:val="22"/>
            <w:szCs w:val="22"/>
          </w:rPr>
          <w:delText xml:space="preserve">to </w:delText>
        </w:r>
      </w:del>
      <w:ins w:id="134" w:author="Laurent Philippot" w:date="2024-05-06T16:18:00Z">
        <w:r w:rsidR="005725FA">
          <w:rPr>
            <w:rFonts w:ascii="Arial" w:hAnsi="Arial" w:cs="Arial"/>
            <w:sz w:val="22"/>
            <w:szCs w:val="22"/>
          </w:rPr>
          <w:t>in</w:t>
        </w:r>
        <w:r w:rsidR="005725FA" w:rsidRPr="009B519C">
          <w:rPr>
            <w:rFonts w:ascii="Arial" w:hAnsi="Arial" w:cs="Arial"/>
            <w:sz w:val="22"/>
            <w:szCs w:val="22"/>
          </w:rPr>
          <w:t xml:space="preserve"> </w:t>
        </w:r>
      </w:ins>
      <w:r w:rsidRPr="009B519C">
        <w:rPr>
          <w:rFonts w:ascii="Arial" w:hAnsi="Arial" w:cs="Arial"/>
          <w:sz w:val="22"/>
          <w:szCs w:val="22"/>
        </w:rPr>
        <w:t xml:space="preserve">N-cycling </w:t>
      </w:r>
      <w:commentRangeStart w:id="135"/>
      <w:r w:rsidRPr="009B519C">
        <w:rPr>
          <w:rFonts w:ascii="Arial" w:hAnsi="Arial" w:cs="Arial"/>
          <w:sz w:val="22"/>
          <w:szCs w:val="22"/>
        </w:rPr>
        <w:fldChar w:fldCharType="begin"/>
      </w:r>
      <w:r w:rsidR="009B519C">
        <w:rPr>
          <w:rFonts w:ascii="Arial" w:hAnsi="Arial" w:cs="Arial"/>
          <w:sz w:val="22"/>
          <w:szCs w:val="22"/>
        </w:rPr>
        <w:instrText xml:space="preserve"> ADDIN ZOTERO_ITEM CSL_CITATION {"citationID":"oaUCM676","properties":{"formattedCitation":"(Philippot et al., 2024; Romdhane et al., 2022; Z.-B. Zhao et al., 2020)","plainCitation":"(Philippot et al., 2024; Romdhane et al., 2022; Z.-B. Zhao et al., 2020)","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255,"uris":["http://zotero.org/users/local/4LgJUJlW/items/TTAZJPGQ"],"itemData":{"id":255,"type":"article-journal","abstract":"Background:  Soil microbial communities are major drivers of cycling of soil nutrients that sustain plant growth and productivity. Yet, a holistic understanding of the impact of land-use intensification on the soil microbiome is still poorly understood. Here, we used a field experiment to investigate the long-term consequences of changes in landuse intensity based on cropping frequency (continuous cropping, alternating cropping with a temporary grassland, perennial grassland) on bacterial, protist and fungal communities as well as on their co-occurrence networks.\nResults:  We showed that land use has a major impact on the structure and composition of bacterial, protist and fun</w:instrText>
      </w:r>
      <w:r w:rsidR="009B519C">
        <w:rPr>
          <w:rFonts w:ascii="Cambria Math" w:hAnsi="Cambria Math" w:cs="Cambria Math"/>
          <w:sz w:val="22"/>
          <w:szCs w:val="22"/>
        </w:rPr>
        <w:instrText>‑</w:instrText>
      </w:r>
      <w:r w:rsidR="009B519C">
        <w:rPr>
          <w:rFonts w:ascii="Arial" w:hAnsi="Arial" w:cs="Arial"/>
          <w:sz w:val="22"/>
          <w:szCs w:val="22"/>
        </w:rPr>
        <w:instrText>gal communities. Grassland and arable cropping differed markedly with many taxa differentiating between both land use types. The smallest differences in the microbiome were observed between temporary grassland and continu</w:instrText>
      </w:r>
      <w:r w:rsidR="009B519C">
        <w:rPr>
          <w:rFonts w:ascii="Cambria Math" w:hAnsi="Cambria Math" w:cs="Cambria Math"/>
          <w:sz w:val="22"/>
          <w:szCs w:val="22"/>
        </w:rPr>
        <w:instrText>‑</w:instrText>
      </w:r>
      <w:r w:rsidR="009B519C">
        <w:rPr>
          <w:rFonts w:ascii="Arial" w:hAnsi="Arial" w:cs="Arial"/>
          <w:sz w:val="22"/>
          <w:szCs w:val="22"/>
        </w:rPr>
        <w:instrText>ous cropping, which suggests lasting effects of the cropping system preceding the temporary grasslands. Land-use intensity also affected the bacterial co-occurrence networks with increased complexity in the perennial grassland comparing to the other land-use systems. Similarly, co-occurrence networks within microbial groups showed a higher connectivity in the perennial grasslands. Protists, particularly Rhizaria, dominated in soil microbial associations, as they showed a higher number of connections than bacteria and fungi in all land uses.\nConclusions:  Our findings provide evidence of legacy effects of prior land use on the composition of the soil microbiome. Whatever the land use, network analyses highlighted the importance of protists as a key element of the soil microbiome that should be considered in future work. Altogether, this work provides a holistic perspective of the differential responses of various microbial groups and of their associations to agricultural intensification.","container-title":"Environmental Microbiome","DOI":"10.1186/s40793-021-00396-9","ISSN":"2524-6372","issue":"1","journalAbbreviation":"Environmental Microbiome","language":"en","page":"1","source":"DOI.org (Crossref)","title":"Land-use intensification differentially affects bacterial, fungal and protist communities and decreases microbiome network complexity","volume":"17","author":[{"family":"Romdhane","given":"Sana"},{"family":"Spor","given":"Aymé"},{"family":"Banerjee","given":"Samiran"},{"family":"Breuil","given":"Marie-Christine"},{"family":"Bru","given":"David"},{"family":"Chabbi","given":"Abad"},{"family":"Hallin","given":"Sara"},{"family":"Van Der Heijden","given":"Marcel G. A."},{"family":"Saghai","given":"Aurélien"},{"family":"Philippot","given":"Laurent"}],"issued":{"date-parts":[["2022",1,6]]}}},{"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w:instrText>
      </w:r>
      <w:r w:rsidR="009B519C" w:rsidRPr="00D57007">
        <w:rPr>
          <w:rFonts w:ascii="Arial" w:hAnsi="Arial" w:cs="Arial"/>
          <w:sz w:val="22"/>
          <w:szCs w:val="22"/>
          <w:lang w:val="fr-FR"/>
        </w:rPr>
        <w:instrText xml:space="preserve">-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Pr="009B519C">
        <w:rPr>
          <w:rFonts w:ascii="Arial" w:hAnsi="Arial" w:cs="Arial"/>
          <w:sz w:val="22"/>
          <w:szCs w:val="22"/>
        </w:rPr>
        <w:fldChar w:fldCharType="separate"/>
      </w:r>
      <w:r w:rsidR="009B519C" w:rsidRPr="00D57007">
        <w:rPr>
          <w:rFonts w:ascii="Arial" w:hAnsi="Arial" w:cs="Arial"/>
          <w:noProof/>
          <w:sz w:val="22"/>
          <w:szCs w:val="22"/>
          <w:lang w:val="fr-FR"/>
        </w:rPr>
        <w:t>(Philippot et al., 2024</w:t>
      </w:r>
      <w:del w:id="136" w:author="Laurent Philippot" w:date="2024-05-06T19:11:00Z">
        <w:r w:rsidR="009B519C" w:rsidRPr="00D57007" w:rsidDel="00772D4B">
          <w:rPr>
            <w:rFonts w:ascii="Arial" w:hAnsi="Arial" w:cs="Arial"/>
            <w:noProof/>
            <w:sz w:val="22"/>
            <w:szCs w:val="22"/>
            <w:lang w:val="fr-FR"/>
          </w:rPr>
          <w:delText>; Romdhane et al., 2022</w:delText>
        </w:r>
      </w:del>
      <w:r w:rsidR="009B519C" w:rsidRPr="00D57007">
        <w:rPr>
          <w:rFonts w:ascii="Arial" w:hAnsi="Arial" w:cs="Arial"/>
          <w:noProof/>
          <w:sz w:val="22"/>
          <w:szCs w:val="22"/>
          <w:lang w:val="fr-FR"/>
        </w:rPr>
        <w:t>; Z.-B. Zhao et al., 2020)</w:t>
      </w:r>
      <w:r w:rsidRPr="009B519C">
        <w:rPr>
          <w:rFonts w:ascii="Arial" w:hAnsi="Arial" w:cs="Arial"/>
          <w:sz w:val="22"/>
          <w:szCs w:val="22"/>
        </w:rPr>
        <w:fldChar w:fldCharType="end"/>
      </w:r>
      <w:commentRangeEnd w:id="135"/>
      <w:r w:rsidR="005725FA">
        <w:rPr>
          <w:rStyle w:val="CommentReference"/>
          <w:kern w:val="0"/>
          <w14:ligatures w14:val="none"/>
        </w:rPr>
        <w:commentReference w:id="135"/>
      </w:r>
      <w:r w:rsidRPr="00D57007">
        <w:rPr>
          <w:rFonts w:ascii="Arial" w:hAnsi="Arial" w:cs="Arial"/>
          <w:sz w:val="22"/>
          <w:szCs w:val="22"/>
          <w:lang w:val="fr-FR"/>
        </w:rPr>
        <w:t xml:space="preserve">. </w:t>
      </w:r>
      <w:r w:rsidRPr="009B519C">
        <w:rPr>
          <w:rFonts w:ascii="Arial" w:hAnsi="Arial" w:cs="Arial"/>
          <w:sz w:val="22"/>
          <w:szCs w:val="22"/>
        </w:rPr>
        <w:t>Furthermore, soil physico</w:t>
      </w:r>
      <w:ins w:id="137" w:author="Laurent Philippot" w:date="2024-05-06T16:20:00Z">
        <w:r w:rsidR="005725FA">
          <w:rPr>
            <w:rFonts w:ascii="Arial" w:hAnsi="Arial" w:cs="Arial"/>
            <w:sz w:val="22"/>
            <w:szCs w:val="22"/>
          </w:rPr>
          <w:t>-</w:t>
        </w:r>
      </w:ins>
      <w:r w:rsidRPr="009B519C">
        <w:rPr>
          <w:rFonts w:ascii="Arial" w:hAnsi="Arial" w:cs="Arial"/>
          <w:sz w:val="22"/>
          <w:szCs w:val="22"/>
        </w:rPr>
        <w:t xml:space="preserve">chemical properties </w:t>
      </w:r>
      <w:del w:id="138" w:author="Laurent Philippot" w:date="2024-05-06T15:58:00Z">
        <w:r w:rsidRPr="009B519C" w:rsidDel="00577DD1">
          <w:rPr>
            <w:rFonts w:ascii="Arial" w:hAnsi="Arial" w:cs="Arial"/>
            <w:sz w:val="22"/>
            <w:szCs w:val="22"/>
          </w:rPr>
          <w:delText xml:space="preserve">regulate </w:delText>
        </w:r>
      </w:del>
      <w:ins w:id="139" w:author="Laurent Philippot" w:date="2024-05-06T15:58:00Z">
        <w:r w:rsidR="00577DD1">
          <w:rPr>
            <w:rFonts w:ascii="Arial" w:hAnsi="Arial" w:cs="Arial"/>
            <w:sz w:val="22"/>
            <w:szCs w:val="22"/>
          </w:rPr>
          <w:t xml:space="preserve">can </w:t>
        </w:r>
      </w:ins>
      <w:ins w:id="140" w:author="Laurent Philippot" w:date="2024-05-06T16:20:00Z">
        <w:r w:rsidR="005725FA">
          <w:rPr>
            <w:rFonts w:ascii="Arial" w:hAnsi="Arial" w:cs="Arial"/>
            <w:sz w:val="22"/>
            <w:szCs w:val="22"/>
          </w:rPr>
          <w:t xml:space="preserve">also </w:t>
        </w:r>
      </w:ins>
      <w:ins w:id="141" w:author="Laurent Philippot" w:date="2024-05-06T15:58:00Z">
        <w:r w:rsidR="00577DD1">
          <w:rPr>
            <w:rFonts w:ascii="Arial" w:hAnsi="Arial" w:cs="Arial"/>
            <w:sz w:val="22"/>
            <w:szCs w:val="22"/>
          </w:rPr>
          <w:t>influence</w:t>
        </w:r>
        <w:r w:rsidR="00577DD1" w:rsidRPr="009B519C">
          <w:rPr>
            <w:rFonts w:ascii="Arial" w:hAnsi="Arial" w:cs="Arial"/>
            <w:sz w:val="22"/>
            <w:szCs w:val="22"/>
          </w:rPr>
          <w:t xml:space="preserve"> </w:t>
        </w:r>
      </w:ins>
      <w:r w:rsidRPr="009B519C">
        <w:rPr>
          <w:rFonts w:ascii="Arial" w:hAnsi="Arial" w:cs="Arial"/>
          <w:sz w:val="22"/>
          <w:szCs w:val="22"/>
        </w:rPr>
        <w:t xml:space="preserve">the resilience and resistance of </w:t>
      </w:r>
      <w:ins w:id="142" w:author="Laurent Philippot" w:date="2024-05-06T15:58:00Z">
        <w:r w:rsidR="00577DD1">
          <w:rPr>
            <w:rFonts w:ascii="Arial" w:hAnsi="Arial" w:cs="Arial"/>
            <w:sz w:val="22"/>
            <w:szCs w:val="22"/>
          </w:rPr>
          <w:t xml:space="preserve">soil </w:t>
        </w:r>
      </w:ins>
      <w:r w:rsidRPr="009B519C">
        <w:rPr>
          <w:rFonts w:ascii="Arial" w:hAnsi="Arial" w:cs="Arial"/>
          <w:sz w:val="22"/>
          <w:szCs w:val="22"/>
        </w:rPr>
        <w:t xml:space="preserve">microbial communities </w:t>
      </w:r>
      <w:del w:id="143" w:author="Laurent Philippot" w:date="2024-05-06T15:59:00Z">
        <w:r w:rsidRPr="009B519C" w:rsidDel="00577DD1">
          <w:rPr>
            <w:rFonts w:ascii="Arial" w:hAnsi="Arial" w:cs="Arial"/>
            <w:sz w:val="22"/>
            <w:szCs w:val="22"/>
          </w:rPr>
          <w:delText xml:space="preserve">in the respective soil </w:delText>
        </w:r>
      </w:del>
      <w:r w:rsidRPr="009B519C">
        <w:rPr>
          <w:rFonts w:ascii="Arial" w:hAnsi="Arial" w:cs="Arial"/>
          <w:sz w:val="22"/>
          <w:szCs w:val="22"/>
        </w:rPr>
        <w:t xml:space="preserve">when exposed to disturbances, including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iffiths &amp; Philippot, 2013)</w:t>
      </w:r>
      <w:r w:rsidRPr="009B519C">
        <w:rPr>
          <w:rFonts w:ascii="Arial" w:hAnsi="Arial" w:cs="Arial"/>
          <w:sz w:val="22"/>
          <w:szCs w:val="22"/>
        </w:rPr>
        <w:fldChar w:fldCharType="end"/>
      </w:r>
      <w:r w:rsidRPr="009B519C">
        <w:rPr>
          <w:rFonts w:ascii="Arial" w:hAnsi="Arial" w:cs="Arial"/>
          <w:sz w:val="22"/>
          <w:szCs w:val="22"/>
        </w:rPr>
        <w:t>. Th</w:t>
      </w:r>
      <w:ins w:id="144" w:author="Laurent Philippot" w:date="2024-05-06T19:32:00Z">
        <w:r w:rsidR="00FE7720">
          <w:rPr>
            <w:rFonts w:ascii="Arial" w:hAnsi="Arial" w:cs="Arial"/>
            <w:sz w:val="22"/>
            <w:szCs w:val="22"/>
          </w:rPr>
          <w:t>is</w:t>
        </w:r>
      </w:ins>
      <w:del w:id="145" w:author="Laurent Philippot" w:date="2024-05-06T19:32:00Z">
        <w:r w:rsidRPr="009B519C" w:rsidDel="00FE7720">
          <w:rPr>
            <w:rFonts w:ascii="Arial" w:hAnsi="Arial" w:cs="Arial"/>
            <w:sz w:val="22"/>
            <w:szCs w:val="22"/>
          </w:rPr>
          <w:delText>ese</w:delText>
        </w:r>
      </w:del>
      <w:r w:rsidRPr="009B519C">
        <w:rPr>
          <w:rFonts w:ascii="Arial" w:hAnsi="Arial" w:cs="Arial"/>
          <w:sz w:val="22"/>
          <w:szCs w:val="22"/>
        </w:rPr>
        <w:t xml:space="preserve"> underpins that the effect of drought on N-cycling communities may also potentially be determined by fertilization regimes and management practices. </w:t>
      </w:r>
      <w:ins w:id="146" w:author="Laurent Philippot" w:date="2024-05-06T19:40:00Z">
        <w:r w:rsidR="00727B35">
          <w:rPr>
            <w:rFonts w:ascii="Arial" w:hAnsi="Arial" w:cs="Arial"/>
            <w:sz w:val="22"/>
            <w:szCs w:val="22"/>
          </w:rPr>
          <w:t>Thus</w:t>
        </w:r>
      </w:ins>
      <w:ins w:id="147" w:author="Laurent Philippot" w:date="2024-05-06T16:21:00Z">
        <w:r w:rsidR="005725FA">
          <w:rPr>
            <w:rFonts w:ascii="Arial" w:hAnsi="Arial" w:cs="Arial"/>
            <w:sz w:val="22"/>
            <w:szCs w:val="22"/>
          </w:rPr>
          <w:t>, p</w:t>
        </w:r>
      </w:ins>
      <w:del w:id="148" w:author="Laurent Philippot" w:date="2024-05-06T16:21:00Z">
        <w:r w:rsidRPr="009B519C" w:rsidDel="005725FA">
          <w:rPr>
            <w:rFonts w:ascii="Arial" w:hAnsi="Arial" w:cs="Arial"/>
            <w:sz w:val="22"/>
            <w:szCs w:val="22"/>
          </w:rPr>
          <w:delText>P</w:delText>
        </w:r>
      </w:del>
      <w:r w:rsidRPr="009B519C">
        <w:rPr>
          <w:rFonts w:ascii="Arial" w:hAnsi="Arial" w:cs="Arial"/>
          <w:sz w:val="22"/>
          <w:szCs w:val="22"/>
        </w:rPr>
        <w:t xml:space="preserve">revious studies demonstrated that long-term organic farming </w:t>
      </w:r>
      <w:del w:id="149" w:author="Laurent Philippot" w:date="2024-05-06T19:32:00Z">
        <w:r w:rsidRPr="009B519C" w:rsidDel="00FE7720">
          <w:rPr>
            <w:rFonts w:ascii="Arial" w:hAnsi="Arial" w:cs="Arial"/>
            <w:sz w:val="22"/>
            <w:szCs w:val="22"/>
          </w:rPr>
          <w:delText xml:space="preserve">improved </w:delText>
        </w:r>
      </w:del>
      <w:del w:id="150" w:author="Laurent Philippot" w:date="2024-05-06T16:32:00Z">
        <w:r w:rsidRPr="009B519C" w:rsidDel="00DB619F">
          <w:rPr>
            <w:rFonts w:ascii="Arial" w:hAnsi="Arial" w:cs="Arial"/>
            <w:sz w:val="22"/>
            <w:szCs w:val="22"/>
          </w:rPr>
          <w:delText>soil quality, such as higher</w:delText>
        </w:r>
      </w:del>
      <w:ins w:id="151" w:author="Laurent Philippot" w:date="2024-05-06T16:32:00Z">
        <w:r w:rsidR="00DB619F">
          <w:rPr>
            <w:rFonts w:ascii="Arial" w:hAnsi="Arial" w:cs="Arial"/>
            <w:sz w:val="22"/>
            <w:szCs w:val="22"/>
          </w:rPr>
          <w:t>can enhances</w:t>
        </w:r>
      </w:ins>
      <w:r w:rsidRPr="009B519C">
        <w:rPr>
          <w:rFonts w:ascii="Arial" w:hAnsi="Arial" w:cs="Arial"/>
          <w:sz w:val="22"/>
          <w:szCs w:val="22"/>
        </w:rPr>
        <w:t xml:space="preserve"> soil organic </w:t>
      </w:r>
      <w:del w:id="152" w:author="Laurent Philippot" w:date="2024-05-06T16:32:00Z">
        <w:r w:rsidRPr="009B519C" w:rsidDel="00DB619F">
          <w:rPr>
            <w:rFonts w:ascii="Arial" w:hAnsi="Arial" w:cs="Arial"/>
            <w:sz w:val="22"/>
            <w:szCs w:val="22"/>
          </w:rPr>
          <w:delText xml:space="preserve">carbon </w:delText>
        </w:r>
      </w:del>
      <w:ins w:id="153" w:author="Laurent Philippot" w:date="2024-05-06T16:32:00Z">
        <w:r w:rsidR="00DB619F">
          <w:rPr>
            <w:rFonts w:ascii="Arial" w:hAnsi="Arial" w:cs="Arial"/>
            <w:sz w:val="22"/>
            <w:szCs w:val="22"/>
          </w:rPr>
          <w:t>matter</w:t>
        </w:r>
      </w:ins>
      <w:ins w:id="154" w:author="Laurent Philippot" w:date="2024-05-06T16:33:00Z">
        <w:r w:rsidR="00DB619F">
          <w:rPr>
            <w:rFonts w:ascii="Arial" w:hAnsi="Arial" w:cs="Arial"/>
            <w:sz w:val="22"/>
            <w:szCs w:val="22"/>
          </w:rPr>
          <w:t xml:space="preserve">, </w:t>
        </w:r>
        <w:r w:rsidR="00DB619F" w:rsidRPr="00DB619F">
          <w:rPr>
            <w:rFonts w:ascii="Arial" w:hAnsi="Arial" w:cs="Arial"/>
            <w:sz w:val="22"/>
            <w:szCs w:val="22"/>
          </w:rPr>
          <w:t>which improves the</w:t>
        </w:r>
      </w:ins>
      <w:ins w:id="155" w:author="Laurent Philippot" w:date="2024-05-06T19:32:00Z">
        <w:r w:rsidR="00FE7720">
          <w:rPr>
            <w:rFonts w:ascii="Arial" w:hAnsi="Arial" w:cs="Arial"/>
            <w:sz w:val="22"/>
            <w:szCs w:val="22"/>
          </w:rPr>
          <w:t xml:space="preserve"> so</w:t>
        </w:r>
      </w:ins>
      <w:ins w:id="156" w:author="Laurent Philippot" w:date="2024-05-06T19:33:00Z">
        <w:r w:rsidR="00FE7720">
          <w:rPr>
            <w:rFonts w:ascii="Arial" w:hAnsi="Arial" w:cs="Arial"/>
            <w:sz w:val="22"/>
            <w:szCs w:val="22"/>
          </w:rPr>
          <w:t>il</w:t>
        </w:r>
      </w:ins>
      <w:ins w:id="157" w:author="Laurent Philippot" w:date="2024-05-06T16:33:00Z">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ins>
      <w:ins w:id="158" w:author="Laurent Philippot" w:date="2024-05-06T19:33:00Z">
        <w:r w:rsidR="00FE7720">
          <w:rPr>
            <w:rFonts w:ascii="Arial" w:hAnsi="Arial" w:cs="Arial"/>
            <w:sz w:val="22"/>
            <w:szCs w:val="22"/>
          </w:rPr>
          <w:t xml:space="preserve">can </w:t>
        </w:r>
      </w:ins>
      <w:ins w:id="159" w:author="Laurent Philippot" w:date="2024-05-06T16:33:00Z">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ins>
      <w:ins w:id="160" w:author="Laurent Philippot" w:date="2024-05-06T16:34:00Z">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 xml:space="preserve">communities </w:t>
        </w:r>
        <w:commentRangeStart w:id="161"/>
        <w:r w:rsidR="00DB619F" w:rsidRPr="00DB619F">
          <w:rPr>
            <w:rFonts w:ascii="Arial" w:hAnsi="Arial" w:cs="Arial"/>
            <w:sz w:val="22"/>
            <w:szCs w:val="22"/>
          </w:rPr>
          <w:t xml:space="preserve">(Ullah et al., 2020) </w:t>
        </w:r>
      </w:ins>
      <w:del w:id="162" w:author="Laurent Philippot" w:date="2024-05-06T16:34:00Z">
        <w:r w:rsidRPr="009B519C" w:rsidDel="00DB619F">
          <w:rPr>
            <w:rFonts w:ascii="Arial" w:hAnsi="Arial" w:cs="Arial"/>
            <w:sz w:val="22"/>
            <w:szCs w:val="22"/>
          </w:rPr>
          <w:delText xml:space="preserve">and total N compared to conventional system </w:delText>
        </w:r>
      </w:del>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Z71iXQDC","properties":{"formattedCitation":"(Krause et al., 2022; Mayer et al., 2022)","plainCitation":"(Krause et al., 2022; Mayer et al., 2022)","noteIndex":0},"citationItems":[{"id":264,"uris":["http://zotero.org/users/local/4LgJUJlW/items/TCBG4BV3"],"itemData":{"id":264,"type":"article-journal","abstract":"Soils are the basis of life on land and the ways in which we manage them for crop production, impact their role, functions and quality. Conventional farming uses industrial inputs to a level that is economically justified, whilst organic farming systems avoid mineral fertilizers and synthetic chemical pesticides. This study investigates the long-term effect of organic and conventional farming systems on soil quality. The DOK trial (bioDynamic, bioOrganic, Konventionell (German for conventional)) running since 1978 in Therwil (CH), compares bioorganic (BIOORG), biodynamic (BIODYN), and conventional (CONFYM) farming systems at two farmyard manure intensities corresponding to 0.7 and 1.4 livestock units per hectare with a purely mineral fertilized system (CONMIN) and an unfertilized control (NOFERT). The treatments in the DOK trial vary in plant protection and receive system-specific organic matter inputs differing in rate and quality. With this work, we revisit the soil organic carbon (SOC) dynamics across 42 years and redefine the previous perception of mainly declining SOC contents after 21 years of organic and conventional management (Fliessbach et al. 2007). After 42 years, we found SOC contents to be increased in BIODYN 1.4 and to a lesser extent also in BIOORG 1.4. CONFYM 1.4 showed stable SOC contents, while systems fertilized with manure of 0.7 livestock units and CONMIN lost SOC. SOC loss was highest in NOFERT. Enhanced biological soil quality under organic and particularly biodynamic management highlights the close link between soil biology and SOC changes. The impact of farming systems on SOC was detectable after 2 decades of continuous management. We conclude that recycling manure at a level of 1.4 livestock units per hectare permits maintenance of SOC levels and that composting manure, as performed in BIODYN 1.4, helps to further increase SOC levels and improve biological soil quality.","container-title":"Agronomy for Sustainable Development","DOI":"10.1007/s13593-022-00843-y","ISSN":"1774-0746, 1773-0155","issue":"6","journalAbbreviation":"Agron. Sustain. Dev.","language":"en","page":"117","source":"DOI.org (Crossref)","title":"Biological soil quality and soil organic carbon change in biodynamic, organic, and conventional farming systems after 42 years","volume":"42","author":[{"family":"Krause","given":"Hans-Martin"},{"family":"Stehle","given":"Bernhard"},{"family":"Mayer","given":"Jochen"},{"family":"Mayer","given":"Marius"},{"family":"Steffens","given":"Markus"},{"family":"Mäder","given":"Paul"},{"family":"Fliessbach","given":"Andreas"}],"issued":{"date-parts":[["2022",12]]}}},{"id":403,"uris":["http://zotero.org/users/local/4LgJUJlW/items/HGCA37M4"],"itemData":{"id":403,"type":"article-journal","abstract":"Agricultural management of soils has led to severe losses of soil organic matter (SOM), accompanied by an increased release of CO2 into the atmosphere and a reduction of soil fertility. Especially under the aspect of global warming and the increasing demand for food, there is a need for sustainable management options increasing soil organic carbon (SOC) storage in agricultural soils, but knowledge gaps exist regarding C persistence in, and its transfer between functional SOC pools, within different farming systems. Here we report on impacts of different farming systems on the temporal dynamics of SOM fractions within the DOK long-term trial (Switzerland), from 1982 to 2017. A purely minerally (CONMIN), a minerally and organically (CONFYM), and a purely organically fertilized farming system (BIODYN) were compared with an unfertilized control (NOFERT). We separated archived soils from the Haplic Luvisol (0–20 cm depth) into particulate (POM) and mineral-associated OM (MAOM) fractions, via physical fractionation, and analyzed the chemical composition of selected fractions via solid-state 13C CPMAS-NMR spectroscopy. We demonstrate that under none of the analyzed farming systems, additional SOC was sequestered in the clay-sized MAOM fraction (&lt;6.3 µm) over a period of 36 years. In all fertilized systems, the amount of SOC in this pool did not change, but strongly decreased in NOFERT (-27%). Bulk SOC increased in BIODYN (+13%) and CONFYM (+5%), but decreased in CONMIN (-8%) and NOFERT (-20%). As no additional SOC accumulated in the clay-sized MAOM fraction, this implies that bulk SOC increases were solely stored within labile POM fractions. NMR spectra showed comparable POM chemical compositions between different systems. Differences in fertilizer quality (BIODYN = composted farmyard manure vs CONFYM = stacked farmyard manure + mineral fertilizer) and the omission of pesticides resulted in better conditions for POM stabilization and consequently significantly higher C contents of occluded POM (oPOM) within aggregates, in BIODYN. However, this labile fraction is at high risk of being lost within a few days, as illustrated by the strong annual oPOM-C content fluctuations depending on the timing of soil sampling after harvest. The highest post-harvest oPOM-C losses in BIODYN indicate the higher dynamics compared to CONFYM. It is anticipated that only sustainable fertilization methods with continuous application of solely organic fertilizers in the long-run can maintain SOC in the labile POM fractions at elevated levels, thereby ensuring soil fertility. It also illustrates the need for prevention of major losses by careful management of the labile POM fractions, as this OM could associate with fine mineral particles at a later stage and thus contribute to OC sequestration in the stable SOC pool. Overall, the potential of arable soils to accumulate stable OC for long-term sequestration is questioned.","container-title":"Geoderma","DOI":"10.1016/j.geoderma.2022.116080","ISSN":"0016-7061","journalAbbreviation":"Geoderma","page":"116080","source":"ScienceDirect","title":"Fertilizer quality and labile soil organic matter fractions are vital for organic carbon sequestration in temperate arable soils within a long-term trial in Switzerland","volume":"426","author":[{"family":"Mayer","given":"Marius"},{"family":"Krause","given":"Hans-Martin"},{"family":"Fliessbach","given":"Andreas"},{"family":"Mäder","given":"Paul"},{"family":"Steffens","given":"Markus"}],"issued":{"date-parts":[["2022",11,15]]}}}],"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Krause et al., 2022; Mayer et al., 2022)</w:t>
      </w:r>
      <w:r w:rsidRPr="009B519C">
        <w:rPr>
          <w:rFonts w:ascii="Arial" w:hAnsi="Arial" w:cs="Arial"/>
          <w:sz w:val="22"/>
          <w:szCs w:val="22"/>
        </w:rPr>
        <w:fldChar w:fldCharType="end"/>
      </w:r>
      <w:r w:rsidRPr="009B519C">
        <w:rPr>
          <w:rFonts w:ascii="Arial" w:hAnsi="Arial" w:cs="Arial"/>
          <w:sz w:val="22"/>
          <w:szCs w:val="22"/>
        </w:rPr>
        <w:t xml:space="preserve">, </w:t>
      </w:r>
      <w:del w:id="163" w:author="Laurent Philippot" w:date="2024-05-06T16:34:00Z">
        <w:r w:rsidRPr="009B519C" w:rsidDel="00DB619F">
          <w:rPr>
            <w:rFonts w:ascii="Arial" w:hAnsi="Arial" w:cs="Arial"/>
            <w:sz w:val="22"/>
            <w:szCs w:val="22"/>
          </w:rPr>
          <w:delText xml:space="preserve">as well as exhibited higher soil moisture </w:delText>
        </w:r>
      </w:del>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63VERgp","properties":{"formattedCitation":"(Kundel et al., 2020; Sch\\uc0\\u228{}rer et al., 2022)","plainCitation":"(Kundel et al., 2020; Schärer et al., 2022)","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55,"uris":["http://zotero.org/users/local/4LgJUJlW/items/DN9ZX258"],"itemData":{"id":155,"type":"article-journal","abstract":"Conventional high-input farming systems in Europe are often regarded as unsustainable with severe environ­ mental impacts on biodiversity, soils, water and climate. Low-input farming approaches, such as organic farming, have been proposed to reduce environmental impacts while further improving soil properties such as soil organic matter content and aggregate stability. Whether these changes also influence ecohydrological properties and improve the water relations of organically grown crops remains unclear. In this study we assessed the long-term effects of conventional and organic farming systems on the water relations of soils and crops in the “DOK” (bioDynamic, bio-Organic &amp; ‘Konventionell’ = conventional) trial. In particular, we tested if organic and conven­ tional farming lead to marked differences in soil moisture, soil water evaporation, as well as root water uptake depth and stomatal conductance of winter wheat and soybean during the growing seasons 2017 and 2018. Stable isotope analyses and ecophysiological measurements revealed that organic compared to conventional farming did not affect soil water evaporation or root water uptake depths. Instead, we found higher soil moisture in the rooting zone and reduced stomatal conductance (gs) in organically grown wheat. Treatment effects on soil moisture and gs of soybean were smaller but showed similar tendencies as observed in wheat. Also, leaf area, and grain and straw yield of wheat decreased under organic farming while yields of soybean were not affected by the treatments. Based on our data we suggest that reduced plant water use observed under organically managed farming lead to the observed higher soil moisture in organically compared to conventionally managed farming systems in the DOK trial. These results suggest advantages of organic farming regarding agronomic water use as well as for the resistance of farming systems to current or future drought scenarios.","container-title":"Agriculture, Ecosystems &amp; Environment","DOI":"10.1016/j.agee.2022.107915","ISSN":"01678809","journalAbbreviation":"Agriculture, Ecosystems &amp; Environment","language":"en","page":"107915","source":"DOI.org (Crossref)","title":"Reduced plant water use can explain higher soil moisture in organic compared to conventional farming systems","volume":"332","author":[{"family":"Schärer","given":"Marie-Louise"},{"family":"Dietrich","given":"Lars"},{"family":"Kundel","given":"Dominika"},{"family":"Mäder","given":"Paul"},{"family":"Kahmen","given":"Ansgar"}],"issued":{"date-parts":[["202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kern w:val="0"/>
          <w:sz w:val="22"/>
          <w:szCs w:val="22"/>
        </w:rPr>
        <w:t>(Kundel et al., 2020; Schärer et al., 2022)</w:t>
      </w:r>
      <w:r w:rsidRPr="009B519C">
        <w:rPr>
          <w:rFonts w:ascii="Arial" w:hAnsi="Arial" w:cs="Arial"/>
          <w:sz w:val="22"/>
          <w:szCs w:val="22"/>
        </w:rPr>
        <w:fldChar w:fldCharType="end"/>
      </w:r>
      <w:r w:rsidRPr="009B519C">
        <w:rPr>
          <w:rFonts w:ascii="Arial" w:hAnsi="Arial" w:cs="Arial"/>
          <w:sz w:val="22"/>
          <w:szCs w:val="22"/>
        </w:rPr>
        <w:t xml:space="preserve">, </w:t>
      </w:r>
      <w:commentRangeEnd w:id="161"/>
      <w:r w:rsidR="00DB619F">
        <w:rPr>
          <w:rStyle w:val="CommentReference"/>
          <w:kern w:val="0"/>
          <w14:ligatures w14:val="none"/>
        </w:rPr>
        <w:commentReference w:id="161"/>
      </w:r>
      <w:del w:id="164" w:author="Laurent Philippot" w:date="2024-05-06T16:34:00Z">
        <w:r w:rsidRPr="009B519C" w:rsidDel="00DB619F">
          <w:rPr>
            <w:rFonts w:ascii="Arial" w:hAnsi="Arial" w:cs="Arial"/>
            <w:sz w:val="22"/>
            <w:szCs w:val="22"/>
          </w:rPr>
          <w:delText xml:space="preserve">which may then buffer the deleterious effect of drought on the communities. </w:delText>
        </w:r>
      </w:del>
      <w:del w:id="165" w:author="Laurent Philippot" w:date="2024-05-06T16:21:00Z">
        <w:r w:rsidRPr="009B519C" w:rsidDel="005725FA">
          <w:rPr>
            <w:rFonts w:ascii="Arial" w:hAnsi="Arial" w:cs="Arial"/>
            <w:sz w:val="22"/>
            <w:szCs w:val="22"/>
          </w:rPr>
          <w:delText xml:space="preserve">Another study assessing microbial community in the DOK trial, found distinct microbial diversity between organic and conventional systems </w:delText>
        </w:r>
        <w:r w:rsidRPr="009B519C" w:rsidDel="005725FA">
          <w:rPr>
            <w:rFonts w:ascii="Arial" w:hAnsi="Arial" w:cs="Arial"/>
            <w:sz w:val="22"/>
            <w:szCs w:val="22"/>
          </w:rPr>
          <w:fldChar w:fldCharType="begin"/>
        </w:r>
        <w:r w:rsidR="009B519C" w:rsidDel="005725FA">
          <w:rPr>
            <w:rFonts w:ascii="Arial" w:hAnsi="Arial" w:cs="Arial"/>
            <w:sz w:val="22"/>
            <w:szCs w:val="22"/>
          </w:rPr>
          <w:delInstrText xml:space="preserve"> ADDIN ZOTERO_ITEM CSL_CITATION {"citationID":"4HEjtHtQ","properties":{"formattedCitation":"(M. Hartmann et al., 2015a)","plainCitation":"(M. Hartmann et al., 2015a)","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delInstrText>
        </w:r>
        <w:r w:rsidRPr="009B519C" w:rsidDel="005725FA">
          <w:rPr>
            <w:rFonts w:ascii="Arial" w:hAnsi="Arial" w:cs="Arial"/>
            <w:sz w:val="22"/>
            <w:szCs w:val="22"/>
          </w:rPr>
          <w:fldChar w:fldCharType="separate"/>
        </w:r>
        <w:r w:rsidR="009B519C" w:rsidDel="005725FA">
          <w:rPr>
            <w:rFonts w:ascii="Arial" w:hAnsi="Arial" w:cs="Arial"/>
            <w:noProof/>
            <w:sz w:val="22"/>
            <w:szCs w:val="22"/>
          </w:rPr>
          <w:delText>(M. Hartmann et al., 2015a)</w:delText>
        </w:r>
        <w:r w:rsidRPr="009B519C" w:rsidDel="005725FA">
          <w:rPr>
            <w:rFonts w:ascii="Arial" w:hAnsi="Arial" w:cs="Arial"/>
            <w:sz w:val="22"/>
            <w:szCs w:val="22"/>
          </w:rPr>
          <w:fldChar w:fldCharType="end"/>
        </w:r>
        <w:r w:rsidRPr="009B519C" w:rsidDel="005725FA">
          <w:rPr>
            <w:rFonts w:ascii="Arial" w:hAnsi="Arial" w:cs="Arial"/>
            <w:sz w:val="22"/>
            <w:szCs w:val="22"/>
          </w:rPr>
          <w:delText xml:space="preserve">. </w:delText>
        </w:r>
      </w:del>
      <w:del w:id="166" w:author="Laurent Philippot" w:date="2024-05-06T16:35:00Z">
        <w:r w:rsidRPr="009B519C" w:rsidDel="00C52667">
          <w:rPr>
            <w:rFonts w:ascii="Arial" w:hAnsi="Arial" w:cs="Arial"/>
            <w:sz w:val="22"/>
            <w:szCs w:val="22"/>
          </w:rPr>
          <w:delText xml:space="preserve">These </w:delText>
        </w:r>
      </w:del>
      <w:ins w:id="167" w:author="Laurent Philippot" w:date="2024-05-06T16:36:00Z">
        <w:r w:rsidR="00C52667">
          <w:rPr>
            <w:rFonts w:ascii="Arial" w:hAnsi="Arial" w:cs="Arial"/>
            <w:sz w:val="22"/>
            <w:szCs w:val="22"/>
          </w:rPr>
          <w:t>D</w:t>
        </w:r>
      </w:ins>
      <w:del w:id="168" w:author="Laurent Philippot" w:date="2024-05-06T16:35:00Z">
        <w:r w:rsidRPr="009B519C" w:rsidDel="00C52667">
          <w:rPr>
            <w:rFonts w:ascii="Arial" w:hAnsi="Arial" w:cs="Arial"/>
            <w:sz w:val="22"/>
            <w:szCs w:val="22"/>
          </w:rPr>
          <w:delText>d</w:delText>
        </w:r>
      </w:del>
      <w:r w:rsidRPr="009B519C">
        <w:rPr>
          <w:rFonts w:ascii="Arial" w:hAnsi="Arial" w:cs="Arial"/>
          <w:sz w:val="22"/>
          <w:szCs w:val="22"/>
        </w:rPr>
        <w:t xml:space="preserve">istinctive </w:t>
      </w:r>
      <w:del w:id="169" w:author="Laurent Philippot" w:date="2024-05-06T16:36:00Z">
        <w:r w:rsidRPr="009B519C" w:rsidDel="0072446D">
          <w:rPr>
            <w:rFonts w:ascii="Arial" w:hAnsi="Arial" w:cs="Arial"/>
            <w:sz w:val="22"/>
            <w:szCs w:val="22"/>
          </w:rPr>
          <w:delText xml:space="preserve">soil and </w:delText>
        </w:r>
      </w:del>
      <w:r w:rsidRPr="009B519C">
        <w:rPr>
          <w:rFonts w:ascii="Arial" w:hAnsi="Arial" w:cs="Arial"/>
          <w:sz w:val="22"/>
          <w:szCs w:val="22"/>
        </w:rPr>
        <w:t xml:space="preserve">microbial </w:t>
      </w:r>
      <w:del w:id="170" w:author="Laurent Philippot" w:date="2024-05-06T16:36:00Z">
        <w:r w:rsidRPr="009B519C" w:rsidDel="0072446D">
          <w:rPr>
            <w:rFonts w:ascii="Arial" w:hAnsi="Arial" w:cs="Arial"/>
            <w:sz w:val="22"/>
            <w:szCs w:val="22"/>
          </w:rPr>
          <w:delText xml:space="preserve">characteristics </w:delText>
        </w:r>
      </w:del>
      <w:ins w:id="171" w:author="Laurent Philippot" w:date="2024-05-06T16:36:00Z">
        <w:r w:rsidR="0072446D">
          <w:rPr>
            <w:rFonts w:ascii="Arial" w:hAnsi="Arial" w:cs="Arial"/>
            <w:sz w:val="22"/>
            <w:szCs w:val="22"/>
          </w:rPr>
          <w:t>communities</w:t>
        </w:r>
        <w:r w:rsidR="0072446D" w:rsidRPr="009B519C">
          <w:rPr>
            <w:rFonts w:ascii="Arial" w:hAnsi="Arial" w:cs="Arial"/>
            <w:sz w:val="22"/>
            <w:szCs w:val="22"/>
          </w:rPr>
          <w:t xml:space="preserve"> </w:t>
        </w:r>
      </w:ins>
      <w:r w:rsidRPr="009B519C">
        <w:rPr>
          <w:rFonts w:ascii="Arial" w:hAnsi="Arial" w:cs="Arial"/>
          <w:sz w:val="22"/>
          <w:szCs w:val="22"/>
        </w:rPr>
        <w:t xml:space="preserve">between organic and conventional systems, may also </w:t>
      </w:r>
      <w:del w:id="172" w:author="Laurent Philippot" w:date="2024-05-06T16:36:00Z">
        <w:r w:rsidRPr="009B519C" w:rsidDel="0072446D">
          <w:rPr>
            <w:rFonts w:ascii="Arial" w:hAnsi="Arial" w:cs="Arial"/>
            <w:sz w:val="22"/>
            <w:szCs w:val="22"/>
          </w:rPr>
          <w:delText xml:space="preserve">reflect </w:delText>
        </w:r>
      </w:del>
      <w:ins w:id="173" w:author="Laurent Philippot" w:date="2024-05-06T16:36:00Z">
        <w:r w:rsidR="0072446D">
          <w:rPr>
            <w:rFonts w:ascii="Arial" w:hAnsi="Arial" w:cs="Arial"/>
            <w:sz w:val="22"/>
            <w:szCs w:val="22"/>
          </w:rPr>
          <w:t>lead to</w:t>
        </w:r>
        <w:r w:rsidR="0072446D" w:rsidRPr="009B519C">
          <w:rPr>
            <w:rFonts w:ascii="Arial" w:hAnsi="Arial" w:cs="Arial"/>
            <w:sz w:val="22"/>
            <w:szCs w:val="22"/>
          </w:rPr>
          <w:t xml:space="preserve"> </w:t>
        </w:r>
      </w:ins>
      <w:r w:rsidRPr="009B519C">
        <w:rPr>
          <w:rFonts w:ascii="Arial" w:hAnsi="Arial" w:cs="Arial"/>
          <w:sz w:val="22"/>
          <w:szCs w:val="22"/>
        </w:rPr>
        <w:t xml:space="preserve">differences in the response of N-cycling communities to drought between the two systems. </w:t>
      </w:r>
      <w:del w:id="174" w:author="Laurent Philippot" w:date="2024-05-06T16:22:00Z">
        <w:r w:rsidRPr="009B519C" w:rsidDel="005725FA">
          <w:rPr>
            <w:rFonts w:ascii="Arial" w:hAnsi="Arial" w:cs="Arial"/>
            <w:sz w:val="22"/>
            <w:szCs w:val="22"/>
          </w:rPr>
          <w:delText xml:space="preserve">Moreover, agricultural intensification plays a major role in biodiversity loss in soil </w:delText>
        </w:r>
        <w:r w:rsidRPr="009B519C" w:rsidDel="005725FA">
          <w:rPr>
            <w:rFonts w:ascii="Arial" w:hAnsi="Arial" w:cs="Arial"/>
            <w:sz w:val="22"/>
            <w:szCs w:val="22"/>
          </w:rPr>
          <w:fldChar w:fldCharType="begin"/>
        </w:r>
        <w:r w:rsidRPr="009B519C" w:rsidDel="005725FA">
          <w:rPr>
            <w:rFonts w:ascii="Arial" w:hAnsi="Arial" w:cs="Arial"/>
            <w:sz w:val="22"/>
            <w:szCs w:val="22"/>
          </w:rPr>
          <w:delInstrText xml:space="preserve"> ADDIN ZOTERO_ITEM CSL_CITATION {"citationID":"J3LcE1v8","properties":{"formattedCitation":"(Peng et al., 2024; Sala et al., 2000)","plainCitation":"(Peng et al., 2024; Sala et al., 2000)","noteIndex":0},"citationItems":[{"id":418,"uris":["http://zotero.org/users/local/4LgJUJlW/items/5TWDHYA2"],"itemData":{"id":418,"type":"article-journal","abstract":"Agriculture contributes to a decline in local species diversity and to above- and below-ground biotic homogenization. Here, we conduct a continental survey using 1185 soil samples and compare microbial communities from natural ecosystems (forest, grassland, and wetland) with converted agricultural land. We combine our continental survey results with a global meta-analysis of available sequencing data that cover more than 2400 samples across six continents. Our combined results demonstrate that land conversion to agricultural land results in taxonomic and functional homogenization of soil bacteria, mainly driven by the increase in the geographic ranges of taxa in croplands. We find that 20% of phylotypes are decreased and 23% are increased by land conversion, with croplands enriched in Chloroflexi, Gemmatimonadota, Planctomycetota, Myxcoccota and Latescibacterota. Although there is no significant difference in functional composition between natural ecosystems and agricultural land, functional genes involved in nitrogen fixation, phosphorus mineralization and transportation are depleted in cropland. Our results provide a global insight into the consequences of land-use change on soil microbial taxonomic and functional diversity.","container-title":"Nature Communications","DOI":"10.1038/s41467-024-47348-8","ISSN":"2041-1723","issue":"1","journalAbbreviation":"Nat Commun","language":"en","license":"2024 The Author(s)","note":"publisher: Nature Publishing Group","page":"3624","source":"www.nature.com","title":"Land conversion to agriculture induces taxonomic homogenization of soil microbial communities globally","volume":"15","author":[{"family":"Peng","given":"Ziheng"},{"family":"Qian","given":"Xun"},{"family":"Liu","given":"Yu"},{"family":"Li","given":"Xiaomeng"},{"family":"Gao","given":"Hang"},{"family":"An","given":"Yining"},{"family":"Qi","given":"Jiejun"},{"family":"Jiang","given":"Lan"},{"family":"Zhang","given":"Yiran"},{"family":"Chen","given":"Shi"},{"family":"Pan","given":"Haibo"},{"family":"Chen","given":"Beibei"},{"family":"Liang","given":"Chunling"},{"family":"Heijden","given":"Marcel G. A.","non-dropping-particle":"van der"},{"family":"Wei","given":"Gehong"},{"family":"Jiao","given":"Shuo"}],"issued":{"date-parts":[["2024",4,29]]}}},{"id":424,"uris":["http://zotero.org/users/local/4LgJUJlW/items/CX3Q3NI3"],"itemData":{"id":424,"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 1095-9203","issue":"5459","journalAbbreviation":"Science","language":"en","page":"1770-1774","source":"DOI.org (Crossref)","title":"Global Biodiversity Scenarios for the Year 2100","volume":"287","author":[{"family":"Sala","given":"Osvaldo E."},{"family":"Stuart Chapin","given":"F."},{"literal":"Iii"},{"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schema":"https://github.com/citation-style-language/schema/raw/master/csl-citation.json"} </w:delInstrText>
        </w:r>
        <w:r w:rsidRPr="009B519C" w:rsidDel="005725FA">
          <w:rPr>
            <w:rFonts w:ascii="Arial" w:hAnsi="Arial" w:cs="Arial"/>
            <w:sz w:val="22"/>
            <w:szCs w:val="22"/>
          </w:rPr>
          <w:fldChar w:fldCharType="separate"/>
        </w:r>
        <w:r w:rsidRPr="009B519C" w:rsidDel="005725FA">
          <w:rPr>
            <w:rFonts w:ascii="Arial" w:hAnsi="Arial" w:cs="Arial"/>
            <w:noProof/>
            <w:sz w:val="22"/>
            <w:szCs w:val="22"/>
          </w:rPr>
          <w:delText>(Peng et al., 2024; Sala et al., 2000)</w:delText>
        </w:r>
        <w:r w:rsidRPr="009B519C" w:rsidDel="005725FA">
          <w:rPr>
            <w:rFonts w:ascii="Arial" w:hAnsi="Arial" w:cs="Arial"/>
            <w:sz w:val="22"/>
            <w:szCs w:val="22"/>
          </w:rPr>
          <w:fldChar w:fldCharType="end"/>
        </w:r>
        <w:r w:rsidRPr="009B519C" w:rsidDel="005725FA">
          <w:rPr>
            <w:rFonts w:ascii="Arial" w:hAnsi="Arial" w:cs="Arial"/>
            <w:sz w:val="22"/>
            <w:szCs w:val="22"/>
          </w:rPr>
          <w:delText xml:space="preserve">, and biodiversity loss harms ecosystem functions, including N cycling </w:delText>
        </w:r>
        <w:r w:rsidRPr="009B519C" w:rsidDel="005725FA">
          <w:rPr>
            <w:rFonts w:ascii="Arial" w:hAnsi="Arial" w:cs="Arial"/>
            <w:sz w:val="22"/>
            <w:szCs w:val="22"/>
          </w:rPr>
          <w:fldChar w:fldCharType="begin"/>
        </w:r>
        <w:r w:rsidRPr="009B519C" w:rsidDel="005725FA">
          <w:rPr>
            <w:rFonts w:ascii="Arial" w:hAnsi="Arial" w:cs="Arial"/>
            <w:sz w:val="22"/>
            <w:szCs w:val="22"/>
          </w:rPr>
          <w:delInstrText xml:space="preserve"> ADDIN ZOTERO_ITEM CSL_CITATION {"citationID":"5n6Etxkr","properties":{"formattedCitation":"(Wagg et al., 2014)","plainCitation":"(Wagg et al., 2014)","noteIndex":0},"citationItems":[{"id":441,"uris":["http://zotero.org/users/local/4LgJUJlW/items/H2P75KLX"],"itemData":{"id":441,"type":"article-journal","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container-title":"Proceedings of the National Academy of Sciences","DOI":"10.1073/pnas.1320054111","issue":"14","note":"publisher: Proceedings of the National Academy of Sciences","page":"5266-5270","source":"pnas.org (Atypon)","title":"Soil biodiversity and soil community composition determine ecosystem multifunctionality","volume":"111","author":[{"family":"Wagg","given":"Cameron"},{"family":"Bender","given":"S. Franz"},{"family":"Widmer","given":"Franco"},{"family":"Heijden","given":"Marcel G. A.","non-dropping-particle":"van der"}],"issued":{"date-parts":[["2014",4,8]]}}}],"schema":"https://github.com/citation-style-language/schema/raw/master/csl-citation.json"} </w:delInstrText>
        </w:r>
        <w:r w:rsidRPr="009B519C" w:rsidDel="005725FA">
          <w:rPr>
            <w:rFonts w:ascii="Arial" w:hAnsi="Arial" w:cs="Arial"/>
            <w:sz w:val="22"/>
            <w:szCs w:val="22"/>
          </w:rPr>
          <w:fldChar w:fldCharType="separate"/>
        </w:r>
        <w:r w:rsidRPr="009B519C" w:rsidDel="005725FA">
          <w:rPr>
            <w:rFonts w:ascii="Arial" w:hAnsi="Arial" w:cs="Arial"/>
            <w:noProof/>
            <w:sz w:val="22"/>
            <w:szCs w:val="22"/>
          </w:rPr>
          <w:delText>(Wagg et al., 2014)</w:delText>
        </w:r>
        <w:r w:rsidRPr="009B519C" w:rsidDel="005725FA">
          <w:rPr>
            <w:rFonts w:ascii="Arial" w:hAnsi="Arial" w:cs="Arial"/>
            <w:sz w:val="22"/>
            <w:szCs w:val="22"/>
          </w:rPr>
          <w:fldChar w:fldCharType="end"/>
        </w:r>
        <w:r w:rsidRPr="009B519C" w:rsidDel="005725FA">
          <w:rPr>
            <w:rFonts w:ascii="Arial" w:hAnsi="Arial" w:cs="Arial"/>
            <w:sz w:val="22"/>
            <w:szCs w:val="22"/>
          </w:rPr>
          <w:delText xml:space="preserve">. </w:delText>
        </w:r>
      </w:del>
      <w:ins w:id="175" w:author="Laurent Philippot" w:date="2024-05-06T19:40:00Z">
        <w:r w:rsidR="00727B35">
          <w:rPr>
            <w:rFonts w:ascii="Arial" w:hAnsi="Arial" w:cs="Arial"/>
            <w:sz w:val="22"/>
            <w:szCs w:val="22"/>
          </w:rPr>
          <w:t>For example</w:t>
        </w:r>
      </w:ins>
      <w:ins w:id="176" w:author="Laurent Philippot" w:date="2024-05-06T16:37:00Z">
        <w:r w:rsidR="0072446D">
          <w:rPr>
            <w:rFonts w:ascii="Arial" w:hAnsi="Arial" w:cs="Arial"/>
            <w:sz w:val="22"/>
            <w:szCs w:val="22"/>
          </w:rPr>
          <w:t>, o</w:t>
        </w:r>
      </w:ins>
      <w:del w:id="177" w:author="Laurent Philippot" w:date="2024-05-06T16:37:00Z">
        <w:r w:rsidRPr="009B519C" w:rsidDel="0072446D">
          <w:rPr>
            <w:rFonts w:ascii="Arial" w:hAnsi="Arial" w:cs="Arial"/>
            <w:sz w:val="22"/>
            <w:szCs w:val="22"/>
          </w:rPr>
          <w:delText>O</w:delText>
        </w:r>
      </w:del>
      <w:r w:rsidRPr="009B519C">
        <w:rPr>
          <w:rFonts w:ascii="Arial" w:hAnsi="Arial" w:cs="Arial"/>
          <w:sz w:val="22"/>
          <w:szCs w:val="22"/>
        </w:rPr>
        <w:t>rganic amendment</w:t>
      </w:r>
      <w:ins w:id="178" w:author="Laurent Philippot" w:date="2024-05-08T10:38:00Z">
        <w:r w:rsidR="0037555A">
          <w:rPr>
            <w:rFonts w:ascii="Arial" w:hAnsi="Arial" w:cs="Arial"/>
            <w:sz w:val="22"/>
            <w:szCs w:val="22"/>
          </w:rPr>
          <w:t>s</w:t>
        </w:r>
      </w:ins>
      <w:r w:rsidRPr="009B519C">
        <w:rPr>
          <w:rFonts w:ascii="Arial" w:hAnsi="Arial" w:cs="Arial"/>
          <w:sz w:val="22"/>
          <w:szCs w:val="22"/>
        </w:rPr>
        <w:t xml:space="preserve"> ha</w:t>
      </w:r>
      <w:ins w:id="179" w:author="Laurent Philippot" w:date="2024-05-08T10:38:00Z">
        <w:r w:rsidR="0037555A">
          <w:rPr>
            <w:rFonts w:ascii="Arial" w:hAnsi="Arial" w:cs="Arial"/>
            <w:sz w:val="22"/>
            <w:szCs w:val="22"/>
          </w:rPr>
          <w:t>ve</w:t>
        </w:r>
      </w:ins>
      <w:del w:id="180" w:author="Laurent Philippot" w:date="2024-05-08T10:38:00Z">
        <w:r w:rsidRPr="009B519C" w:rsidDel="0037555A">
          <w:rPr>
            <w:rFonts w:ascii="Arial" w:hAnsi="Arial" w:cs="Arial"/>
            <w:sz w:val="22"/>
            <w:szCs w:val="22"/>
          </w:rPr>
          <w:delText>s</w:delText>
        </w:r>
      </w:del>
      <w:r w:rsidRPr="009B519C">
        <w:rPr>
          <w:rFonts w:ascii="Arial" w:hAnsi="Arial" w:cs="Arial"/>
          <w:sz w:val="22"/>
          <w:szCs w:val="22"/>
        </w:rPr>
        <w:t xml:space="preserve"> been reported to increase the diversity of microbial communities </w:t>
      </w:r>
      <w:del w:id="181" w:author="Laurent Philippot" w:date="2024-05-06T16:37:00Z">
        <w:r w:rsidRPr="009B519C" w:rsidDel="0072446D">
          <w:rPr>
            <w:rFonts w:ascii="Arial" w:hAnsi="Arial" w:cs="Arial"/>
            <w:sz w:val="22"/>
            <w:szCs w:val="22"/>
          </w:rPr>
          <w:delText xml:space="preserve">and enhance their resilience to drought </w:delText>
        </w:r>
      </w:del>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un et al., 2022)</w:t>
      </w:r>
      <w:r w:rsidRPr="009B519C">
        <w:rPr>
          <w:rFonts w:ascii="Arial" w:hAnsi="Arial" w:cs="Arial"/>
          <w:sz w:val="22"/>
          <w:szCs w:val="22"/>
        </w:rPr>
        <w:fldChar w:fldCharType="end"/>
      </w:r>
      <w:ins w:id="182" w:author="Laurent Philippot" w:date="2024-05-06T19:16:00Z">
        <w:r w:rsidR="004131CE">
          <w:rPr>
            <w:rFonts w:ascii="Arial" w:hAnsi="Arial" w:cs="Arial"/>
            <w:sz w:val="22"/>
            <w:szCs w:val="22"/>
          </w:rPr>
          <w:t xml:space="preserve"> w</w:t>
        </w:r>
      </w:ins>
      <w:del w:id="183" w:author="Laurent Philippot" w:date="2024-05-06T19:16:00Z">
        <w:r w:rsidRPr="009B519C" w:rsidDel="004131CE">
          <w:rPr>
            <w:rFonts w:ascii="Arial" w:hAnsi="Arial" w:cs="Arial"/>
            <w:sz w:val="22"/>
            <w:szCs w:val="22"/>
          </w:rPr>
          <w:delText>.</w:delText>
        </w:r>
      </w:del>
      <w:ins w:id="184" w:author="Laurent Philippot" w:date="2024-05-06T16:37:00Z">
        <w:r w:rsidR="0072446D">
          <w:rPr>
            <w:rFonts w:ascii="Arial" w:hAnsi="Arial" w:cs="Arial"/>
            <w:sz w:val="22"/>
            <w:szCs w:val="22"/>
          </w:rPr>
          <w:t>hile</w:t>
        </w:r>
      </w:ins>
      <w:ins w:id="185" w:author="Laurent Philippot" w:date="2024-05-06T19:16:00Z">
        <w:r w:rsidR="004131CE">
          <w:rPr>
            <w:rFonts w:ascii="Arial" w:hAnsi="Arial" w:cs="Arial"/>
            <w:sz w:val="22"/>
            <w:szCs w:val="22"/>
          </w:rPr>
          <w:t xml:space="preserve"> </w:t>
        </w:r>
      </w:ins>
      <w:del w:id="186" w:author="Laurent Philippot" w:date="2024-05-06T16:37:00Z">
        <w:r w:rsidRPr="009B519C" w:rsidDel="0072446D">
          <w:rPr>
            <w:rFonts w:ascii="Arial" w:hAnsi="Arial" w:cs="Arial"/>
            <w:sz w:val="22"/>
            <w:szCs w:val="22"/>
          </w:rPr>
          <w:delText xml:space="preserve"> </w:delText>
        </w:r>
      </w:del>
      <w:ins w:id="187" w:author="Laurent Philippot" w:date="2024-05-06T16:40:00Z">
        <w:r w:rsidR="0072446D">
          <w:rPr>
            <w:rFonts w:ascii="Arial" w:hAnsi="Arial" w:cs="Arial"/>
            <w:sz w:val="22"/>
            <w:szCs w:val="22"/>
          </w:rPr>
          <w:t>the insurance hypothesis pos</w:t>
        </w:r>
      </w:ins>
      <w:ins w:id="188" w:author="Laurent Philippot" w:date="2024-05-06T16:42:00Z">
        <w:r w:rsidR="0072446D">
          <w:rPr>
            <w:rFonts w:ascii="Arial" w:hAnsi="Arial" w:cs="Arial"/>
            <w:sz w:val="22"/>
            <w:szCs w:val="22"/>
          </w:rPr>
          <w:t>i</w:t>
        </w:r>
      </w:ins>
      <w:ins w:id="189" w:author="Laurent Philippot" w:date="2024-05-06T16:40:00Z">
        <w:r w:rsidR="0072446D">
          <w:rPr>
            <w:rFonts w:ascii="Arial" w:hAnsi="Arial" w:cs="Arial"/>
            <w:sz w:val="22"/>
            <w:szCs w:val="22"/>
          </w:rPr>
          <w:t xml:space="preserve">ts that </w:t>
        </w:r>
      </w:ins>
      <w:del w:id="190" w:author="Laurent Philippot" w:date="2024-05-06T16:37:00Z">
        <w:r w:rsidRPr="009B519C" w:rsidDel="0072446D">
          <w:rPr>
            <w:rFonts w:ascii="Arial" w:hAnsi="Arial" w:cs="Arial"/>
            <w:sz w:val="22"/>
            <w:szCs w:val="22"/>
          </w:rPr>
          <w:delText>M</w:delText>
        </w:r>
      </w:del>
      <w:del w:id="191" w:author="Laurent Philippot" w:date="2024-05-06T16:43:00Z">
        <w:r w:rsidRPr="009B519C" w:rsidDel="0072446D">
          <w:rPr>
            <w:rFonts w:ascii="Arial" w:hAnsi="Arial" w:cs="Arial"/>
            <w:sz w:val="22"/>
            <w:szCs w:val="22"/>
          </w:rPr>
          <w:delText xml:space="preserve">icrobial </w:delText>
        </w:r>
      </w:del>
      <w:r w:rsidRPr="009B519C">
        <w:rPr>
          <w:rFonts w:ascii="Arial" w:hAnsi="Arial" w:cs="Arial"/>
          <w:sz w:val="22"/>
          <w:szCs w:val="22"/>
        </w:rPr>
        <w:t xml:space="preserve">communities with higher diversity are </w:t>
      </w:r>
      <w:ins w:id="192" w:author="Laurent Philippot" w:date="2024-05-06T16:43:00Z">
        <w:r w:rsidR="0072446D">
          <w:rPr>
            <w:rFonts w:ascii="Arial" w:hAnsi="Arial" w:cs="Arial"/>
            <w:sz w:val="22"/>
            <w:szCs w:val="22"/>
          </w:rPr>
          <w:t xml:space="preserve">more </w:t>
        </w:r>
      </w:ins>
      <w:del w:id="193" w:author="Laurent Philippot" w:date="2024-05-06T16:44:00Z">
        <w:r w:rsidRPr="009B519C" w:rsidDel="0072446D">
          <w:rPr>
            <w:rFonts w:ascii="Arial" w:hAnsi="Arial" w:cs="Arial"/>
            <w:sz w:val="22"/>
            <w:szCs w:val="22"/>
          </w:rPr>
          <w:delText xml:space="preserve">reported </w:delText>
        </w:r>
      </w:del>
      <w:ins w:id="194" w:author="Laurent Philippot" w:date="2024-05-06T16:44:00Z">
        <w:r w:rsidR="0072446D">
          <w:rPr>
            <w:rFonts w:ascii="Arial" w:hAnsi="Arial" w:cs="Arial"/>
            <w:sz w:val="22"/>
            <w:szCs w:val="22"/>
          </w:rPr>
          <w:t xml:space="preserve">resistant </w:t>
        </w:r>
      </w:ins>
      <w:del w:id="195" w:author="Laurent Philippot" w:date="2024-05-06T16:44:00Z">
        <w:r w:rsidRPr="009B519C" w:rsidDel="0072446D">
          <w:rPr>
            <w:rFonts w:ascii="Arial" w:hAnsi="Arial" w:cs="Arial"/>
            <w:sz w:val="22"/>
            <w:szCs w:val="22"/>
          </w:rPr>
          <w:delText xml:space="preserve">to have greater stability </w:delText>
        </w:r>
      </w:del>
      <w:r w:rsidRPr="009B519C">
        <w:rPr>
          <w:rFonts w:ascii="Arial" w:hAnsi="Arial" w:cs="Arial"/>
          <w:sz w:val="22"/>
          <w:szCs w:val="22"/>
        </w:rPr>
        <w:t>to disturbances</w:t>
      </w:r>
      <w:ins w:id="196" w:author="Laurent Philippot" w:date="2024-05-06T16:44:00Z">
        <w:r w:rsidR="0072446D">
          <w:rPr>
            <w:rFonts w:ascii="Arial" w:hAnsi="Arial" w:cs="Arial"/>
            <w:sz w:val="22"/>
            <w:szCs w:val="22"/>
          </w:rPr>
          <w:t xml:space="preserve"> </w:t>
        </w:r>
      </w:ins>
      <w:del w:id="197" w:author="Laurent Philippot" w:date="2024-05-06T16:45:00Z">
        <w:r w:rsidRPr="009B519C" w:rsidDel="0072446D">
          <w:rPr>
            <w:rFonts w:ascii="Arial" w:hAnsi="Arial" w:cs="Arial"/>
            <w:sz w:val="22"/>
            <w:szCs w:val="22"/>
          </w:rPr>
          <w:delText xml:space="preserve"> </w:delText>
        </w:r>
      </w:del>
      <w:r w:rsidRPr="009B519C">
        <w:rPr>
          <w:rFonts w:ascii="Arial" w:hAnsi="Arial" w:cs="Arial"/>
          <w:sz w:val="22"/>
          <w:szCs w:val="22"/>
        </w:rPr>
        <w:t xml:space="preserve">because they are more likely to </w:t>
      </w:r>
      <w:del w:id="198" w:author="Laurent Philippot" w:date="2024-05-06T16:45:00Z">
        <w:r w:rsidRPr="009B519C" w:rsidDel="0072446D">
          <w:rPr>
            <w:rFonts w:ascii="Arial" w:hAnsi="Arial" w:cs="Arial"/>
            <w:sz w:val="22"/>
            <w:szCs w:val="22"/>
          </w:rPr>
          <w:delText xml:space="preserve">select </w:delText>
        </w:r>
      </w:del>
      <w:ins w:id="199" w:author="Laurent Philippot" w:date="2024-05-06T16:45:00Z">
        <w:r w:rsidR="0072446D">
          <w:rPr>
            <w:rFonts w:ascii="Arial" w:hAnsi="Arial" w:cs="Arial"/>
            <w:sz w:val="22"/>
            <w:szCs w:val="22"/>
          </w:rPr>
          <w:t>contain</w:t>
        </w:r>
        <w:r w:rsidR="0072446D" w:rsidRPr="009B519C">
          <w:rPr>
            <w:rFonts w:ascii="Arial" w:hAnsi="Arial" w:cs="Arial"/>
            <w:sz w:val="22"/>
            <w:szCs w:val="22"/>
          </w:rPr>
          <w:t xml:space="preserve"> </w:t>
        </w:r>
      </w:ins>
      <w:del w:id="200" w:author="Laurent Philippot" w:date="2024-05-06T16:45:00Z">
        <w:r w:rsidRPr="009B519C" w:rsidDel="0072446D">
          <w:rPr>
            <w:rFonts w:ascii="Arial" w:hAnsi="Arial" w:cs="Arial"/>
            <w:sz w:val="22"/>
            <w:szCs w:val="22"/>
          </w:rPr>
          <w:delText xml:space="preserve">persistent </w:delText>
        </w:r>
      </w:del>
      <w:r w:rsidRPr="009B519C">
        <w:rPr>
          <w:rFonts w:ascii="Arial" w:hAnsi="Arial" w:cs="Arial"/>
          <w:sz w:val="22"/>
          <w:szCs w:val="22"/>
        </w:rPr>
        <w:t>members</w:t>
      </w:r>
      <w:del w:id="201" w:author="Laurent Philippot" w:date="2024-05-06T16:45:00Z">
        <w:r w:rsidRPr="009B519C" w:rsidDel="0072446D">
          <w:rPr>
            <w:rFonts w:ascii="Arial" w:hAnsi="Arial" w:cs="Arial"/>
            <w:sz w:val="22"/>
            <w:szCs w:val="22"/>
          </w:rPr>
          <w:delText>,</w:delText>
        </w:r>
      </w:del>
      <w:r w:rsidRPr="009B519C">
        <w:rPr>
          <w:rFonts w:ascii="Arial" w:hAnsi="Arial" w:cs="Arial"/>
          <w:sz w:val="22"/>
          <w:szCs w:val="22"/>
        </w:rPr>
        <w:t xml:space="preserve"> that </w:t>
      </w:r>
      <w:del w:id="202" w:author="Laurent Philippot" w:date="2024-05-06T16:45:00Z">
        <w:r w:rsidRPr="009B519C" w:rsidDel="0072446D">
          <w:rPr>
            <w:rFonts w:ascii="Arial" w:hAnsi="Arial" w:cs="Arial"/>
            <w:sz w:val="22"/>
            <w:szCs w:val="22"/>
          </w:rPr>
          <w:delText xml:space="preserve">are </w:delText>
        </w:r>
      </w:del>
      <w:ins w:id="203" w:author="Laurent Philippot" w:date="2024-05-06T16:45:00Z">
        <w:r w:rsidR="0072446D">
          <w:rPr>
            <w:rFonts w:ascii="Arial" w:hAnsi="Arial" w:cs="Arial"/>
            <w:sz w:val="22"/>
            <w:szCs w:val="22"/>
          </w:rPr>
          <w:t>can cope with the disturbance</w:t>
        </w:r>
        <w:r w:rsidR="0072446D" w:rsidRPr="009B519C">
          <w:rPr>
            <w:rFonts w:ascii="Arial" w:hAnsi="Arial" w:cs="Arial"/>
            <w:sz w:val="22"/>
            <w:szCs w:val="22"/>
          </w:rPr>
          <w:t xml:space="preserve"> </w:t>
        </w:r>
      </w:ins>
      <w:del w:id="204" w:author="Laurent Philippot" w:date="2024-05-06T16:45:00Z">
        <w:r w:rsidRPr="009B519C" w:rsidDel="0072446D">
          <w:rPr>
            <w:rFonts w:ascii="Arial" w:hAnsi="Arial" w:cs="Arial"/>
            <w:sz w:val="22"/>
            <w:szCs w:val="22"/>
          </w:rPr>
          <w:delText xml:space="preserve">able to maintain their functions </w:delText>
        </w:r>
      </w:del>
      <w:commentRangeStart w:id="205"/>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W9our6V","properties":{"formattedCitation":"(Philippot et al., 2021)","plainCitation":"(Philippot et al., 2021)","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Philippot et al., 2021)</w:t>
      </w:r>
      <w:r w:rsidRPr="009B519C">
        <w:rPr>
          <w:rFonts w:ascii="Arial" w:hAnsi="Arial" w:cs="Arial"/>
          <w:sz w:val="22"/>
          <w:szCs w:val="22"/>
        </w:rPr>
        <w:fldChar w:fldCharType="end"/>
      </w:r>
      <w:commentRangeEnd w:id="205"/>
      <w:r w:rsidR="0072446D">
        <w:rPr>
          <w:rStyle w:val="CommentReference"/>
          <w:kern w:val="0"/>
          <w14:ligatures w14:val="none"/>
        </w:rPr>
        <w:commentReference w:id="205"/>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communities is </w:t>
      </w:r>
      <w:del w:id="206" w:author="Laurent Philippot" w:date="2024-05-07T10:57:00Z">
        <w:r w:rsidRPr="00866174" w:rsidDel="00C07EB8">
          <w:rPr>
            <w:rFonts w:ascii="Arial" w:hAnsi="Arial" w:cs="Arial"/>
            <w:sz w:val="22"/>
            <w:szCs w:val="22"/>
          </w:rPr>
          <w:delText xml:space="preserve">highly </w:delText>
        </w:r>
      </w:del>
      <w:r w:rsidRPr="00866174">
        <w:rPr>
          <w:rFonts w:ascii="Arial" w:hAnsi="Arial" w:cs="Arial"/>
          <w:sz w:val="22"/>
          <w:szCs w:val="22"/>
        </w:rPr>
        <w:t xml:space="preserve">relevant, </w:t>
      </w:r>
      <w:del w:id="207" w:author="Laurent Philippot" w:date="2024-05-06T16:48:00Z">
        <w:r w:rsidRPr="003D7357" w:rsidDel="00866174">
          <w:rPr>
            <w:rFonts w:ascii="Arial" w:hAnsi="Arial" w:cs="Arial"/>
            <w:sz w:val="22"/>
            <w:szCs w:val="22"/>
          </w:rPr>
          <w:delText xml:space="preserve">particularly </w:delText>
        </w:r>
      </w:del>
      <w:ins w:id="208" w:author="Laurent Philippot" w:date="2024-05-06T16:48:00Z">
        <w:r w:rsidR="00866174" w:rsidRPr="00866174">
          <w:rPr>
            <w:rFonts w:ascii="Arial" w:hAnsi="Arial" w:cs="Arial"/>
            <w:sz w:val="22"/>
            <w:szCs w:val="22"/>
            <w:rPrChange w:id="209" w:author="Laurent Philippot" w:date="2024-05-06T16:48:00Z">
              <w:rPr>
                <w:rFonts w:ascii="Arial" w:hAnsi="Arial" w:cs="Arial"/>
                <w:sz w:val="22"/>
                <w:szCs w:val="22"/>
                <w:highlight w:val="yellow"/>
              </w:rPr>
            </w:rPrChange>
          </w:rPr>
          <w:t>especially</w:t>
        </w:r>
        <w:r w:rsidR="00866174" w:rsidRPr="00866174">
          <w:rPr>
            <w:rFonts w:ascii="Arial" w:hAnsi="Arial" w:cs="Arial"/>
            <w:sz w:val="22"/>
            <w:szCs w:val="22"/>
          </w:rPr>
          <w:t xml:space="preserve"> </w:t>
        </w:r>
      </w:ins>
      <w:del w:id="210" w:author="Laurent Philippot" w:date="2024-05-06T16:48:00Z">
        <w:r w:rsidRPr="003D7357" w:rsidDel="00866174">
          <w:rPr>
            <w:rFonts w:ascii="Arial" w:hAnsi="Arial" w:cs="Arial"/>
            <w:sz w:val="22"/>
            <w:szCs w:val="22"/>
          </w:rPr>
          <w:delText xml:space="preserve">in </w:delText>
        </w:r>
      </w:del>
      <w:ins w:id="211" w:author="Laurent Philippot" w:date="2024-05-06T16:48:00Z">
        <w:r w:rsidR="00866174" w:rsidRPr="00866174">
          <w:rPr>
            <w:rFonts w:ascii="Arial" w:hAnsi="Arial" w:cs="Arial"/>
            <w:sz w:val="22"/>
            <w:szCs w:val="22"/>
            <w:rPrChange w:id="212" w:author="Laurent Philippot" w:date="2024-05-06T16:48:00Z">
              <w:rPr>
                <w:rFonts w:ascii="Arial" w:hAnsi="Arial" w:cs="Arial"/>
                <w:sz w:val="22"/>
                <w:szCs w:val="22"/>
                <w:highlight w:val="yellow"/>
              </w:rPr>
            </w:rPrChange>
          </w:rPr>
          <w:t>for</w:t>
        </w:r>
        <w:r w:rsidR="00866174" w:rsidRPr="00866174">
          <w:rPr>
            <w:rFonts w:ascii="Arial" w:hAnsi="Arial" w:cs="Arial"/>
            <w:sz w:val="22"/>
            <w:szCs w:val="22"/>
          </w:rPr>
          <w:t xml:space="preserve"> </w:t>
        </w:r>
      </w:ins>
      <w:r w:rsidRPr="003D7357">
        <w:rPr>
          <w:rFonts w:ascii="Arial" w:hAnsi="Arial" w:cs="Arial"/>
          <w:sz w:val="22"/>
          <w:szCs w:val="22"/>
        </w:rPr>
        <w:t>developing sustainable agriculture amidst ongoing</w:t>
      </w:r>
      <w:del w:id="213" w:author="Laurent Philippot" w:date="2024-05-06T16:55:00Z">
        <w:r w:rsidRPr="003D7357" w:rsidDel="00A64880">
          <w:rPr>
            <w:rFonts w:ascii="Arial" w:hAnsi="Arial" w:cs="Arial"/>
            <w:sz w:val="22"/>
            <w:szCs w:val="22"/>
          </w:rPr>
          <w:delText xml:space="preserve"> </w:delText>
        </w:r>
      </w:del>
      <w:ins w:id="214" w:author="Laurent Philippot" w:date="2024-05-06T16:47:00Z">
        <w:r w:rsidR="00866174" w:rsidRPr="00866174">
          <w:rPr>
            <w:rFonts w:ascii="Arial" w:hAnsi="Arial" w:cs="Arial"/>
            <w:sz w:val="22"/>
            <w:szCs w:val="22"/>
            <w:rPrChange w:id="215" w:author="Laurent Philippot" w:date="2024-05-06T16:48:00Z">
              <w:rPr>
                <w:rFonts w:ascii="Arial" w:hAnsi="Arial" w:cs="Arial"/>
                <w:sz w:val="22"/>
                <w:szCs w:val="22"/>
                <w:highlight w:val="yellow"/>
              </w:rPr>
            </w:rPrChange>
          </w:rPr>
          <w:t xml:space="preserve"> climate </w:t>
        </w:r>
      </w:ins>
      <w:r w:rsidRPr="00866174">
        <w:rPr>
          <w:rFonts w:ascii="Arial" w:hAnsi="Arial" w:cs="Arial"/>
          <w:sz w:val="22"/>
          <w:szCs w:val="22"/>
        </w:rPr>
        <w:t>chang</w:t>
      </w:r>
      <w:ins w:id="216" w:author="Laurent Philippot" w:date="2024-05-06T16:47:00Z">
        <w:r w:rsidR="00866174" w:rsidRPr="00866174">
          <w:rPr>
            <w:rFonts w:ascii="Arial" w:hAnsi="Arial" w:cs="Arial"/>
            <w:sz w:val="22"/>
            <w:szCs w:val="22"/>
            <w:rPrChange w:id="217" w:author="Laurent Philippot" w:date="2024-05-06T16:48:00Z">
              <w:rPr>
                <w:rFonts w:ascii="Arial" w:hAnsi="Arial" w:cs="Arial"/>
                <w:sz w:val="22"/>
                <w:szCs w:val="22"/>
                <w:highlight w:val="yellow"/>
              </w:rPr>
            </w:rPrChange>
          </w:rPr>
          <w:t>e</w:t>
        </w:r>
      </w:ins>
      <w:del w:id="218" w:author="Laurent Philippot" w:date="2024-05-06T16:47:00Z">
        <w:r w:rsidRPr="00866174" w:rsidDel="00866174">
          <w:rPr>
            <w:rFonts w:ascii="Arial" w:hAnsi="Arial" w:cs="Arial"/>
            <w:sz w:val="22"/>
            <w:szCs w:val="22"/>
          </w:rPr>
          <w:delText>ing</w:delText>
        </w:r>
        <w:r w:rsidRPr="003D7357" w:rsidDel="00866174">
          <w:rPr>
            <w:rFonts w:ascii="Arial" w:hAnsi="Arial" w:cs="Arial"/>
            <w:sz w:val="22"/>
            <w:szCs w:val="22"/>
          </w:rPr>
          <w:delText xml:space="preserve"> climate</w:delText>
        </w:r>
      </w:del>
      <w:r w:rsidRPr="003D7357">
        <w:rPr>
          <w:rFonts w:ascii="Arial" w:hAnsi="Arial" w:cs="Arial"/>
          <w:sz w:val="22"/>
          <w:szCs w:val="22"/>
        </w:rPr>
        <w:t>.</w:t>
      </w:r>
    </w:p>
    <w:p w14:paraId="48F70724" w14:textId="26820612" w:rsidR="00E5088A" w:rsidRPr="0046734F" w:rsidRDefault="00387868" w:rsidP="008C2D5D">
      <w:pPr>
        <w:pStyle w:val="ListParagraph"/>
        <w:spacing w:line="480" w:lineRule="auto"/>
        <w:ind w:left="0" w:firstLine="720"/>
        <w:jc w:val="both"/>
        <w:rPr>
          <w:rFonts w:ascii="Arial" w:hAnsi="Arial" w:cs="Arial"/>
          <w:sz w:val="22"/>
          <w:szCs w:val="22"/>
        </w:rPr>
      </w:pPr>
      <w:ins w:id="219" w:author="Laurent Philippot" w:date="2024-05-06T16:56:00Z">
        <w:r w:rsidRPr="00C07EB8">
          <w:rPr>
            <w:rFonts w:ascii="Arial" w:hAnsi="Arial" w:cs="Arial"/>
            <w:sz w:val="22"/>
            <w:szCs w:val="22"/>
          </w:rPr>
          <w:t>Within the N-cycle, n</w:t>
        </w:r>
      </w:ins>
      <w:del w:id="220" w:author="Laurent Philippot" w:date="2024-05-06T16:56:00Z">
        <w:r w:rsidR="00E5088A" w:rsidRPr="00C07EB8" w:rsidDel="00387868">
          <w:rPr>
            <w:rFonts w:ascii="Arial" w:hAnsi="Arial" w:cs="Arial"/>
            <w:sz w:val="22"/>
            <w:szCs w:val="22"/>
          </w:rPr>
          <w:delText>N</w:delText>
        </w:r>
      </w:del>
      <w:r w:rsidR="00E5088A" w:rsidRPr="00C07EB8">
        <w:rPr>
          <w:rFonts w:ascii="Arial" w:hAnsi="Arial" w:cs="Arial"/>
          <w:sz w:val="22"/>
          <w:szCs w:val="22"/>
        </w:rPr>
        <w:t xml:space="preserve">itrification </w:t>
      </w:r>
      <w:ins w:id="221" w:author="Laurent Philippot" w:date="2024-05-06T16:56:00Z">
        <w:r w:rsidRPr="00C07EB8">
          <w:rPr>
            <w:rFonts w:ascii="Arial" w:hAnsi="Arial" w:cs="Arial"/>
            <w:sz w:val="22"/>
            <w:szCs w:val="22"/>
          </w:rPr>
          <w:t>consists</w:t>
        </w:r>
      </w:ins>
      <w:ins w:id="222" w:author="Laurent Philippot" w:date="2024-05-06T16:57:00Z">
        <w:r w:rsidRPr="00C07EB8">
          <w:rPr>
            <w:rFonts w:ascii="Arial" w:hAnsi="Arial" w:cs="Arial"/>
            <w:sz w:val="22"/>
            <w:szCs w:val="22"/>
          </w:rPr>
          <w:t xml:space="preserve">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r w:rsidRPr="00C07EB8">
          <w:rPr>
            <w:rFonts w:ascii="Arial" w:hAnsi="Arial" w:cs="Arial"/>
            <w:sz w:val="22"/>
            <w:szCs w:val="22"/>
            <w:vertAlign w:val="superscript"/>
          </w:rPr>
          <w:t>-</w:t>
        </w:r>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sz w:val="22"/>
            <w:szCs w:val="22"/>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sz w:val="22"/>
            <w:szCs w:val="22"/>
          </w:rPr>
          <w:fldChar w:fldCharType="separate"/>
        </w:r>
        <w:r w:rsidRPr="00C07EB8">
          <w:rPr>
            <w:rFonts w:ascii="Arial" w:hAnsi="Arial" w:cs="Arial"/>
            <w:noProof/>
            <w:sz w:val="22"/>
            <w:szCs w:val="22"/>
          </w:rPr>
          <w:t>(Kuypers et al., 2018)</w:t>
        </w:r>
        <w:r w:rsidRPr="00C07EB8">
          <w:rPr>
            <w:rFonts w:ascii="Arial" w:hAnsi="Arial" w:cs="Arial"/>
            <w:sz w:val="22"/>
            <w:szCs w:val="22"/>
          </w:rPr>
          <w:fldChar w:fldCharType="end"/>
        </w:r>
        <w:r w:rsidRPr="00C07EB8">
          <w:rPr>
            <w:rFonts w:ascii="Arial" w:hAnsi="Arial" w:cs="Arial"/>
            <w:sz w:val="22"/>
            <w:szCs w:val="22"/>
          </w:rPr>
          <w:t xml:space="preserve">. It </w:t>
        </w:r>
      </w:ins>
      <w:r w:rsidR="00E5088A" w:rsidRPr="00C07EB8">
        <w:rPr>
          <w:rFonts w:ascii="Arial" w:hAnsi="Arial" w:cs="Arial"/>
          <w:sz w:val="22"/>
          <w:szCs w:val="22"/>
        </w:rPr>
        <w:t xml:space="preserve">has a major role </w:t>
      </w:r>
      <w:r w:rsidR="00E5088A" w:rsidRPr="00C07EB8">
        <w:rPr>
          <w:rFonts w:ascii="Arial" w:hAnsi="Arial" w:cs="Arial"/>
          <w:sz w:val="22"/>
          <w:szCs w:val="22"/>
        </w:rPr>
        <w:lastRenderedPageBreak/>
        <w:t>in global N</w:t>
      </w:r>
      <w:ins w:id="223" w:author="Laurent Philippot" w:date="2024-05-07T11:00:00Z">
        <w:r w:rsidR="00C07EB8" w:rsidRPr="00C07EB8">
          <w:rPr>
            <w:rFonts w:ascii="Arial" w:hAnsi="Arial" w:cs="Arial"/>
            <w:sz w:val="22"/>
            <w:szCs w:val="22"/>
            <w:rPrChange w:id="224" w:author="Laurent Philippot" w:date="2024-05-07T11:02:00Z">
              <w:rPr>
                <w:rFonts w:ascii="Arial" w:hAnsi="Arial" w:cs="Arial"/>
                <w:sz w:val="22"/>
                <w:szCs w:val="22"/>
                <w:highlight w:val="yellow"/>
              </w:rPr>
            </w:rPrChange>
          </w:rPr>
          <w:t>-</w:t>
        </w:r>
      </w:ins>
      <w:del w:id="225" w:author="Laurent Philippot" w:date="2024-05-07T11:00:00Z">
        <w:r w:rsidR="00E5088A" w:rsidRPr="00C07EB8" w:rsidDel="00C07EB8">
          <w:rPr>
            <w:rFonts w:ascii="Arial" w:hAnsi="Arial" w:cs="Arial"/>
            <w:sz w:val="22"/>
            <w:szCs w:val="22"/>
          </w:rPr>
          <w:delText xml:space="preserve"> </w:delText>
        </w:r>
      </w:del>
      <w:r w:rsidR="00E5088A" w:rsidRPr="00C07EB8">
        <w:rPr>
          <w:rFonts w:ascii="Arial" w:hAnsi="Arial" w:cs="Arial"/>
          <w:sz w:val="22"/>
          <w:szCs w:val="22"/>
        </w:rPr>
        <w:t xml:space="preserve">cycle because </w:t>
      </w:r>
      <w:del w:id="226" w:author="Laurent Philippot" w:date="2024-05-07T10:58:00Z">
        <w:r w:rsidR="00E5088A" w:rsidRPr="00C07EB8" w:rsidDel="00C07EB8">
          <w:rPr>
            <w:rFonts w:ascii="Arial" w:hAnsi="Arial" w:cs="Arial"/>
            <w:sz w:val="22"/>
            <w:szCs w:val="22"/>
          </w:rPr>
          <w:delText xml:space="preserve">it </w:delText>
        </w:r>
      </w:del>
      <w:del w:id="227" w:author="Laurent Philippot" w:date="2024-05-06T16:48:00Z">
        <w:r w:rsidR="00E5088A" w:rsidRPr="00C07EB8" w:rsidDel="003D7357">
          <w:rPr>
            <w:rFonts w:ascii="Arial" w:hAnsi="Arial" w:cs="Arial"/>
            <w:sz w:val="22"/>
            <w:szCs w:val="22"/>
          </w:rPr>
          <w:delText xml:space="preserve">determines </w:delText>
        </w:r>
      </w:del>
      <w:del w:id="228" w:author="Laurent Philippot" w:date="2024-05-07T10:58:00Z">
        <w:r w:rsidR="00E5088A" w:rsidRPr="00C07EB8" w:rsidDel="00C07EB8">
          <w:rPr>
            <w:rFonts w:ascii="Arial" w:hAnsi="Arial" w:cs="Arial"/>
            <w:sz w:val="22"/>
            <w:szCs w:val="22"/>
          </w:rPr>
          <w:delText>the fate of N and controls</w:delText>
        </w:r>
      </w:del>
      <w:ins w:id="229" w:author="Laurent Philippot" w:date="2024-05-07T10:58:00Z">
        <w:r w:rsidR="00C07EB8" w:rsidRPr="00C07EB8">
          <w:rPr>
            <w:rFonts w:ascii="Arial" w:hAnsi="Arial" w:cs="Arial"/>
            <w:sz w:val="22"/>
            <w:szCs w:val="22"/>
            <w:rPrChange w:id="230" w:author="Laurent Philippot" w:date="2024-05-07T11:02:00Z">
              <w:rPr>
                <w:rFonts w:ascii="Arial" w:hAnsi="Arial" w:cs="Arial"/>
                <w:sz w:val="22"/>
                <w:szCs w:val="22"/>
                <w:highlight w:val="yellow"/>
              </w:rPr>
            </w:rPrChange>
          </w:rPr>
          <w:t>it links</w:t>
        </w:r>
      </w:ins>
      <w:r w:rsidR="00E5088A" w:rsidRPr="00C07EB8">
        <w:rPr>
          <w:rFonts w:ascii="Arial" w:hAnsi="Arial" w:cs="Arial"/>
          <w:sz w:val="22"/>
          <w:szCs w:val="22"/>
        </w:rPr>
        <w:t xml:space="preserve"> </w:t>
      </w:r>
      <w:ins w:id="231" w:author="Laurent Philippot" w:date="2024-05-07T10:59:00Z">
        <w:r w:rsidR="00C07EB8" w:rsidRPr="00C07EB8">
          <w:rPr>
            <w:rFonts w:ascii="Arial" w:hAnsi="Arial" w:cs="Arial"/>
            <w:sz w:val="22"/>
            <w:szCs w:val="22"/>
          </w:rPr>
          <w:t xml:space="preserve">organic matter decomposition, </w:t>
        </w:r>
      </w:ins>
      <w:ins w:id="232" w:author="Laurent Philippot" w:date="2024-05-07T11:17:00Z">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ins>
      <w:ins w:id="233" w:author="Laurent Philippot" w:date="2024-05-07T10:59:00Z">
        <w:r w:rsidR="00C07EB8" w:rsidRPr="00C07EB8">
          <w:rPr>
            <w:rFonts w:ascii="Arial" w:hAnsi="Arial" w:cs="Arial"/>
            <w:sz w:val="22"/>
            <w:szCs w:val="22"/>
          </w:rPr>
          <w:t>, and denitrification</w:t>
        </w:r>
      </w:ins>
      <w:ins w:id="234" w:author="Laurent Philippot" w:date="2024-05-07T11:04:00Z">
        <w:r w:rsidR="00C07EB8" w:rsidRPr="00C07EB8">
          <w:rPr>
            <w:rFonts w:ascii="Arial" w:hAnsi="Arial" w:cs="Arial"/>
            <w:sz w:val="22"/>
            <w:szCs w:val="22"/>
          </w:rPr>
          <w:t xml:space="preserve">, </w:t>
        </w:r>
      </w:ins>
      <w:ins w:id="235" w:author="Laurent Philippot" w:date="2024-05-07T11:07:00Z">
        <w:r w:rsidR="00C07EB8">
          <w:rPr>
            <w:rFonts w:ascii="Arial" w:hAnsi="Arial" w:cs="Arial"/>
            <w:sz w:val="22"/>
            <w:szCs w:val="22"/>
          </w:rPr>
          <w:t>making it</w:t>
        </w:r>
      </w:ins>
      <w:ins w:id="236" w:author="Laurent Philippot" w:date="2024-05-07T11:04:00Z">
        <w:r w:rsidR="00C07EB8">
          <w:rPr>
            <w:rFonts w:ascii="Arial" w:hAnsi="Arial" w:cs="Arial"/>
            <w:sz w:val="22"/>
            <w:szCs w:val="22"/>
          </w:rPr>
          <w:t xml:space="preserve"> </w:t>
        </w:r>
      </w:ins>
      <w:ins w:id="237" w:author="Laurent Philippot" w:date="2024-05-07T11:06:00Z">
        <w:r w:rsidR="00C07EB8">
          <w:rPr>
            <w:rFonts w:ascii="Arial" w:hAnsi="Arial" w:cs="Arial"/>
            <w:sz w:val="22"/>
            <w:szCs w:val="22"/>
          </w:rPr>
          <w:t>being</w:t>
        </w:r>
      </w:ins>
      <w:ins w:id="238" w:author="Laurent Philippot" w:date="2024-05-07T11:04:00Z">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ins>
      <w:ins w:id="239" w:author="Laurent Philippot" w:date="2024-05-07T11:07:00Z">
        <w:r w:rsidR="00C07EB8">
          <w:rPr>
            <w:rFonts w:ascii="Arial" w:hAnsi="Arial" w:cs="Arial"/>
            <w:sz w:val="22"/>
            <w:szCs w:val="22"/>
          </w:rPr>
          <w:t xml:space="preserve">in </w:t>
        </w:r>
      </w:ins>
      <w:ins w:id="240" w:author="Laurent Philippot" w:date="2024-05-07T11:04:00Z">
        <w:r w:rsidR="00C07EB8" w:rsidRPr="0090117C">
          <w:rPr>
            <w:rFonts w:ascii="Arial" w:hAnsi="Arial" w:cs="Arial"/>
            <w:sz w:val="22"/>
            <w:szCs w:val="22"/>
          </w:rPr>
          <w:t>controlling N-availability for plants</w:t>
        </w:r>
      </w:ins>
      <w:ins w:id="241" w:author="Laurent Philippot" w:date="2024-05-07T11:00:00Z">
        <w:r w:rsidR="00C07EB8" w:rsidRPr="00C07EB8">
          <w:rPr>
            <w:rFonts w:ascii="Arial" w:hAnsi="Arial" w:cs="Arial"/>
            <w:sz w:val="22"/>
            <w:szCs w:val="22"/>
            <w:rPrChange w:id="242" w:author="Laurent Philippot" w:date="2024-05-07T11:02:00Z">
              <w:rPr>
                <w:rFonts w:ascii="Arial" w:hAnsi="Arial" w:cs="Arial"/>
                <w:sz w:val="22"/>
                <w:szCs w:val="22"/>
                <w:highlight w:val="yellow"/>
              </w:rPr>
            </w:rPrChange>
          </w:rPr>
          <w:t xml:space="preserve">. Nitrification </w:t>
        </w:r>
      </w:ins>
      <w:del w:id="243" w:author="Laurent Philippot" w:date="2024-05-07T11:00:00Z">
        <w:r w:rsidR="00E5088A" w:rsidRPr="00C07EB8" w:rsidDel="00C07EB8">
          <w:rPr>
            <w:rFonts w:ascii="Arial" w:hAnsi="Arial" w:cs="Arial"/>
            <w:sz w:val="22"/>
            <w:szCs w:val="22"/>
          </w:rPr>
          <w:delText xml:space="preserve">the availability of N for microbes and plants </w:delText>
        </w:r>
        <w:r w:rsidR="00E5088A" w:rsidRPr="00C07EB8" w:rsidDel="00C07EB8">
          <w:rPr>
            <w:rFonts w:ascii="Arial" w:hAnsi="Arial" w:cs="Arial"/>
            <w:sz w:val="22"/>
            <w:szCs w:val="22"/>
          </w:rPr>
          <w:fldChar w:fldCharType="begin"/>
        </w:r>
        <w:r w:rsidR="00E5088A" w:rsidRPr="00C07EB8" w:rsidDel="00C07EB8">
          <w:rPr>
            <w:rFonts w:ascii="Arial" w:hAnsi="Arial" w:cs="Arial"/>
            <w:sz w:val="22"/>
            <w:szCs w:val="22"/>
          </w:rPr>
          <w:delInstrText xml:space="preserve"> ADDIN ZOTERO_ITEM CSL_CITATION {"citationID":"wwubd5dJ","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delInstrText>
        </w:r>
        <w:r w:rsidR="00E5088A" w:rsidRPr="00C07EB8" w:rsidDel="00C07EB8">
          <w:rPr>
            <w:rFonts w:ascii="Arial" w:hAnsi="Arial" w:cs="Arial"/>
            <w:sz w:val="22"/>
            <w:szCs w:val="22"/>
          </w:rPr>
          <w:fldChar w:fldCharType="separate"/>
        </w:r>
        <w:r w:rsidR="00E5088A" w:rsidRPr="00C07EB8" w:rsidDel="00C07EB8">
          <w:rPr>
            <w:rFonts w:ascii="Arial" w:hAnsi="Arial" w:cs="Arial"/>
            <w:noProof/>
            <w:sz w:val="22"/>
            <w:szCs w:val="22"/>
          </w:rPr>
          <w:delText>(Kuypers et al., 2018; Prosser, 2014)</w:delText>
        </w:r>
        <w:r w:rsidR="00E5088A" w:rsidRPr="00C07EB8" w:rsidDel="00C07EB8">
          <w:rPr>
            <w:rFonts w:ascii="Arial" w:hAnsi="Arial" w:cs="Arial"/>
            <w:sz w:val="22"/>
            <w:szCs w:val="22"/>
          </w:rPr>
          <w:fldChar w:fldCharType="end"/>
        </w:r>
        <w:r w:rsidR="00E5088A" w:rsidRPr="00C07EB8" w:rsidDel="00C07EB8">
          <w:rPr>
            <w:rFonts w:ascii="Arial" w:hAnsi="Arial" w:cs="Arial"/>
            <w:sz w:val="22"/>
            <w:szCs w:val="22"/>
          </w:rPr>
          <w:delText xml:space="preserve">. </w:delText>
        </w:r>
      </w:del>
      <w:moveToRangeStart w:id="244" w:author="Laurent Philippot" w:date="2024-05-06T16:53:00Z" w:name="move165906824"/>
      <w:moveTo w:id="245" w:author="Laurent Philippot" w:date="2024-05-06T16:53:00Z">
        <w:del w:id="246" w:author="Laurent Philippot" w:date="2024-05-06T16:57:00Z">
          <w:r w:rsidR="00492E3E" w:rsidRPr="00C07EB8" w:rsidDel="00387868">
            <w:rPr>
              <w:rFonts w:ascii="Arial" w:hAnsi="Arial" w:cs="Arial"/>
              <w:sz w:val="22"/>
              <w:szCs w:val="22"/>
            </w:rPr>
            <w:delText xml:space="preserve">Despite its importance for ecosystem and plant productivity, </w:delText>
          </w:r>
        </w:del>
        <w:del w:id="247" w:author="Laurent Philippot" w:date="2024-05-07T11:00:00Z">
          <w:r w:rsidR="00492E3E" w:rsidRPr="00C07EB8" w:rsidDel="00C07EB8">
            <w:rPr>
              <w:rFonts w:ascii="Arial" w:hAnsi="Arial" w:cs="Arial"/>
              <w:sz w:val="22"/>
              <w:szCs w:val="22"/>
            </w:rPr>
            <w:delText>n</w:delText>
          </w:r>
        </w:del>
        <w:del w:id="248" w:author="Laurent Philippot" w:date="2024-05-06T16:57:00Z">
          <w:r w:rsidR="00492E3E" w:rsidRPr="00C07EB8" w:rsidDel="00387868">
            <w:rPr>
              <w:rFonts w:ascii="Arial" w:hAnsi="Arial" w:cs="Arial"/>
              <w:sz w:val="22"/>
              <w:szCs w:val="22"/>
            </w:rPr>
            <w:delText>i</w:delText>
          </w:r>
        </w:del>
        <w:del w:id="249" w:author="Laurent Philippot" w:date="2024-05-07T11:00:00Z">
          <w:r w:rsidR="00492E3E" w:rsidRPr="00C07EB8" w:rsidDel="00C07EB8">
            <w:rPr>
              <w:rFonts w:ascii="Arial" w:hAnsi="Arial" w:cs="Arial"/>
              <w:sz w:val="22"/>
              <w:szCs w:val="22"/>
            </w:rPr>
            <w:delText xml:space="preserve">trification </w:delText>
          </w:r>
        </w:del>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w:t>
        </w:r>
        <w:del w:id="250" w:author="Laurent Philippot" w:date="2024-05-07T11:01:00Z">
          <w:r w:rsidR="00492E3E" w:rsidRPr="00C07EB8" w:rsidDel="00C07EB8">
            <w:rPr>
              <w:rFonts w:ascii="Arial" w:hAnsi="Arial" w:cs="Arial"/>
              <w:sz w:val="22"/>
              <w:szCs w:val="22"/>
            </w:rPr>
            <w:delText>N</w:delText>
          </w:r>
          <w:r w:rsidR="00492E3E" w:rsidRPr="00C07EB8" w:rsidDel="00C07EB8">
            <w:rPr>
              <w:rFonts w:ascii="Arial" w:hAnsi="Arial" w:cs="Arial"/>
              <w:sz w:val="22"/>
              <w:szCs w:val="22"/>
              <w:vertAlign w:val="subscript"/>
            </w:rPr>
            <w:delText>2</w:delText>
          </w:r>
          <w:r w:rsidR="00492E3E" w:rsidRPr="00C07EB8" w:rsidDel="00C07EB8">
            <w:rPr>
              <w:rFonts w:ascii="Arial" w:hAnsi="Arial" w:cs="Arial"/>
              <w:sz w:val="22"/>
              <w:szCs w:val="22"/>
            </w:rPr>
            <w:delText xml:space="preserve">O </w:delText>
          </w:r>
        </w:del>
        <w:r w:rsidR="00492E3E" w:rsidRPr="00C07EB8">
          <w:rPr>
            <w:rFonts w:ascii="Arial" w:hAnsi="Arial" w:cs="Arial"/>
            <w:sz w:val="22"/>
            <w:szCs w:val="22"/>
          </w:rPr>
          <w:t xml:space="preserve">emission </w:t>
        </w:r>
      </w:moveTo>
      <w:ins w:id="251" w:author="Laurent Philippot" w:date="2024-05-07T11:01:00Z">
        <w:r w:rsidR="00C07EB8" w:rsidRPr="00C07EB8">
          <w:rPr>
            <w:rFonts w:ascii="Arial" w:hAnsi="Arial" w:cs="Arial"/>
            <w:sz w:val="22"/>
            <w:szCs w:val="22"/>
          </w:rPr>
          <w:t xml:space="preserve">of the potent greenhouse gas N2O </w:t>
        </w:r>
      </w:ins>
      <w:ins w:id="252" w:author="Laurent Philippot" w:date="2024-05-07T11:08:00Z">
        <w:r w:rsidR="00F462DE">
          <w:rPr>
            <w:rFonts w:ascii="Arial" w:hAnsi="Arial" w:cs="Arial"/>
            <w:sz w:val="22"/>
            <w:szCs w:val="22"/>
          </w:rPr>
          <w:t>(ref)</w:t>
        </w:r>
      </w:ins>
      <w:moveTo w:id="253" w:author="Laurent Philippot" w:date="2024-05-06T16:53:00Z">
        <w:del w:id="254" w:author="Laurent Philippot" w:date="2024-05-07T11:03:00Z">
          <w:r w:rsidR="00492E3E" w:rsidRPr="00C07EB8" w:rsidDel="00C07EB8">
            <w:rPr>
              <w:rFonts w:ascii="Arial" w:hAnsi="Arial" w:cs="Arial"/>
              <w:sz w:val="22"/>
              <w:szCs w:val="22"/>
            </w:rPr>
            <w:fldChar w:fldCharType="begin"/>
          </w:r>
          <w:r w:rsidR="00492E3E" w:rsidRPr="00C07EB8" w:rsidDel="00C07EB8">
            <w:rPr>
              <w:rFonts w:ascii="Arial" w:hAnsi="Arial" w:cs="Arial"/>
              <w:sz w:val="22"/>
              <w:szCs w:val="22"/>
            </w:rPr>
            <w:delInstrText xml:space="preserve"> ADDIN ZOTERO_ITEM CSL_CITATION {"citationID":"FEhHJpdo","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delInstrText>
          </w:r>
          <w:r w:rsidR="00492E3E" w:rsidRPr="00C07EB8" w:rsidDel="00C07EB8">
            <w:rPr>
              <w:rFonts w:ascii="Arial" w:hAnsi="Arial" w:cs="Arial"/>
              <w:sz w:val="22"/>
              <w:szCs w:val="22"/>
            </w:rPr>
            <w:fldChar w:fldCharType="separate"/>
          </w:r>
          <w:r w:rsidR="00492E3E" w:rsidRPr="00C07EB8" w:rsidDel="00C07EB8">
            <w:rPr>
              <w:rFonts w:ascii="Arial" w:hAnsi="Arial" w:cs="Arial"/>
              <w:noProof/>
              <w:sz w:val="22"/>
              <w:szCs w:val="22"/>
            </w:rPr>
            <w:delText>(Prosser et al., 2020)</w:delText>
          </w:r>
          <w:r w:rsidR="00492E3E" w:rsidRPr="00C07EB8" w:rsidDel="00C07EB8">
            <w:rPr>
              <w:rFonts w:ascii="Arial" w:hAnsi="Arial" w:cs="Arial"/>
              <w:sz w:val="22"/>
              <w:szCs w:val="22"/>
            </w:rPr>
            <w:fldChar w:fldCharType="end"/>
          </w:r>
          <w:r w:rsidR="00492E3E" w:rsidRPr="00C07EB8" w:rsidDel="00C07EB8">
            <w:rPr>
              <w:rFonts w:ascii="Arial" w:hAnsi="Arial" w:cs="Arial"/>
              <w:sz w:val="22"/>
              <w:szCs w:val="22"/>
            </w:rPr>
            <w:delText xml:space="preserve">, </w:delText>
          </w:r>
        </w:del>
        <w:del w:id="255" w:author="Laurent Philippot" w:date="2024-05-07T11:02:00Z">
          <w:r w:rsidR="00492E3E" w:rsidRPr="00C07EB8" w:rsidDel="00C07EB8">
            <w:rPr>
              <w:rFonts w:ascii="Arial" w:hAnsi="Arial" w:cs="Arial"/>
              <w:sz w:val="22"/>
              <w:szCs w:val="22"/>
            </w:rPr>
            <w:delText>which negatively affect the environment</w:delText>
          </w:r>
        </w:del>
      </w:moveTo>
      <w:moveToRangeEnd w:id="244"/>
      <w:ins w:id="256" w:author="Laurent Philippot" w:date="2024-05-06T16:53:00Z">
        <w:r w:rsidR="00492E3E" w:rsidRPr="00C07EB8">
          <w:rPr>
            <w:rFonts w:ascii="Arial" w:hAnsi="Arial" w:cs="Arial"/>
            <w:sz w:val="22"/>
            <w:szCs w:val="22"/>
          </w:rPr>
          <w:t xml:space="preserve">. </w:t>
        </w:r>
      </w:ins>
      <w:del w:id="257" w:author="Laurent Philippot" w:date="2024-05-07T11:02:00Z">
        <w:r w:rsidR="00E5088A" w:rsidRPr="00C07EB8" w:rsidDel="00C07EB8">
          <w:rPr>
            <w:rFonts w:ascii="Arial" w:hAnsi="Arial" w:cs="Arial"/>
            <w:sz w:val="22"/>
            <w:szCs w:val="22"/>
          </w:rPr>
          <w:delText xml:space="preserve">It consists of </w:delText>
        </w:r>
      </w:del>
      <w:del w:id="258" w:author="Laurent Philippot" w:date="2024-05-06T16:53:00Z">
        <w:r w:rsidR="00E5088A" w:rsidRPr="00C07EB8" w:rsidDel="00492E3E">
          <w:rPr>
            <w:rFonts w:ascii="Arial" w:hAnsi="Arial" w:cs="Arial"/>
            <w:sz w:val="22"/>
            <w:szCs w:val="22"/>
          </w:rPr>
          <w:delText>two steps:</w:delText>
        </w:r>
      </w:del>
      <w:del w:id="259" w:author="Laurent Philippot" w:date="2024-05-07T11:02:00Z">
        <w:r w:rsidR="00E5088A" w:rsidRPr="00C07EB8" w:rsidDel="00C07EB8">
          <w:rPr>
            <w:rFonts w:ascii="Arial" w:hAnsi="Arial" w:cs="Arial"/>
            <w:sz w:val="22"/>
            <w:szCs w:val="22"/>
          </w:rPr>
          <w:delText xml:space="preserve"> ammonia (NH</w:delText>
        </w:r>
        <w:r w:rsidR="00E5088A" w:rsidRPr="00C07EB8" w:rsidDel="00C07EB8">
          <w:rPr>
            <w:rFonts w:ascii="Arial" w:hAnsi="Arial" w:cs="Arial"/>
            <w:sz w:val="22"/>
            <w:szCs w:val="22"/>
            <w:vertAlign w:val="subscript"/>
          </w:rPr>
          <w:delText>4</w:delText>
        </w:r>
        <w:r w:rsidR="00E5088A" w:rsidRPr="00C07EB8" w:rsidDel="00C07EB8">
          <w:rPr>
            <w:rFonts w:ascii="Arial" w:hAnsi="Arial" w:cs="Arial"/>
            <w:sz w:val="22"/>
            <w:szCs w:val="22"/>
            <w:vertAlign w:val="superscript"/>
          </w:rPr>
          <w:delText>+</w:delText>
        </w:r>
        <w:r w:rsidR="00E5088A" w:rsidRPr="00C07EB8" w:rsidDel="00C07EB8">
          <w:rPr>
            <w:rFonts w:ascii="Arial" w:hAnsi="Arial" w:cs="Arial"/>
            <w:sz w:val="22"/>
            <w:szCs w:val="22"/>
          </w:rPr>
          <w:delText xml:space="preserve">) </w:delText>
        </w:r>
      </w:del>
      <w:del w:id="260" w:author="Laurent Philippot" w:date="2024-05-06T16:54:00Z">
        <w:r w:rsidR="00E5088A" w:rsidRPr="00C07EB8" w:rsidDel="00492E3E">
          <w:rPr>
            <w:rFonts w:ascii="Arial" w:hAnsi="Arial" w:cs="Arial"/>
            <w:sz w:val="22"/>
            <w:szCs w:val="22"/>
          </w:rPr>
          <w:delText xml:space="preserve">oxidation </w:delText>
        </w:r>
      </w:del>
      <w:del w:id="261" w:author="Laurent Philippot" w:date="2024-05-07T11:02:00Z">
        <w:r w:rsidR="00E5088A" w:rsidRPr="00C07EB8" w:rsidDel="00C07EB8">
          <w:rPr>
            <w:rFonts w:ascii="Arial" w:hAnsi="Arial" w:cs="Arial"/>
            <w:sz w:val="22"/>
            <w:szCs w:val="22"/>
          </w:rPr>
          <w:delText>to nitrite (NO</w:delText>
        </w:r>
        <w:r w:rsidR="00E5088A" w:rsidRPr="00C07EB8" w:rsidDel="00C07EB8">
          <w:rPr>
            <w:rFonts w:ascii="Arial" w:hAnsi="Arial" w:cs="Arial"/>
            <w:sz w:val="22"/>
            <w:szCs w:val="22"/>
            <w:vertAlign w:val="subscript"/>
          </w:rPr>
          <w:delText>2</w:delText>
        </w:r>
        <w:r w:rsidR="00E5088A" w:rsidRPr="00C07EB8" w:rsidDel="00C07EB8">
          <w:rPr>
            <w:rFonts w:ascii="Arial" w:hAnsi="Arial" w:cs="Arial"/>
            <w:sz w:val="22"/>
            <w:szCs w:val="22"/>
            <w:vertAlign w:val="superscript"/>
          </w:rPr>
          <w:delText>-</w:delText>
        </w:r>
        <w:r w:rsidR="00E5088A" w:rsidRPr="00C07EB8" w:rsidDel="00C07EB8">
          <w:rPr>
            <w:rFonts w:ascii="Arial" w:hAnsi="Arial" w:cs="Arial"/>
            <w:sz w:val="22"/>
            <w:szCs w:val="22"/>
          </w:rPr>
          <w:delText xml:space="preserve">) </w:delText>
        </w:r>
      </w:del>
      <w:del w:id="262" w:author="Laurent Philippot" w:date="2024-05-06T16:54:00Z">
        <w:r w:rsidR="00E5088A" w:rsidRPr="00C07EB8" w:rsidDel="00492E3E">
          <w:rPr>
            <w:rFonts w:ascii="Arial" w:hAnsi="Arial" w:cs="Arial"/>
            <w:sz w:val="22"/>
            <w:szCs w:val="22"/>
          </w:rPr>
          <w:delText xml:space="preserve">and </w:delText>
        </w:r>
      </w:del>
      <w:del w:id="263" w:author="Laurent Philippot" w:date="2024-05-07T11:02:00Z">
        <w:r w:rsidR="00E5088A" w:rsidRPr="00C07EB8" w:rsidDel="00C07EB8">
          <w:rPr>
            <w:rFonts w:ascii="Arial" w:hAnsi="Arial" w:cs="Arial"/>
            <w:sz w:val="22"/>
            <w:szCs w:val="22"/>
          </w:rPr>
          <w:delText>followed by oxidation of NO</w:delText>
        </w:r>
        <w:r w:rsidR="00E5088A" w:rsidRPr="00C07EB8" w:rsidDel="00C07EB8">
          <w:rPr>
            <w:rFonts w:ascii="Arial" w:hAnsi="Arial" w:cs="Arial"/>
            <w:sz w:val="22"/>
            <w:szCs w:val="22"/>
            <w:vertAlign w:val="subscript"/>
          </w:rPr>
          <w:delText>2</w:delText>
        </w:r>
        <w:r w:rsidR="00E5088A" w:rsidRPr="00C07EB8" w:rsidDel="00C07EB8">
          <w:rPr>
            <w:rFonts w:ascii="Arial" w:hAnsi="Arial" w:cs="Arial"/>
            <w:sz w:val="22"/>
            <w:szCs w:val="22"/>
            <w:vertAlign w:val="superscript"/>
          </w:rPr>
          <w:delText xml:space="preserve">- </w:delText>
        </w:r>
        <w:r w:rsidR="00E5088A" w:rsidRPr="00C07EB8" w:rsidDel="00C07EB8">
          <w:rPr>
            <w:rFonts w:ascii="Arial" w:hAnsi="Arial" w:cs="Arial"/>
            <w:sz w:val="22"/>
            <w:szCs w:val="22"/>
          </w:rPr>
          <w:delText>to nitrate (NO</w:delText>
        </w:r>
        <w:r w:rsidR="00E5088A" w:rsidRPr="00C07EB8" w:rsidDel="00C07EB8">
          <w:rPr>
            <w:rFonts w:ascii="Arial" w:hAnsi="Arial" w:cs="Arial"/>
            <w:sz w:val="22"/>
            <w:szCs w:val="22"/>
            <w:vertAlign w:val="subscript"/>
          </w:rPr>
          <w:delText>3</w:delText>
        </w:r>
        <w:r w:rsidR="00E5088A" w:rsidRPr="00C07EB8" w:rsidDel="00C07EB8">
          <w:rPr>
            <w:rFonts w:ascii="Arial" w:hAnsi="Arial" w:cs="Arial"/>
            <w:sz w:val="22"/>
            <w:szCs w:val="22"/>
            <w:vertAlign w:val="superscript"/>
          </w:rPr>
          <w:delText>-</w:delText>
        </w:r>
        <w:r w:rsidR="00E5088A" w:rsidRPr="00C07EB8" w:rsidDel="00C07EB8">
          <w:rPr>
            <w:rFonts w:ascii="Arial" w:hAnsi="Arial" w:cs="Arial"/>
            <w:sz w:val="22"/>
            <w:szCs w:val="22"/>
          </w:rPr>
          <w:delText xml:space="preserve">) </w:delText>
        </w:r>
        <w:r w:rsidR="00E5088A" w:rsidRPr="00C07EB8" w:rsidDel="00C07EB8">
          <w:rPr>
            <w:rFonts w:ascii="Arial" w:hAnsi="Arial" w:cs="Arial"/>
            <w:sz w:val="22"/>
            <w:szCs w:val="22"/>
          </w:rPr>
          <w:fldChar w:fldCharType="begin"/>
        </w:r>
        <w:r w:rsidR="00E5088A" w:rsidRPr="00C07EB8" w:rsidDel="00C07EB8">
          <w:rPr>
            <w:rFonts w:ascii="Arial" w:hAnsi="Arial" w:cs="Arial"/>
            <w:sz w:val="22"/>
            <w:szCs w:val="22"/>
          </w:rPr>
          <w:del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delInstrText>
        </w:r>
        <w:r w:rsidR="00E5088A" w:rsidRPr="00C07EB8" w:rsidDel="00C07EB8">
          <w:rPr>
            <w:rFonts w:ascii="Arial" w:hAnsi="Arial" w:cs="Arial"/>
            <w:sz w:val="22"/>
            <w:szCs w:val="22"/>
          </w:rPr>
          <w:fldChar w:fldCharType="separate"/>
        </w:r>
        <w:r w:rsidR="00E5088A" w:rsidRPr="00C07EB8" w:rsidDel="00C07EB8">
          <w:rPr>
            <w:rFonts w:ascii="Arial" w:hAnsi="Arial" w:cs="Arial"/>
            <w:noProof/>
            <w:sz w:val="22"/>
            <w:szCs w:val="22"/>
          </w:rPr>
          <w:delText>(Kuypers et al., 2018)</w:delText>
        </w:r>
        <w:r w:rsidR="00E5088A" w:rsidRPr="00C07EB8" w:rsidDel="00C07EB8">
          <w:rPr>
            <w:rFonts w:ascii="Arial" w:hAnsi="Arial" w:cs="Arial"/>
            <w:sz w:val="22"/>
            <w:szCs w:val="22"/>
          </w:rPr>
          <w:fldChar w:fldCharType="end"/>
        </w:r>
        <w:r w:rsidR="00E5088A" w:rsidRPr="00C07EB8" w:rsidDel="00C07EB8">
          <w:rPr>
            <w:rFonts w:ascii="Arial" w:hAnsi="Arial" w:cs="Arial"/>
            <w:sz w:val="22"/>
            <w:szCs w:val="22"/>
          </w:rPr>
          <w:delText xml:space="preserve">. </w:delText>
        </w:r>
      </w:del>
      <w:r w:rsidR="00E5088A" w:rsidRPr="00C07EB8">
        <w:rPr>
          <w:rFonts w:ascii="Arial" w:hAnsi="Arial" w:cs="Arial"/>
          <w:sz w:val="22"/>
          <w:szCs w:val="22"/>
        </w:rPr>
        <w:t>Ammonia oxidation</w:t>
      </w:r>
      <w:ins w:id="264" w:author="Laurent Philippot" w:date="2024-05-07T19:30:00Z">
        <w:r w:rsidR="0049351C">
          <w:rPr>
            <w:rFonts w:ascii="Arial" w:hAnsi="Arial" w:cs="Arial"/>
            <w:sz w:val="22"/>
            <w:szCs w:val="22"/>
          </w:rPr>
          <w:t xml:space="preserve">, </w:t>
        </w:r>
      </w:ins>
      <w:del w:id="265" w:author="Laurent Philippot" w:date="2024-05-07T19:30:00Z">
        <w:r w:rsidR="00E5088A" w:rsidRPr="00C07EB8" w:rsidDel="0049351C">
          <w:rPr>
            <w:rFonts w:ascii="Arial" w:hAnsi="Arial" w:cs="Arial"/>
            <w:sz w:val="22"/>
            <w:szCs w:val="22"/>
          </w:rPr>
          <w:delText xml:space="preserve"> </w:delText>
        </w:r>
      </w:del>
      <w:del w:id="266" w:author="Laurent Philippot" w:date="2024-05-07T19:29:00Z">
        <w:r w:rsidR="00E5088A" w:rsidRPr="00C07EB8" w:rsidDel="0049351C">
          <w:rPr>
            <w:rFonts w:ascii="Arial" w:hAnsi="Arial" w:cs="Arial"/>
            <w:sz w:val="22"/>
            <w:szCs w:val="22"/>
          </w:rPr>
          <w:delText xml:space="preserve">is </w:delText>
        </w:r>
      </w:del>
      <w:r w:rsidR="00E5088A" w:rsidRPr="00C07EB8">
        <w:rPr>
          <w:rFonts w:ascii="Arial" w:hAnsi="Arial" w:cs="Arial"/>
          <w:sz w:val="22"/>
          <w:szCs w:val="22"/>
        </w:rPr>
        <w:t xml:space="preserve">the rate-limiting </w:t>
      </w:r>
      <w:del w:id="267" w:author="Laurent Philippot" w:date="2024-05-07T11:17:00Z">
        <w:r w:rsidR="00E5088A" w:rsidRPr="00C07EB8" w:rsidDel="008C2D5D">
          <w:rPr>
            <w:rFonts w:ascii="Arial" w:hAnsi="Arial" w:cs="Arial"/>
            <w:sz w:val="22"/>
            <w:szCs w:val="22"/>
          </w:rPr>
          <w:delText xml:space="preserve">process </w:delText>
        </w:r>
      </w:del>
      <w:ins w:id="268" w:author="Laurent Philippot" w:date="2024-05-07T11:17:00Z">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ins>
      <w:ins w:id="269" w:author="Laurent Philippot" w:date="2024-05-07T19:30:00Z">
        <w:r w:rsidR="0049351C">
          <w:rPr>
            <w:rFonts w:ascii="Arial" w:hAnsi="Arial" w:cs="Arial"/>
            <w:sz w:val="22"/>
            <w:szCs w:val="22"/>
          </w:rPr>
          <w:t>,</w:t>
        </w:r>
      </w:ins>
      <w:ins w:id="270" w:author="Laurent Philippot" w:date="2024-05-07T11:17:00Z">
        <w:r w:rsidR="00F462DE">
          <w:rPr>
            <w:rFonts w:ascii="Arial" w:hAnsi="Arial" w:cs="Arial"/>
            <w:sz w:val="22"/>
            <w:szCs w:val="22"/>
          </w:rPr>
          <w:t xml:space="preserve"> </w:t>
        </w:r>
      </w:ins>
      <w:ins w:id="271" w:author="Laurent Philippot" w:date="2024-05-07T11:19:00Z">
        <w:r w:rsidR="008C2D5D">
          <w:rPr>
            <w:rFonts w:ascii="Arial" w:hAnsi="Arial" w:cs="Arial"/>
            <w:sz w:val="22"/>
            <w:szCs w:val="22"/>
          </w:rPr>
          <w:t xml:space="preserve">is </w:t>
        </w:r>
      </w:ins>
      <w:r w:rsidR="00E5088A" w:rsidRPr="00C07EB8">
        <w:rPr>
          <w:rFonts w:ascii="Arial" w:hAnsi="Arial" w:cs="Arial"/>
          <w:sz w:val="22"/>
          <w:szCs w:val="22"/>
        </w:rPr>
        <w:t xml:space="preserve">mediated by </w:t>
      </w:r>
      <w:del w:id="272" w:author="Laurent Philippot" w:date="2024-05-07T11:19:00Z">
        <w:r w:rsidR="00E5088A" w:rsidRPr="00C07EB8" w:rsidDel="008C2D5D">
          <w:rPr>
            <w:rFonts w:ascii="Arial" w:hAnsi="Arial" w:cs="Arial"/>
            <w:sz w:val="22"/>
            <w:szCs w:val="22"/>
          </w:rPr>
          <w:delText>specific groups of microbes via ammonia</w:delText>
        </w:r>
        <w:r w:rsidR="00E5088A" w:rsidRPr="009B519C" w:rsidDel="008C2D5D">
          <w:rPr>
            <w:rFonts w:ascii="Arial" w:hAnsi="Arial" w:cs="Arial"/>
            <w:sz w:val="22"/>
            <w:szCs w:val="22"/>
          </w:rPr>
          <w:delText xml:space="preserve"> monooxygenase (</w:delText>
        </w:r>
        <w:r w:rsidR="00E5088A" w:rsidRPr="009B519C" w:rsidDel="008C2D5D">
          <w:rPr>
            <w:rFonts w:ascii="Arial" w:hAnsi="Arial" w:cs="Arial"/>
            <w:i/>
            <w:iCs/>
            <w:sz w:val="22"/>
            <w:szCs w:val="22"/>
          </w:rPr>
          <w:delText>amoA</w:delText>
        </w:r>
        <w:r w:rsidR="00E5088A" w:rsidRPr="009B519C" w:rsidDel="008C2D5D">
          <w:rPr>
            <w:rFonts w:ascii="Arial" w:hAnsi="Arial" w:cs="Arial"/>
            <w:sz w:val="22"/>
            <w:szCs w:val="22"/>
          </w:rPr>
          <w:delText xml:space="preserve">) gene: </w:delText>
        </w:r>
      </w:del>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del w:id="273" w:author="Laurent Philippot" w:date="2024-05-07T11:19:00Z">
        <w:r w:rsidR="00E5088A" w:rsidRPr="009B519C" w:rsidDel="008C2D5D">
          <w:rPr>
            <w:rFonts w:ascii="Arial" w:hAnsi="Arial" w:cs="Arial"/>
            <w:sz w:val="22"/>
            <w:szCs w:val="22"/>
          </w:rPr>
          <w:delText xml:space="preserve">that are recently discovered </w:delText>
        </w:r>
      </w:del>
      <w:commentRangeStart w:id="274"/>
      <w:r w:rsidR="00E5088A" w:rsidRPr="009B519C">
        <w:rPr>
          <w:rFonts w:ascii="Arial" w:hAnsi="Arial" w:cs="Arial"/>
          <w:sz w:val="22"/>
          <w:szCs w:val="22"/>
        </w:rPr>
        <w:fldChar w:fldCharType="begin"/>
      </w:r>
      <w:r w:rsidR="00E5088A" w:rsidRPr="009B519C">
        <w:rPr>
          <w:rFonts w:ascii="Arial" w:hAnsi="Arial" w:cs="Arial"/>
          <w:sz w:val="22"/>
          <w:szCs w:val="22"/>
        </w:rPr>
        <w:instrText xml:space="preserve"> ADDIN ZOTERO_ITEM CSL_CITATION {"citationID":"YA9CU5ZE","properties":{"formattedCitation":"(Daims et al., 2015)","plainCitation":"(Daims et al., 2015)","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schema":"https://github.com/citation-style-language/schema/raw/master/csl-citation.json"} </w:instrText>
      </w:r>
      <w:r w:rsidR="00E5088A" w:rsidRPr="009B519C">
        <w:rPr>
          <w:rFonts w:ascii="Arial" w:hAnsi="Arial" w:cs="Arial"/>
          <w:sz w:val="22"/>
          <w:szCs w:val="22"/>
        </w:rPr>
        <w:fldChar w:fldCharType="separate"/>
      </w:r>
      <w:r w:rsidR="00E5088A" w:rsidRPr="009B519C">
        <w:rPr>
          <w:rFonts w:ascii="Arial" w:hAnsi="Arial" w:cs="Arial"/>
          <w:noProof/>
          <w:sz w:val="22"/>
          <w:szCs w:val="22"/>
        </w:rPr>
        <w:t>(Daims et al., 2015)</w:t>
      </w:r>
      <w:r w:rsidR="00E5088A" w:rsidRPr="009B519C">
        <w:rPr>
          <w:rFonts w:ascii="Arial" w:hAnsi="Arial" w:cs="Arial"/>
          <w:sz w:val="22"/>
          <w:szCs w:val="22"/>
        </w:rPr>
        <w:fldChar w:fldCharType="end"/>
      </w:r>
      <w:commentRangeEnd w:id="274"/>
      <w:r w:rsidR="00F462DE">
        <w:rPr>
          <w:rStyle w:val="CommentReference"/>
          <w:kern w:val="0"/>
          <w14:ligatures w14:val="none"/>
        </w:rPr>
        <w:commentReference w:id="274"/>
      </w:r>
      <w:del w:id="275" w:author="Laurent Philippot" w:date="2024-05-07T11:09:00Z">
        <w:r w:rsidR="00E5088A" w:rsidRPr="009B519C" w:rsidDel="00F462DE">
          <w:rPr>
            <w:rFonts w:ascii="Arial" w:hAnsi="Arial" w:cs="Arial"/>
            <w:sz w:val="22"/>
            <w:szCs w:val="22"/>
          </w:rPr>
          <w:delText>.</w:delText>
        </w:r>
      </w:del>
      <w:moveFromRangeStart w:id="276" w:author="Laurent Philippot" w:date="2024-05-06T16:53:00Z" w:name="move165906824"/>
      <w:moveFrom w:id="277" w:author="Laurent Philippot" w:date="2024-05-06T16:53:00Z">
        <w:r w:rsidR="00E5088A" w:rsidRPr="009B519C" w:rsidDel="00492E3E">
          <w:rPr>
            <w:rFonts w:ascii="Arial" w:hAnsi="Arial" w:cs="Arial"/>
            <w:sz w:val="22"/>
            <w:szCs w:val="22"/>
          </w:rPr>
          <w:t xml:space="preserve"> Despite its importance for ecosystem and plant productivity, nitrification can also lead to N loss through NO</w:t>
        </w:r>
        <w:r w:rsidR="00E5088A" w:rsidRPr="009B519C" w:rsidDel="00492E3E">
          <w:rPr>
            <w:rFonts w:ascii="Arial" w:hAnsi="Arial" w:cs="Arial"/>
            <w:sz w:val="22"/>
            <w:szCs w:val="22"/>
            <w:vertAlign w:val="subscript"/>
          </w:rPr>
          <w:t>3</w:t>
        </w:r>
        <w:r w:rsidR="00E5088A" w:rsidRPr="009B519C" w:rsidDel="00492E3E">
          <w:rPr>
            <w:rFonts w:ascii="Arial" w:hAnsi="Arial" w:cs="Arial"/>
            <w:sz w:val="22"/>
            <w:szCs w:val="22"/>
            <w:vertAlign w:val="superscript"/>
          </w:rPr>
          <w:t xml:space="preserve">- </w:t>
        </w:r>
        <w:r w:rsidR="00E5088A" w:rsidRPr="009B519C" w:rsidDel="00492E3E">
          <w:rPr>
            <w:rFonts w:ascii="Arial" w:hAnsi="Arial" w:cs="Arial"/>
            <w:sz w:val="22"/>
            <w:szCs w:val="22"/>
          </w:rPr>
          <w:t>leaching and N</w:t>
        </w:r>
        <w:r w:rsidR="00E5088A" w:rsidRPr="009B519C" w:rsidDel="00492E3E">
          <w:rPr>
            <w:rFonts w:ascii="Arial" w:hAnsi="Arial" w:cs="Arial"/>
            <w:sz w:val="22"/>
            <w:szCs w:val="22"/>
            <w:vertAlign w:val="subscript"/>
          </w:rPr>
          <w:t>2</w:t>
        </w:r>
        <w:r w:rsidR="00E5088A" w:rsidRPr="009B519C" w:rsidDel="00492E3E">
          <w:rPr>
            <w:rFonts w:ascii="Arial" w:hAnsi="Arial" w:cs="Arial"/>
            <w:sz w:val="22"/>
            <w:szCs w:val="22"/>
          </w:rPr>
          <w:t xml:space="preserve">O emission </w:t>
        </w:r>
        <w:r w:rsidR="00E5088A" w:rsidRPr="009B519C" w:rsidDel="00492E3E">
          <w:rPr>
            <w:rFonts w:ascii="Arial" w:hAnsi="Arial" w:cs="Arial"/>
            <w:sz w:val="22"/>
            <w:szCs w:val="22"/>
          </w:rPr>
          <w:fldChar w:fldCharType="begin"/>
        </w:r>
        <w:r w:rsidR="00E5088A" w:rsidRPr="009B519C" w:rsidDel="00492E3E">
          <w:rPr>
            <w:rFonts w:ascii="Arial" w:hAnsi="Arial" w:cs="Arial"/>
            <w:sz w:val="22"/>
            <w:szCs w:val="22"/>
          </w:rPr>
          <w:instrText xml:space="preserve"> ADDIN ZOTERO_ITEM CSL_CITATION {"citationID":"FEhHJpdo","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E5088A" w:rsidRPr="009B519C" w:rsidDel="00492E3E">
          <w:rPr>
            <w:rFonts w:ascii="Arial" w:hAnsi="Arial" w:cs="Arial"/>
            <w:sz w:val="22"/>
            <w:szCs w:val="22"/>
          </w:rPr>
          <w:fldChar w:fldCharType="separate"/>
        </w:r>
        <w:r w:rsidR="00E5088A" w:rsidRPr="009B519C" w:rsidDel="00492E3E">
          <w:rPr>
            <w:rFonts w:ascii="Arial" w:hAnsi="Arial" w:cs="Arial"/>
            <w:noProof/>
            <w:sz w:val="22"/>
            <w:szCs w:val="22"/>
          </w:rPr>
          <w:t>(Prosser et al., 2020)</w:t>
        </w:r>
        <w:r w:rsidR="00E5088A" w:rsidRPr="009B519C" w:rsidDel="00492E3E">
          <w:rPr>
            <w:rFonts w:ascii="Arial" w:hAnsi="Arial" w:cs="Arial"/>
            <w:sz w:val="22"/>
            <w:szCs w:val="22"/>
          </w:rPr>
          <w:fldChar w:fldCharType="end"/>
        </w:r>
        <w:r w:rsidR="00E5088A" w:rsidRPr="009B519C" w:rsidDel="00492E3E">
          <w:rPr>
            <w:rFonts w:ascii="Arial" w:hAnsi="Arial" w:cs="Arial"/>
            <w:sz w:val="22"/>
            <w:szCs w:val="22"/>
          </w:rPr>
          <w:t>, which negatively affect the environment</w:t>
        </w:r>
      </w:moveFrom>
      <w:moveFromRangeEnd w:id="276"/>
      <w:r w:rsidR="00E5088A" w:rsidRPr="009B519C">
        <w:rPr>
          <w:rFonts w:ascii="Arial" w:hAnsi="Arial" w:cs="Arial"/>
          <w:sz w:val="22"/>
          <w:szCs w:val="22"/>
        </w:rPr>
        <w:t xml:space="preserve">. </w:t>
      </w:r>
      <w:commentRangeStart w:id="278"/>
      <w:r w:rsidR="00E5088A" w:rsidRPr="009B519C">
        <w:rPr>
          <w:rFonts w:ascii="Arial" w:hAnsi="Arial" w:cs="Arial"/>
          <w:sz w:val="22"/>
          <w:szCs w:val="22"/>
        </w:rPr>
        <w:t xml:space="preserve">It has been reported that the nitrification process is sensitive to drought with reduced nitrification </w:t>
      </w:r>
      <w:del w:id="279" w:author="Laurent Philippot" w:date="2024-05-08T10:31:00Z">
        <w:r w:rsidR="00E5088A" w:rsidRPr="009B519C" w:rsidDel="00693525">
          <w:rPr>
            <w:rFonts w:ascii="Arial" w:hAnsi="Arial" w:cs="Arial"/>
            <w:sz w:val="22"/>
            <w:szCs w:val="22"/>
          </w:rPr>
          <w:delText>rate</w:delText>
        </w:r>
      </w:del>
      <w:del w:id="280" w:author="Laurent Philippot" w:date="2024-05-08T10:30:00Z">
        <w:r w:rsidR="00E5088A" w:rsidRPr="009B519C" w:rsidDel="00693525">
          <w:rPr>
            <w:rFonts w:ascii="Arial" w:hAnsi="Arial" w:cs="Arial"/>
            <w:sz w:val="22"/>
            <w:szCs w:val="22"/>
          </w:rPr>
          <w:delText>,</w:delText>
        </w:r>
      </w:del>
      <w:ins w:id="281" w:author="Laurent Philippot" w:date="2024-05-08T10:31:00Z">
        <w:r w:rsidR="00693525">
          <w:rPr>
            <w:rFonts w:ascii="Arial" w:hAnsi="Arial" w:cs="Arial"/>
            <w:sz w:val="22"/>
            <w:szCs w:val="22"/>
          </w:rPr>
          <w:t>activity</w:t>
        </w:r>
      </w:ins>
      <w:r w:rsidR="00E5088A" w:rsidRPr="009B519C">
        <w:rPr>
          <w:rFonts w:ascii="Arial" w:hAnsi="Arial" w:cs="Arial"/>
          <w:sz w:val="22"/>
          <w:szCs w:val="22"/>
        </w:rPr>
        <w:t xml:space="preserve"> </w:t>
      </w:r>
      <w:del w:id="282" w:author="Laurent Philippot" w:date="2024-05-07T11:26:00Z">
        <w:r w:rsidR="00E5088A" w:rsidRPr="009B519C" w:rsidDel="008C2D5D">
          <w:rPr>
            <w:rFonts w:ascii="Arial" w:hAnsi="Arial" w:cs="Arial"/>
            <w:sz w:val="22"/>
            <w:szCs w:val="22"/>
          </w:rPr>
          <w:delText>as well as inhibited</w:delText>
        </w:r>
      </w:del>
      <w:ins w:id="283" w:author="Laurent Philippot" w:date="2024-05-07T11:26:00Z">
        <w:r w:rsidR="008C2D5D">
          <w:rPr>
            <w:rFonts w:ascii="Arial" w:hAnsi="Arial" w:cs="Arial"/>
            <w:sz w:val="22"/>
            <w:szCs w:val="22"/>
          </w:rPr>
          <w:t xml:space="preserve">and </w:t>
        </w:r>
      </w:ins>
      <w:del w:id="284" w:author="Laurent Philippot" w:date="2024-05-08T10:30:00Z">
        <w:r w:rsidR="00E5088A" w:rsidRPr="009B519C" w:rsidDel="00693525">
          <w:rPr>
            <w:rFonts w:ascii="Arial" w:hAnsi="Arial" w:cs="Arial"/>
            <w:sz w:val="22"/>
            <w:szCs w:val="22"/>
          </w:rPr>
          <w:delText xml:space="preserve"> substrates diffusion</w:delText>
        </w:r>
      </w:del>
      <w:del w:id="285" w:author="Laurent Philippot" w:date="2024-05-07T11:26:00Z">
        <w:r w:rsidR="00E5088A" w:rsidRPr="009B519C" w:rsidDel="008C2D5D">
          <w:rPr>
            <w:rFonts w:ascii="Arial" w:hAnsi="Arial" w:cs="Arial"/>
            <w:sz w:val="22"/>
            <w:szCs w:val="22"/>
          </w:rPr>
          <w:delText>, thereby reducing NO</w:delText>
        </w:r>
        <w:r w:rsidR="00E5088A" w:rsidRPr="009B519C" w:rsidDel="008C2D5D">
          <w:rPr>
            <w:rFonts w:ascii="Arial" w:hAnsi="Arial" w:cs="Arial"/>
            <w:sz w:val="22"/>
            <w:szCs w:val="22"/>
            <w:vertAlign w:val="subscript"/>
          </w:rPr>
          <w:delText>3</w:delText>
        </w:r>
        <w:r w:rsidR="00E5088A" w:rsidRPr="009B519C" w:rsidDel="008C2D5D">
          <w:rPr>
            <w:rFonts w:ascii="Arial" w:hAnsi="Arial" w:cs="Arial"/>
            <w:sz w:val="22"/>
            <w:szCs w:val="22"/>
            <w:vertAlign w:val="superscript"/>
          </w:rPr>
          <w:delText xml:space="preserve">- </w:delText>
        </w:r>
        <w:r w:rsidR="00E5088A" w:rsidRPr="009B519C" w:rsidDel="008C2D5D">
          <w:rPr>
            <w:rFonts w:ascii="Arial" w:hAnsi="Arial" w:cs="Arial"/>
            <w:sz w:val="22"/>
            <w:szCs w:val="22"/>
          </w:rPr>
          <w:delText xml:space="preserve">leaching and </w:delText>
        </w:r>
      </w:del>
      <w:ins w:id="286" w:author="Laurent Philippot" w:date="2024-05-08T10:30:00Z">
        <w:r w:rsidR="00693525">
          <w:rPr>
            <w:rFonts w:ascii="Arial" w:hAnsi="Arial" w:cs="Arial"/>
            <w:sz w:val="22"/>
            <w:szCs w:val="22"/>
          </w:rPr>
          <w:t xml:space="preserve">limited </w:t>
        </w:r>
      </w:ins>
      <w:r w:rsidR="00E5088A" w:rsidRPr="009B519C">
        <w:rPr>
          <w:rFonts w:ascii="Arial" w:hAnsi="Arial" w:cs="Arial"/>
          <w:sz w:val="22"/>
          <w:szCs w:val="22"/>
        </w:rPr>
        <w:t>substrate</w:t>
      </w:r>
      <w:del w:id="287" w:author="Laurent Philippot" w:date="2024-05-07T11:26:00Z">
        <w:r w:rsidR="00E5088A" w:rsidRPr="009B519C" w:rsidDel="008C2D5D">
          <w:rPr>
            <w:rFonts w:ascii="Arial" w:hAnsi="Arial" w:cs="Arial"/>
            <w:sz w:val="22"/>
            <w:szCs w:val="22"/>
          </w:rPr>
          <w:delText>s</w:delText>
        </w:r>
      </w:del>
      <w:r w:rsidR="00E5088A" w:rsidRPr="009B519C">
        <w:rPr>
          <w:rFonts w:ascii="Arial" w:hAnsi="Arial" w:cs="Arial"/>
          <w:sz w:val="22"/>
          <w:szCs w:val="22"/>
        </w:rPr>
        <w:t xml:space="preserve"> </w:t>
      </w:r>
      <w:del w:id="288" w:author="Laurent Philippot" w:date="2024-05-07T11:26:00Z">
        <w:r w:rsidR="00E5088A" w:rsidRPr="009B519C" w:rsidDel="008C2D5D">
          <w:rPr>
            <w:rFonts w:ascii="Arial" w:hAnsi="Arial" w:cs="Arial"/>
            <w:sz w:val="22"/>
            <w:szCs w:val="22"/>
          </w:rPr>
          <w:delText xml:space="preserve">accessibility </w:delText>
        </w:r>
      </w:del>
      <w:ins w:id="289" w:author="Laurent Philippot" w:date="2024-05-07T11:26:00Z">
        <w:r w:rsidR="008C2D5D">
          <w:rPr>
            <w:rFonts w:ascii="Arial" w:hAnsi="Arial" w:cs="Arial"/>
            <w:sz w:val="22"/>
            <w:szCs w:val="22"/>
          </w:rPr>
          <w:t>availability</w:t>
        </w:r>
        <w:r w:rsidR="008C2D5D" w:rsidRPr="009B519C">
          <w:rPr>
            <w:rFonts w:ascii="Arial" w:hAnsi="Arial" w:cs="Arial"/>
            <w:sz w:val="22"/>
            <w:szCs w:val="22"/>
          </w:rPr>
          <w:t xml:space="preserve"> </w:t>
        </w:r>
      </w:ins>
      <w:r w:rsidR="00E5088A" w:rsidRPr="009B519C">
        <w:rPr>
          <w:rFonts w:ascii="Arial" w:hAnsi="Arial" w:cs="Arial"/>
          <w:sz w:val="22"/>
          <w:szCs w:val="22"/>
        </w:rPr>
        <w:t>to nitrifiers</w:t>
      </w:r>
      <w:ins w:id="290" w:author="Laurent Philippot" w:date="2024-05-08T10:30:00Z">
        <w:r w:rsidR="00693525">
          <w:rPr>
            <w:rFonts w:ascii="Arial" w:hAnsi="Arial" w:cs="Arial"/>
            <w:sz w:val="22"/>
            <w:szCs w:val="22"/>
          </w:rPr>
          <w:t xml:space="preserve"> </w:t>
        </w:r>
      </w:ins>
      <w:ins w:id="291" w:author="Laurent Philippot" w:date="2024-05-08T10:31:00Z">
        <w:r w:rsidR="00693525">
          <w:rPr>
            <w:rFonts w:ascii="Arial" w:hAnsi="Arial" w:cs="Arial"/>
            <w:sz w:val="22"/>
            <w:szCs w:val="22"/>
          </w:rPr>
          <w:t>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ins>
      <w:del w:id="292" w:author="Laurent Philippot" w:date="2024-05-08T10:31:00Z">
        <w:r w:rsidR="00E5088A" w:rsidRPr="009B519C" w:rsidDel="00693525">
          <w:rPr>
            <w:rFonts w:ascii="Arial" w:hAnsi="Arial" w:cs="Arial"/>
            <w:sz w:val="22"/>
            <w:szCs w:val="22"/>
          </w:rPr>
          <w:delText xml:space="preserve"> </w:delText>
        </w:r>
        <w:commentRangeEnd w:id="278"/>
        <w:r w:rsidR="008C2D5D" w:rsidDel="00693525">
          <w:rPr>
            <w:rStyle w:val="CommentReference"/>
            <w:kern w:val="0"/>
            <w14:ligatures w14:val="none"/>
          </w:rPr>
          <w:commentReference w:id="278"/>
        </w:r>
      </w:del>
      <w:r w:rsidR="00E5088A" w:rsidRPr="009B519C">
        <w:rPr>
          <w:rFonts w:ascii="Arial" w:hAnsi="Arial" w:cs="Arial"/>
          <w:sz w:val="22"/>
          <w:szCs w:val="22"/>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sz w:val="22"/>
          <w:szCs w:val="22"/>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sz w:val="22"/>
          <w:szCs w:val="22"/>
        </w:rPr>
        <w:fldChar w:fldCharType="end"/>
      </w:r>
      <w:r w:rsidR="00E5088A" w:rsidRPr="009B519C">
        <w:rPr>
          <w:rFonts w:ascii="Arial" w:hAnsi="Arial" w:cs="Arial"/>
          <w:sz w:val="22"/>
          <w:szCs w:val="22"/>
        </w:rPr>
        <w:t xml:space="preserve">. </w:t>
      </w:r>
      <w:ins w:id="293" w:author="Laurent Philippot" w:date="2024-05-07T19:34:00Z">
        <w:r w:rsidR="0049351C">
          <w:rPr>
            <w:rFonts w:ascii="Arial" w:hAnsi="Arial" w:cs="Arial"/>
            <w:sz w:val="22"/>
            <w:szCs w:val="22"/>
          </w:rPr>
          <w:t>However</w:t>
        </w:r>
      </w:ins>
      <w:ins w:id="294" w:author="Laurent Philippot" w:date="2024-05-08T11:10:00Z">
        <w:r w:rsidR="003F0DAC">
          <w:rPr>
            <w:rFonts w:ascii="Arial" w:hAnsi="Arial" w:cs="Arial"/>
            <w:sz w:val="22"/>
            <w:szCs w:val="22"/>
          </w:rPr>
          <w:t>,</w:t>
        </w:r>
      </w:ins>
      <w:ins w:id="295" w:author="Laurent Philippot" w:date="2024-05-07T19:34:00Z">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ins>
      <w:ins w:id="296" w:author="Laurent Philippot" w:date="2024-05-07T19:35:00Z">
        <w:r w:rsidR="0049351C">
          <w:rPr>
            <w:rFonts w:ascii="Arial" w:hAnsi="Arial" w:cs="Arial"/>
            <w:sz w:val="22"/>
            <w:szCs w:val="22"/>
          </w:rPr>
          <w:t xml:space="preserve">resistance and </w:t>
        </w:r>
        <w:r w:rsidR="0049351C" w:rsidRPr="0046734F">
          <w:rPr>
            <w:rFonts w:ascii="Arial" w:hAnsi="Arial" w:cs="Arial"/>
            <w:sz w:val="22"/>
            <w:szCs w:val="22"/>
          </w:rPr>
          <w:t>resilience</w:t>
        </w:r>
      </w:ins>
      <w:ins w:id="297" w:author="Laurent Philippot" w:date="2024-05-07T19:34:00Z">
        <w:r w:rsidR="0049351C" w:rsidRPr="0046734F">
          <w:rPr>
            <w:rFonts w:ascii="Arial" w:hAnsi="Arial" w:cs="Arial"/>
            <w:sz w:val="22"/>
            <w:szCs w:val="22"/>
          </w:rPr>
          <w:t xml:space="preserve"> of AO communities to drought are scarce and </w:t>
        </w:r>
      </w:ins>
      <w:ins w:id="298" w:author="Laurent Philippot" w:date="2024-05-07T19:35:00Z">
        <w:r w:rsidR="0049351C" w:rsidRPr="0046734F">
          <w:rPr>
            <w:rFonts w:ascii="Arial" w:hAnsi="Arial" w:cs="Arial"/>
            <w:sz w:val="22"/>
            <w:szCs w:val="22"/>
          </w:rPr>
          <w:t>often inconsistent</w:t>
        </w:r>
      </w:ins>
      <w:del w:id="299" w:author="Laurent Philippot" w:date="2024-05-07T19:36:00Z">
        <w:r w:rsidR="00E5088A" w:rsidRPr="0046734F" w:rsidDel="0049351C">
          <w:rPr>
            <w:rFonts w:ascii="Arial" w:hAnsi="Arial" w:cs="Arial"/>
            <w:sz w:val="22"/>
            <w:szCs w:val="22"/>
          </w:rPr>
          <w:delText xml:space="preserve">Reports on the response of ammonia-oxidizing (AO) communities to drought are inconsistent among studies </w:delText>
        </w:r>
      </w:del>
      <w:del w:id="300" w:author="Laurent Philippot" w:date="2024-05-07T19:31:00Z">
        <w:r w:rsidR="00E5088A" w:rsidRPr="0046734F" w:rsidDel="0049351C">
          <w:rPr>
            <w:rFonts w:ascii="Arial" w:hAnsi="Arial" w:cs="Arial"/>
            <w:sz w:val="22"/>
            <w:szCs w:val="22"/>
          </w:rPr>
          <w:delText xml:space="preserve">regarding </w:delText>
        </w:r>
      </w:del>
      <w:del w:id="301" w:author="Laurent Philippot" w:date="2024-05-07T19:32:00Z">
        <w:r w:rsidR="00E5088A" w:rsidRPr="0046734F" w:rsidDel="0049351C">
          <w:rPr>
            <w:rFonts w:ascii="Arial" w:hAnsi="Arial" w:cs="Arial"/>
            <w:sz w:val="22"/>
            <w:szCs w:val="22"/>
          </w:rPr>
          <w:delText xml:space="preserve">the </w:delText>
        </w:r>
      </w:del>
      <w:del w:id="302" w:author="Laurent Philippot" w:date="2024-05-07T19:36:00Z">
        <w:r w:rsidR="00E5088A" w:rsidRPr="0046734F" w:rsidDel="0049351C">
          <w:rPr>
            <w:rFonts w:ascii="Arial" w:hAnsi="Arial" w:cs="Arial"/>
            <w:sz w:val="22"/>
            <w:szCs w:val="22"/>
          </w:rPr>
          <w:delText>sensitivity of different AO groups</w:delText>
        </w:r>
      </w:del>
      <w:del w:id="303" w:author="Laurent Philippot" w:date="2024-05-07T19:33:00Z">
        <w:r w:rsidR="00E5088A" w:rsidRPr="0046734F" w:rsidDel="0049351C">
          <w:rPr>
            <w:rFonts w:ascii="Arial" w:hAnsi="Arial" w:cs="Arial"/>
            <w:sz w:val="22"/>
            <w:szCs w:val="22"/>
          </w:rPr>
          <w:delText>, which is potentially related to niche specialization of AO groups and their affinity to NH</w:delText>
        </w:r>
        <w:r w:rsidR="00E5088A" w:rsidRPr="0046734F" w:rsidDel="0049351C">
          <w:rPr>
            <w:rFonts w:ascii="Arial" w:hAnsi="Arial" w:cs="Arial"/>
            <w:sz w:val="22"/>
            <w:szCs w:val="22"/>
            <w:vertAlign w:val="subscript"/>
          </w:rPr>
          <w:delText>4</w:delText>
        </w:r>
        <w:r w:rsidR="00E5088A" w:rsidRPr="0046734F" w:rsidDel="0049351C">
          <w:rPr>
            <w:rFonts w:ascii="Arial" w:hAnsi="Arial" w:cs="Arial"/>
            <w:sz w:val="22"/>
            <w:szCs w:val="22"/>
            <w:vertAlign w:val="superscript"/>
          </w:rPr>
          <w:delText>+</w:delText>
        </w:r>
      </w:del>
      <w:r w:rsidR="00E5088A" w:rsidRPr="0046734F">
        <w:rPr>
          <w:rFonts w:ascii="Arial" w:hAnsi="Arial" w:cs="Arial"/>
          <w:sz w:val="22"/>
          <w:szCs w:val="22"/>
        </w:rPr>
        <w:t xml:space="preserve">. For example, some studies showed that AOA and comammox clade B </w:t>
      </w:r>
      <w:del w:id="304" w:author="Laurent Philippot" w:date="2024-05-07T19:47:00Z">
        <w:r w:rsidR="00E5088A" w:rsidRPr="0046734F" w:rsidDel="007640CF">
          <w:rPr>
            <w:rFonts w:ascii="Arial" w:hAnsi="Arial" w:cs="Arial"/>
            <w:sz w:val="22"/>
            <w:szCs w:val="22"/>
          </w:rPr>
          <w:delText xml:space="preserve">are </w:delText>
        </w:r>
      </w:del>
      <w:ins w:id="305" w:author="Laurent Philippot" w:date="2024-05-07T19:47:00Z">
        <w:r w:rsidR="007640CF" w:rsidRPr="0046734F">
          <w:rPr>
            <w:rFonts w:ascii="Arial" w:hAnsi="Arial" w:cs="Arial"/>
            <w:sz w:val="22"/>
            <w:szCs w:val="22"/>
          </w:rPr>
          <w:t xml:space="preserve">were </w:t>
        </w:r>
      </w:ins>
      <w:r w:rsidR="00E5088A" w:rsidRPr="0046734F">
        <w:rPr>
          <w:rFonts w:ascii="Arial" w:hAnsi="Arial" w:cs="Arial"/>
          <w:sz w:val="22"/>
          <w:szCs w:val="22"/>
        </w:rPr>
        <w:t xml:space="preserve">more sensitive to drought than AOB </w:t>
      </w:r>
      <w:r w:rsidR="00E5088A" w:rsidRPr="0046734F">
        <w:rPr>
          <w:rFonts w:ascii="Arial" w:hAnsi="Arial" w:cs="Arial"/>
          <w:sz w:val="22"/>
          <w:szCs w:val="22"/>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sz w:val="22"/>
          <w:szCs w:val="22"/>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sz w:val="22"/>
          <w:szCs w:val="22"/>
        </w:rPr>
        <w:fldChar w:fldCharType="end"/>
      </w:r>
      <w:r w:rsidR="00E5088A" w:rsidRPr="0046734F">
        <w:rPr>
          <w:rFonts w:ascii="Arial" w:hAnsi="Arial" w:cs="Arial"/>
          <w:sz w:val="22"/>
          <w:szCs w:val="22"/>
        </w:rPr>
        <w:t xml:space="preserve">, while </w:t>
      </w:r>
      <w:ins w:id="306" w:author="Laurent Philippot" w:date="2024-05-07T19:50:00Z">
        <w:r w:rsidR="007640CF" w:rsidRPr="0046734F">
          <w:rPr>
            <w:rFonts w:ascii="Arial" w:hAnsi="Arial" w:cs="Arial"/>
            <w:sz w:val="22"/>
            <w:szCs w:val="22"/>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sz w:val="22"/>
            <w:szCs w:val="22"/>
          </w:rPr>
          <w:fldChar w:fldCharType="separate"/>
        </w:r>
        <w:r w:rsidR="007640CF" w:rsidRPr="0046734F">
          <w:rPr>
            <w:rFonts w:ascii="Arial" w:hAnsi="Arial" w:cs="Arial"/>
            <w:kern w:val="0"/>
            <w:sz w:val="22"/>
            <w:szCs w:val="22"/>
          </w:rPr>
          <w:t>(Krüger et al., 2021)</w:t>
        </w:r>
        <w:r w:rsidR="007640CF" w:rsidRPr="0046734F">
          <w:rPr>
            <w:rFonts w:ascii="Arial" w:hAnsi="Arial" w:cs="Arial"/>
            <w:sz w:val="22"/>
            <w:szCs w:val="22"/>
          </w:rPr>
          <w:fldChar w:fldCharType="end"/>
        </w:r>
        <w:r w:rsidR="007640CF" w:rsidRPr="0046734F">
          <w:rPr>
            <w:rFonts w:ascii="Arial" w:hAnsi="Arial" w:cs="Arial"/>
            <w:sz w:val="22"/>
            <w:szCs w:val="22"/>
          </w:rPr>
          <w:t xml:space="preserve"> </w:t>
        </w:r>
      </w:ins>
      <w:del w:id="307" w:author="Laurent Philippot" w:date="2024-05-07T19:50:00Z">
        <w:r w:rsidR="00E5088A" w:rsidRPr="0046734F" w:rsidDel="007640CF">
          <w:rPr>
            <w:rFonts w:ascii="Arial" w:hAnsi="Arial" w:cs="Arial"/>
            <w:sz w:val="22"/>
            <w:szCs w:val="22"/>
          </w:rPr>
          <w:delText xml:space="preserve">another </w:delText>
        </w:r>
      </w:del>
      <w:r w:rsidR="00E5088A" w:rsidRPr="0046734F">
        <w:rPr>
          <w:rFonts w:ascii="Arial" w:hAnsi="Arial" w:cs="Arial"/>
          <w:sz w:val="22"/>
          <w:szCs w:val="22"/>
        </w:rPr>
        <w:t xml:space="preserve">found that AOB </w:t>
      </w:r>
      <w:del w:id="308" w:author="Laurent Philippot" w:date="2024-05-07T19:50:00Z">
        <w:r w:rsidR="00E5088A" w:rsidRPr="0046734F" w:rsidDel="007640CF">
          <w:rPr>
            <w:rFonts w:ascii="Arial" w:hAnsi="Arial" w:cs="Arial"/>
            <w:sz w:val="22"/>
            <w:szCs w:val="22"/>
          </w:rPr>
          <w:delText xml:space="preserve">is </w:delText>
        </w:r>
      </w:del>
      <w:ins w:id="309" w:author="Laurent Philippot" w:date="2024-05-07T19:50:00Z">
        <w:r w:rsidR="007640CF" w:rsidRPr="0046734F">
          <w:rPr>
            <w:rFonts w:ascii="Arial" w:hAnsi="Arial" w:cs="Arial"/>
            <w:sz w:val="22"/>
            <w:szCs w:val="22"/>
          </w:rPr>
          <w:t xml:space="preserve">was </w:t>
        </w:r>
      </w:ins>
      <w:r w:rsidR="00E5088A" w:rsidRPr="0046734F">
        <w:rPr>
          <w:rFonts w:ascii="Arial" w:hAnsi="Arial" w:cs="Arial"/>
          <w:sz w:val="22"/>
          <w:szCs w:val="22"/>
        </w:rPr>
        <w:t>more responsive to drought</w:t>
      </w:r>
      <w:del w:id="310" w:author="Laurent Philippot" w:date="2024-05-07T19:50:00Z">
        <w:r w:rsidR="00E5088A" w:rsidRPr="0046734F" w:rsidDel="007640CF">
          <w:rPr>
            <w:rFonts w:ascii="Arial" w:hAnsi="Arial" w:cs="Arial"/>
            <w:sz w:val="22"/>
            <w:szCs w:val="22"/>
          </w:rPr>
          <w:delText xml:space="preserve"> </w:delText>
        </w:r>
        <w:r w:rsidR="00E5088A" w:rsidRPr="0046734F" w:rsidDel="007640CF">
          <w:rPr>
            <w:rFonts w:ascii="Arial" w:hAnsi="Arial" w:cs="Arial"/>
            <w:sz w:val="22"/>
            <w:szCs w:val="22"/>
          </w:rPr>
          <w:fldChar w:fldCharType="begin"/>
        </w:r>
        <w:r w:rsidR="00E5088A" w:rsidRPr="0046734F" w:rsidDel="007640CF">
          <w:rPr>
            <w:rFonts w:ascii="Arial" w:hAnsi="Arial" w:cs="Arial"/>
            <w:sz w:val="22"/>
            <w:szCs w:val="22"/>
          </w:rPr>
          <w:del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delInstrText>
        </w:r>
        <w:r w:rsidR="00E5088A" w:rsidRPr="0046734F" w:rsidDel="007640CF">
          <w:rPr>
            <w:rFonts w:ascii="Arial" w:hAnsi="Arial" w:cs="Arial"/>
            <w:sz w:val="22"/>
            <w:szCs w:val="22"/>
          </w:rPr>
          <w:fldChar w:fldCharType="separate"/>
        </w:r>
        <w:r w:rsidR="00E5088A" w:rsidRPr="0046734F" w:rsidDel="007640CF">
          <w:rPr>
            <w:rFonts w:ascii="Arial" w:hAnsi="Arial" w:cs="Arial"/>
            <w:kern w:val="0"/>
            <w:sz w:val="22"/>
            <w:szCs w:val="22"/>
          </w:rPr>
          <w:delText>(Krüger et al., 2021)</w:delText>
        </w:r>
        <w:r w:rsidR="00E5088A" w:rsidRPr="0046734F" w:rsidDel="007640CF">
          <w:rPr>
            <w:rFonts w:ascii="Arial" w:hAnsi="Arial" w:cs="Arial"/>
            <w:sz w:val="22"/>
            <w:szCs w:val="22"/>
          </w:rPr>
          <w:fldChar w:fldCharType="end"/>
        </w:r>
      </w:del>
      <w:r w:rsidR="00E5088A" w:rsidRPr="0046734F">
        <w:rPr>
          <w:rFonts w:ascii="Arial" w:hAnsi="Arial" w:cs="Arial"/>
          <w:sz w:val="22"/>
          <w:szCs w:val="22"/>
        </w:rPr>
        <w:t>.</w:t>
      </w:r>
      <w:ins w:id="311" w:author="Laurent Philippot" w:date="2024-05-08T10:41:00Z">
        <w:r w:rsidR="00A23AD8" w:rsidRPr="0046734F">
          <w:rPr>
            <w:rFonts w:ascii="Arial" w:hAnsi="Arial" w:cs="Arial"/>
            <w:sz w:val="22"/>
            <w:szCs w:val="22"/>
          </w:rPr>
          <w:t xml:space="preserve"> </w:t>
        </w:r>
      </w:ins>
      <w:del w:id="312" w:author="Laurent Philippot" w:date="2024-05-08T10:41:00Z">
        <w:r w:rsidR="00E5088A" w:rsidRPr="0046734F" w:rsidDel="00A23AD8">
          <w:rPr>
            <w:rFonts w:ascii="Arial" w:hAnsi="Arial" w:cs="Arial"/>
            <w:sz w:val="22"/>
            <w:szCs w:val="22"/>
          </w:rPr>
          <w:delText xml:space="preserve"> </w:delText>
        </w:r>
      </w:del>
      <w:del w:id="313" w:author="Laurent Philippot" w:date="2024-05-07T09:18:00Z">
        <w:r w:rsidR="00E5088A" w:rsidRPr="0046734F" w:rsidDel="0096751D">
          <w:rPr>
            <w:rFonts w:ascii="Arial" w:hAnsi="Arial" w:cs="Arial"/>
            <w:sz w:val="22"/>
            <w:szCs w:val="22"/>
          </w:rPr>
          <w:delText xml:space="preserve">Nonetheless, studies investigating the responses of AO communities to drought stress are scarce, and even fewer studies have examined their drought-responses under different agricultural management systems </w:delText>
        </w:r>
      </w:del>
      <w:del w:id="314" w:author="Laurent Philippot" w:date="2024-05-08T10:41:00Z">
        <w:r w:rsidR="00E5088A" w:rsidRPr="0046734F" w:rsidDel="00A23AD8">
          <w:rPr>
            <w:rFonts w:ascii="Arial" w:hAnsi="Arial" w:cs="Arial"/>
            <w:sz w:val="22"/>
            <w:szCs w:val="22"/>
          </w:rPr>
          <w:fldChar w:fldCharType="begin"/>
        </w:r>
        <w:r w:rsidR="009B519C" w:rsidRPr="0046734F" w:rsidDel="00A23AD8">
          <w:rPr>
            <w:rFonts w:ascii="Arial" w:hAnsi="Arial" w:cs="Arial"/>
            <w:sz w:val="22"/>
            <w:szCs w:val="22"/>
          </w:rPr>
          <w:delInstrText xml:space="preserve"> ADDIN ZOTERO_ITEM CSL_CITATION {"citationID":"k0Mpn1cd","properties":{"formattedCitation":"(Fuchslueger et al., 2014; Kaurin et al., 2018; X. Xu et al., 2024)","plainCitation":"(Fuchslueger et al., 2014; Kaurin et al., 2018; X. Xu et al., 202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w:delInstrText>
        </w:r>
        <w:r w:rsidR="009B519C" w:rsidRPr="0046734F" w:rsidDel="00A23AD8">
          <w:rPr>
            <w:rFonts w:ascii="Arial" w:hAnsi="Arial" w:cs="Arial"/>
            <w:sz w:val="22"/>
            <w:szCs w:val="22"/>
            <w:lang w:val="fr-FR"/>
          </w:rPr>
          <w:delInstrText>"page":"233-245","source":"ScienceDirect","title":"Resilience of bacte</w:delInstrText>
        </w:r>
        <w:r w:rsidR="009B519C" w:rsidRPr="0046734F" w:rsidDel="00A23AD8">
          <w:rPr>
            <w:rFonts w:ascii="Arial" w:hAnsi="Arial" w:cs="Arial"/>
            <w:sz w:val="22"/>
            <w:szCs w:val="22"/>
            <w:lang w:val="en-GB"/>
            <w:rPrChange w:id="315" w:author="Laurent Philippot" w:date="2024-05-08T11:14:00Z">
              <w:rPr>
                <w:rFonts w:ascii="Arial" w:hAnsi="Arial" w:cs="Arial"/>
                <w:sz w:val="22"/>
                <w:szCs w:val="22"/>
                <w:lang w:val="fr-FR"/>
              </w:rPr>
            </w:rPrChange>
          </w:rPr>
          <w:delInstrText xml:space="preserve">ria, archaea, fungi and N-cycling microbial guilds under plough and conservation tillage, to agricultural drought","volume":"120","author":[{"family":"Kaurin","given":"A."},{"family":"Mihelič","given":"R."},{"family":"Kastelec","given":"D."},{"family":"Grčman","given":"H."},{"family":"Bru","given":"D."},{"family":"Philippot","given":"L."},{"family":"Suhadolc","given":"M."}],"issued":{"date-parts":[["2018",5,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delInstrText>
        </w:r>
        <w:r w:rsidR="00E5088A" w:rsidRPr="0046734F" w:rsidDel="00A23AD8">
          <w:rPr>
            <w:rFonts w:ascii="Arial" w:hAnsi="Arial" w:cs="Arial"/>
            <w:sz w:val="22"/>
            <w:szCs w:val="22"/>
          </w:rPr>
          <w:fldChar w:fldCharType="separate"/>
        </w:r>
        <w:r w:rsidR="009B519C" w:rsidRPr="0046734F" w:rsidDel="00A23AD8">
          <w:rPr>
            <w:rFonts w:ascii="Arial" w:hAnsi="Arial" w:cs="Arial"/>
            <w:sz w:val="22"/>
            <w:szCs w:val="22"/>
            <w:lang w:val="en-GB"/>
            <w:rPrChange w:id="316" w:author="Laurent Philippot" w:date="2024-05-08T11:14:00Z">
              <w:rPr>
                <w:rFonts w:ascii="Arial" w:hAnsi="Arial" w:cs="Arial"/>
                <w:sz w:val="22"/>
                <w:szCs w:val="22"/>
                <w:lang w:val="fr-FR"/>
              </w:rPr>
            </w:rPrChange>
          </w:rPr>
          <w:delText>(Fuchslueger et al., 2014; Kaurin et al., 2018; X. Xu et al., 2024)</w:delText>
        </w:r>
        <w:r w:rsidR="00E5088A" w:rsidRPr="0046734F" w:rsidDel="00A23AD8">
          <w:rPr>
            <w:rFonts w:ascii="Arial" w:hAnsi="Arial" w:cs="Arial"/>
            <w:sz w:val="22"/>
            <w:szCs w:val="22"/>
          </w:rPr>
          <w:fldChar w:fldCharType="end"/>
        </w:r>
        <w:r w:rsidR="00E5088A" w:rsidRPr="0046734F" w:rsidDel="00A23AD8">
          <w:rPr>
            <w:rFonts w:ascii="Arial" w:hAnsi="Arial" w:cs="Arial"/>
            <w:sz w:val="22"/>
            <w:szCs w:val="22"/>
            <w:lang w:val="en-GB"/>
            <w:rPrChange w:id="317" w:author="Laurent Philippot" w:date="2024-05-08T11:14:00Z">
              <w:rPr>
                <w:rFonts w:ascii="Arial" w:hAnsi="Arial" w:cs="Arial"/>
                <w:sz w:val="22"/>
                <w:szCs w:val="22"/>
                <w:lang w:val="fr-FR"/>
              </w:rPr>
            </w:rPrChange>
          </w:rPr>
          <w:delText xml:space="preserve">. </w:delText>
        </w:r>
      </w:del>
      <w:ins w:id="318" w:author="Laurent Philippot" w:date="2024-05-07T19:51:00Z">
        <w:r w:rsidR="007640CF" w:rsidRPr="0046734F">
          <w:rPr>
            <w:rFonts w:ascii="Arial" w:hAnsi="Arial" w:cs="Arial"/>
            <w:sz w:val="22"/>
            <w:szCs w:val="22"/>
            <w:lang w:val="en-GB"/>
            <w:rPrChange w:id="319" w:author="Laurent Philippot" w:date="2024-05-08T11:14:00Z">
              <w:rPr>
                <w:rFonts w:ascii="Arial" w:hAnsi="Arial" w:cs="Arial"/>
                <w:sz w:val="22"/>
                <w:szCs w:val="22"/>
                <w:lang w:val="fr-FR"/>
              </w:rPr>
            </w:rPrChange>
          </w:rPr>
          <w:t xml:space="preserve">Moreover, </w:t>
        </w:r>
      </w:ins>
      <w:r w:rsidR="00E5088A" w:rsidRPr="0046734F">
        <w:rPr>
          <w:rFonts w:ascii="Arial" w:hAnsi="Arial" w:cs="Arial"/>
          <w:sz w:val="22"/>
          <w:szCs w:val="22"/>
        </w:rPr>
        <w:t xml:space="preserve">Fuchslueger et al., (2014) </w:t>
      </w:r>
      <w:del w:id="320" w:author="Laurent Philippot" w:date="2024-05-08T11:01:00Z">
        <w:r w:rsidR="00E5088A" w:rsidRPr="0046734F" w:rsidDel="00460C57">
          <w:rPr>
            <w:rFonts w:ascii="Arial" w:hAnsi="Arial" w:cs="Arial"/>
            <w:sz w:val="22"/>
            <w:szCs w:val="22"/>
          </w:rPr>
          <w:delText xml:space="preserve">found </w:delText>
        </w:r>
      </w:del>
      <w:ins w:id="321" w:author="Laurent Philippot" w:date="2024-05-08T11:01:00Z">
        <w:r w:rsidR="00460C57" w:rsidRPr="0046734F">
          <w:rPr>
            <w:rFonts w:ascii="Arial" w:hAnsi="Arial" w:cs="Arial"/>
            <w:sz w:val="22"/>
            <w:szCs w:val="22"/>
          </w:rPr>
          <w:t xml:space="preserve">showed </w:t>
        </w:r>
      </w:ins>
      <w:r w:rsidR="00E5088A" w:rsidRPr="0046734F">
        <w:rPr>
          <w:rFonts w:ascii="Arial" w:hAnsi="Arial" w:cs="Arial"/>
          <w:sz w:val="22"/>
          <w:szCs w:val="22"/>
        </w:rPr>
        <w:t xml:space="preserve">that </w:t>
      </w:r>
      <w:ins w:id="322" w:author="Laurent Philippot" w:date="2024-05-08T11:01:00Z">
        <w:r w:rsidR="00460C57" w:rsidRPr="0046734F">
          <w:rPr>
            <w:rFonts w:ascii="Arial" w:hAnsi="Arial" w:cs="Arial"/>
            <w:sz w:val="22"/>
            <w:szCs w:val="22"/>
          </w:rPr>
          <w:t xml:space="preserve">the </w:t>
        </w:r>
      </w:ins>
      <w:del w:id="323" w:author="Laurent Philippot" w:date="2024-05-08T10:44:00Z">
        <w:r w:rsidR="00E5088A" w:rsidRPr="0046734F" w:rsidDel="00A23AD8">
          <w:rPr>
            <w:rFonts w:ascii="Arial" w:hAnsi="Arial" w:cs="Arial"/>
            <w:sz w:val="22"/>
            <w:szCs w:val="22"/>
          </w:rPr>
          <w:delText xml:space="preserve">drought </w:delText>
        </w:r>
      </w:del>
      <w:r w:rsidR="00E5088A" w:rsidRPr="0046734F">
        <w:rPr>
          <w:rFonts w:ascii="Arial" w:hAnsi="Arial" w:cs="Arial"/>
          <w:sz w:val="22"/>
          <w:szCs w:val="22"/>
        </w:rPr>
        <w:t xml:space="preserve">effect </w:t>
      </w:r>
      <w:ins w:id="324" w:author="Laurent Philippot" w:date="2024-05-08T10:44:00Z">
        <w:r w:rsidR="00A23AD8" w:rsidRPr="0046734F">
          <w:rPr>
            <w:rFonts w:ascii="Arial" w:hAnsi="Arial" w:cs="Arial"/>
            <w:sz w:val="22"/>
            <w:szCs w:val="22"/>
          </w:rPr>
          <w:t xml:space="preserve">of drought </w:t>
        </w:r>
      </w:ins>
      <w:r w:rsidR="00E5088A" w:rsidRPr="0046734F">
        <w:rPr>
          <w:rFonts w:ascii="Arial" w:hAnsi="Arial" w:cs="Arial"/>
          <w:sz w:val="22"/>
          <w:szCs w:val="22"/>
        </w:rPr>
        <w:t>on AO communities was modulated by land management, with decreased AOA abundance in managed meadow</w:t>
      </w:r>
      <w:ins w:id="325" w:author="Laurent Philippot" w:date="2024-05-08T10:44:00Z">
        <w:r w:rsidR="00A23AD8" w:rsidRPr="0046734F">
          <w:rPr>
            <w:rFonts w:ascii="Arial" w:hAnsi="Arial" w:cs="Arial"/>
            <w:sz w:val="22"/>
            <w:szCs w:val="22"/>
          </w:rPr>
          <w:t>s</w:t>
        </w:r>
      </w:ins>
      <w:r w:rsidR="00E5088A" w:rsidRPr="0046734F">
        <w:rPr>
          <w:rFonts w:ascii="Arial" w:hAnsi="Arial" w:cs="Arial"/>
          <w:sz w:val="22"/>
          <w:szCs w:val="22"/>
        </w:rPr>
        <w:t>, while the AO abundances in abandoned</w:t>
      </w:r>
      <w:ins w:id="326" w:author="Laurent Philippot" w:date="2024-05-08T10:43:00Z">
        <w:r w:rsidR="00A23AD8" w:rsidRPr="0046734F">
          <w:rPr>
            <w:rFonts w:ascii="Arial" w:hAnsi="Arial" w:cs="Arial"/>
            <w:sz w:val="22"/>
            <w:szCs w:val="22"/>
          </w:rPr>
          <w:t xml:space="preserve"> grassland</w:t>
        </w:r>
      </w:ins>
      <w:r w:rsidR="00E5088A" w:rsidRPr="0046734F">
        <w:rPr>
          <w:rFonts w:ascii="Arial" w:hAnsi="Arial" w:cs="Arial"/>
          <w:sz w:val="22"/>
          <w:szCs w:val="22"/>
        </w:rPr>
        <w:t xml:space="preserve"> site</w:t>
      </w:r>
      <w:ins w:id="327" w:author="Laurent Philippot" w:date="2024-05-08T10:44:00Z">
        <w:r w:rsidR="00A23AD8" w:rsidRPr="0046734F">
          <w:rPr>
            <w:rFonts w:ascii="Arial" w:hAnsi="Arial" w:cs="Arial"/>
            <w:sz w:val="22"/>
            <w:szCs w:val="22"/>
          </w:rPr>
          <w:t>s</w:t>
        </w:r>
      </w:ins>
      <w:r w:rsidR="00E5088A" w:rsidRPr="0046734F">
        <w:rPr>
          <w:rFonts w:ascii="Arial" w:hAnsi="Arial" w:cs="Arial"/>
          <w:sz w:val="22"/>
          <w:szCs w:val="22"/>
        </w:rPr>
        <w:t xml:space="preserve"> remained unaffected. </w:t>
      </w:r>
      <w:del w:id="328" w:author="Laurent Philippot" w:date="2024-05-07T19:51:00Z">
        <w:r w:rsidR="00E5088A" w:rsidRPr="0046734F" w:rsidDel="007640CF">
          <w:rPr>
            <w:rFonts w:ascii="Arial" w:hAnsi="Arial" w:cs="Arial"/>
            <w:sz w:val="22"/>
            <w:szCs w:val="22"/>
          </w:rPr>
          <w:delText xml:space="preserve">Another </w:delText>
        </w:r>
      </w:del>
      <w:ins w:id="329" w:author="Laurent Philippot" w:date="2024-05-07T19:51:00Z">
        <w:r w:rsidR="007640CF" w:rsidRPr="0046734F">
          <w:rPr>
            <w:rFonts w:ascii="Arial" w:hAnsi="Arial" w:cs="Arial"/>
            <w:sz w:val="22"/>
            <w:szCs w:val="22"/>
          </w:rPr>
          <w:t xml:space="preserve">On the </w:t>
        </w:r>
      </w:ins>
      <w:ins w:id="330" w:author="Laurent Philippot" w:date="2024-05-08T10:51:00Z">
        <w:r w:rsidR="002F5135" w:rsidRPr="0046734F">
          <w:rPr>
            <w:rFonts w:ascii="Arial" w:hAnsi="Arial" w:cs="Arial"/>
            <w:sz w:val="22"/>
            <w:szCs w:val="22"/>
          </w:rPr>
          <w:t>other hand</w:t>
        </w:r>
      </w:ins>
      <w:ins w:id="331" w:author="Laurent Philippot" w:date="2024-05-07T19:51:00Z">
        <w:r w:rsidR="007640CF" w:rsidRPr="0046734F">
          <w:rPr>
            <w:rFonts w:ascii="Arial" w:hAnsi="Arial" w:cs="Arial"/>
            <w:sz w:val="22"/>
            <w:szCs w:val="22"/>
          </w:rPr>
          <w:t xml:space="preserve">, </w:t>
        </w:r>
        <w:r w:rsidR="007640CF" w:rsidRPr="0046734F">
          <w:rPr>
            <w:rFonts w:ascii="Arial" w:hAnsi="Arial" w:cs="Arial"/>
            <w:sz w:val="22"/>
            <w:szCs w:val="22"/>
            <w:rPrChange w:id="332" w:author="Laurent Philippot" w:date="2024-05-08T11:14:00Z">
              <w:rPr>
                <w:rFonts w:ascii="Arial" w:hAnsi="Arial" w:cs="Arial"/>
                <w:sz w:val="22"/>
                <w:szCs w:val="22"/>
                <w:highlight w:val="yellow"/>
              </w:rPr>
            </w:rPrChange>
          </w:rPr>
          <w:fldChar w:fldCharType="begin"/>
        </w:r>
        <w:r w:rsidR="007640CF" w:rsidRPr="0046734F">
          <w:rPr>
            <w:rFonts w:ascii="Arial" w:hAnsi="Arial" w:cs="Arial"/>
            <w:sz w:val="22"/>
            <w:szCs w:val="22"/>
            <w:rPrChange w:id="333" w:author="Laurent Philippot" w:date="2024-05-08T11:14:00Z">
              <w:rPr>
                <w:rFonts w:ascii="Arial" w:hAnsi="Arial" w:cs="Arial"/>
                <w:sz w:val="22"/>
                <w:szCs w:val="22"/>
                <w:highlight w:val="yellow"/>
              </w:rPr>
            </w:rPrChange>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46734F">
          <w:rPr>
            <w:rFonts w:ascii="Arial" w:hAnsi="Arial" w:cs="Arial"/>
            <w:sz w:val="22"/>
            <w:szCs w:val="22"/>
            <w:rPrChange w:id="334" w:author="Laurent Philippot" w:date="2024-05-08T11:14:00Z">
              <w:rPr>
                <w:rFonts w:ascii="Arial" w:hAnsi="Arial" w:cs="Arial"/>
                <w:sz w:val="22"/>
                <w:szCs w:val="22"/>
                <w:highlight w:val="yellow"/>
              </w:rPr>
            </w:rPrChange>
          </w:rPr>
          <w:fldChar w:fldCharType="separate"/>
        </w:r>
        <w:r w:rsidR="007640CF" w:rsidRPr="0046734F">
          <w:rPr>
            <w:rFonts w:ascii="Arial" w:hAnsi="Arial" w:cs="Arial"/>
            <w:noProof/>
            <w:sz w:val="22"/>
            <w:szCs w:val="22"/>
            <w:rPrChange w:id="335" w:author="Laurent Philippot" w:date="2024-05-08T11:14:00Z">
              <w:rPr>
                <w:rFonts w:ascii="Arial" w:hAnsi="Arial" w:cs="Arial"/>
                <w:noProof/>
                <w:sz w:val="22"/>
                <w:szCs w:val="22"/>
                <w:highlight w:val="yellow"/>
              </w:rPr>
            </w:rPrChange>
          </w:rPr>
          <w:t>(Kaurin et al., 2018)</w:t>
        </w:r>
        <w:r w:rsidR="007640CF" w:rsidRPr="0046734F">
          <w:rPr>
            <w:rFonts w:ascii="Arial" w:hAnsi="Arial" w:cs="Arial"/>
            <w:sz w:val="22"/>
            <w:szCs w:val="22"/>
            <w:rPrChange w:id="336" w:author="Laurent Philippot" w:date="2024-05-08T11:14:00Z">
              <w:rPr>
                <w:rFonts w:ascii="Arial" w:hAnsi="Arial" w:cs="Arial"/>
                <w:sz w:val="22"/>
                <w:szCs w:val="22"/>
                <w:highlight w:val="yellow"/>
              </w:rPr>
            </w:rPrChange>
          </w:rPr>
          <w:fldChar w:fldCharType="end"/>
        </w:r>
        <w:r w:rsidR="007640CF" w:rsidRPr="0046734F">
          <w:rPr>
            <w:rFonts w:ascii="Arial" w:hAnsi="Arial" w:cs="Arial"/>
            <w:sz w:val="22"/>
            <w:szCs w:val="22"/>
            <w:rPrChange w:id="337" w:author="Laurent Philippot" w:date="2024-05-08T11:14:00Z">
              <w:rPr>
                <w:rFonts w:ascii="Arial" w:hAnsi="Arial" w:cs="Arial"/>
                <w:sz w:val="22"/>
                <w:szCs w:val="22"/>
                <w:highlight w:val="yellow"/>
              </w:rPr>
            </w:rPrChange>
          </w:rPr>
          <w:t xml:space="preserve"> </w:t>
        </w:r>
      </w:ins>
      <w:del w:id="338" w:author="Laurent Philippot" w:date="2024-05-07T19:51:00Z">
        <w:r w:rsidR="00E5088A" w:rsidRPr="0046734F" w:rsidDel="007640CF">
          <w:rPr>
            <w:rFonts w:ascii="Arial" w:hAnsi="Arial" w:cs="Arial"/>
            <w:sz w:val="22"/>
            <w:szCs w:val="22"/>
          </w:rPr>
          <w:delText xml:space="preserve">study </w:delText>
        </w:r>
        <w:r w:rsidR="00E5088A" w:rsidRPr="0046734F" w:rsidDel="00565E80">
          <w:rPr>
            <w:rFonts w:ascii="Arial" w:hAnsi="Arial" w:cs="Arial"/>
            <w:sz w:val="22"/>
            <w:szCs w:val="22"/>
          </w:rPr>
          <w:delText>demonstrated</w:delText>
        </w:r>
      </w:del>
      <w:ins w:id="339" w:author="Laurent Philippot" w:date="2024-05-07T19:51:00Z">
        <w:r w:rsidR="00565E80" w:rsidRPr="0046734F">
          <w:rPr>
            <w:rFonts w:ascii="Arial" w:hAnsi="Arial" w:cs="Arial"/>
            <w:sz w:val="22"/>
            <w:szCs w:val="22"/>
          </w:rPr>
          <w:t>showed</w:t>
        </w:r>
      </w:ins>
      <w:r w:rsidR="00E5088A" w:rsidRPr="0046734F">
        <w:rPr>
          <w:rFonts w:ascii="Arial" w:hAnsi="Arial" w:cs="Arial"/>
          <w:sz w:val="22"/>
          <w:szCs w:val="22"/>
        </w:rPr>
        <w:t xml:space="preserve"> the </w:t>
      </w:r>
      <w:del w:id="340" w:author="Laurent Philippot" w:date="2024-05-08T10:49:00Z">
        <w:r w:rsidR="00E5088A" w:rsidRPr="0046734F" w:rsidDel="002F5135">
          <w:rPr>
            <w:rFonts w:ascii="Arial" w:hAnsi="Arial" w:cs="Arial"/>
            <w:sz w:val="22"/>
            <w:szCs w:val="22"/>
          </w:rPr>
          <w:delText xml:space="preserve">resistance of </w:delText>
        </w:r>
      </w:del>
      <w:r w:rsidR="00E5088A" w:rsidRPr="0046734F">
        <w:rPr>
          <w:rFonts w:ascii="Arial" w:hAnsi="Arial" w:cs="Arial"/>
          <w:sz w:val="22"/>
          <w:szCs w:val="22"/>
        </w:rPr>
        <w:t xml:space="preserve">AO </w:t>
      </w:r>
      <w:ins w:id="341" w:author="Laurent Philippot" w:date="2024-05-08T10:52:00Z">
        <w:r w:rsidR="002F5135" w:rsidRPr="0046734F">
          <w:rPr>
            <w:rFonts w:ascii="Arial" w:hAnsi="Arial" w:cs="Arial"/>
            <w:sz w:val="22"/>
            <w:szCs w:val="22"/>
            <w:rPrChange w:id="342" w:author="Laurent Philippot" w:date="2024-05-08T11:14:00Z">
              <w:rPr>
                <w:rFonts w:ascii="Arial" w:hAnsi="Arial" w:cs="Arial"/>
                <w:sz w:val="22"/>
                <w:szCs w:val="22"/>
                <w:highlight w:val="yellow"/>
              </w:rPr>
            </w:rPrChange>
          </w:rPr>
          <w:t xml:space="preserve">communities </w:t>
        </w:r>
      </w:ins>
      <w:del w:id="343" w:author="Laurent Philippot" w:date="2024-05-08T10:49:00Z">
        <w:r w:rsidR="00E5088A" w:rsidRPr="0046734F" w:rsidDel="002F5135">
          <w:rPr>
            <w:rFonts w:ascii="Arial" w:hAnsi="Arial" w:cs="Arial"/>
            <w:sz w:val="22"/>
            <w:szCs w:val="22"/>
          </w:rPr>
          <w:delText xml:space="preserve">groups </w:delText>
        </w:r>
      </w:del>
      <w:ins w:id="344" w:author="Laurent Philippot" w:date="2024-05-08T10:49:00Z">
        <w:r w:rsidR="002F5135" w:rsidRPr="0046734F">
          <w:rPr>
            <w:rFonts w:ascii="Arial" w:hAnsi="Arial" w:cs="Arial"/>
            <w:sz w:val="22"/>
            <w:szCs w:val="22"/>
            <w:rPrChange w:id="345" w:author="Laurent Philippot" w:date="2024-05-08T11:14:00Z">
              <w:rPr>
                <w:rFonts w:ascii="Arial" w:hAnsi="Arial" w:cs="Arial"/>
                <w:sz w:val="22"/>
                <w:szCs w:val="22"/>
                <w:highlight w:val="yellow"/>
              </w:rPr>
            </w:rPrChange>
          </w:rPr>
          <w:t>were resistant</w:t>
        </w:r>
        <w:r w:rsidR="002F5135" w:rsidRPr="0046734F">
          <w:rPr>
            <w:rFonts w:ascii="Arial" w:hAnsi="Arial" w:cs="Arial"/>
            <w:sz w:val="22"/>
            <w:szCs w:val="22"/>
          </w:rPr>
          <w:t xml:space="preserve"> </w:t>
        </w:r>
      </w:ins>
      <w:r w:rsidR="00E5088A" w:rsidRPr="0046734F">
        <w:rPr>
          <w:rFonts w:ascii="Arial" w:hAnsi="Arial" w:cs="Arial"/>
          <w:sz w:val="22"/>
          <w:szCs w:val="22"/>
        </w:rPr>
        <w:t>to drought regardless of management practices</w:t>
      </w:r>
      <w:ins w:id="346" w:author="Laurent Philippot" w:date="2024-05-08T11:10:00Z">
        <w:r w:rsidR="0019212C" w:rsidRPr="0046734F">
          <w:rPr>
            <w:rFonts w:ascii="Arial" w:hAnsi="Arial" w:cs="Arial"/>
            <w:sz w:val="22"/>
            <w:szCs w:val="22"/>
            <w:rPrChange w:id="347" w:author="Laurent Philippot" w:date="2024-05-08T11:14:00Z">
              <w:rPr>
                <w:rFonts w:ascii="Arial" w:hAnsi="Arial" w:cs="Arial"/>
                <w:sz w:val="22"/>
                <w:szCs w:val="22"/>
                <w:highlight w:val="yellow"/>
              </w:rPr>
            </w:rPrChange>
          </w:rPr>
          <w:t xml:space="preserve"> in agr</w:t>
        </w:r>
      </w:ins>
      <w:ins w:id="348" w:author="Laurent Philippot" w:date="2024-05-08T11:11:00Z">
        <w:r w:rsidR="0019212C" w:rsidRPr="0046734F">
          <w:rPr>
            <w:rFonts w:ascii="Arial" w:hAnsi="Arial" w:cs="Arial"/>
            <w:sz w:val="22"/>
            <w:szCs w:val="22"/>
            <w:rPrChange w:id="349" w:author="Laurent Philippot" w:date="2024-05-08T11:14:00Z">
              <w:rPr>
                <w:rFonts w:ascii="Arial" w:hAnsi="Arial" w:cs="Arial"/>
                <w:sz w:val="22"/>
                <w:szCs w:val="22"/>
                <w:highlight w:val="yellow"/>
              </w:rPr>
            </w:rPrChange>
          </w:rPr>
          <w:t>icultural fields</w:t>
        </w:r>
      </w:ins>
      <w:del w:id="350" w:author="Laurent Philippot" w:date="2024-05-08T11:10:00Z">
        <w:r w:rsidR="00E5088A" w:rsidRPr="0046734F" w:rsidDel="003F0DAC">
          <w:rPr>
            <w:rFonts w:ascii="Arial" w:hAnsi="Arial" w:cs="Arial"/>
            <w:sz w:val="22"/>
            <w:szCs w:val="22"/>
          </w:rPr>
          <w:delText xml:space="preserve"> </w:delText>
        </w:r>
        <w:r w:rsidR="00E5088A" w:rsidRPr="0046734F" w:rsidDel="003F0DAC">
          <w:rPr>
            <w:rFonts w:ascii="Arial" w:hAnsi="Arial" w:cs="Arial"/>
            <w:sz w:val="22"/>
            <w:szCs w:val="22"/>
          </w:rPr>
          <w:fldChar w:fldCharType="begin"/>
        </w:r>
        <w:r w:rsidR="00E5088A" w:rsidRPr="0046734F" w:rsidDel="003F0DAC">
          <w:rPr>
            <w:rFonts w:ascii="Arial" w:hAnsi="Arial" w:cs="Arial"/>
            <w:sz w:val="22"/>
            <w:szCs w:val="22"/>
          </w:rPr>
          <w:del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delInstrText>
        </w:r>
        <w:r w:rsidR="00E5088A" w:rsidRPr="0046734F" w:rsidDel="003F0DAC">
          <w:rPr>
            <w:rFonts w:ascii="Arial" w:hAnsi="Arial" w:cs="Arial"/>
            <w:sz w:val="22"/>
            <w:szCs w:val="22"/>
          </w:rPr>
          <w:fldChar w:fldCharType="separate"/>
        </w:r>
        <w:r w:rsidR="00E5088A" w:rsidRPr="0046734F" w:rsidDel="003F0DAC">
          <w:rPr>
            <w:rFonts w:ascii="Arial" w:hAnsi="Arial" w:cs="Arial"/>
            <w:noProof/>
            <w:sz w:val="22"/>
            <w:szCs w:val="22"/>
          </w:rPr>
          <w:delText>(Kaurin et al., 2018)</w:delText>
        </w:r>
        <w:r w:rsidR="00E5088A" w:rsidRPr="0046734F" w:rsidDel="003F0DAC">
          <w:rPr>
            <w:rFonts w:ascii="Arial" w:hAnsi="Arial" w:cs="Arial"/>
            <w:sz w:val="22"/>
            <w:szCs w:val="22"/>
          </w:rPr>
          <w:fldChar w:fldCharType="end"/>
        </w:r>
      </w:del>
      <w:r w:rsidR="00E5088A" w:rsidRPr="0046734F">
        <w:rPr>
          <w:rFonts w:ascii="Arial" w:hAnsi="Arial" w:cs="Arial"/>
          <w:sz w:val="22"/>
          <w:szCs w:val="22"/>
        </w:rPr>
        <w:t xml:space="preserve">. </w:t>
      </w:r>
      <w:del w:id="351" w:author="Laurent Philippot" w:date="2024-05-07T09:18:00Z">
        <w:r w:rsidR="00E5088A" w:rsidRPr="0046734F" w:rsidDel="0096751D">
          <w:rPr>
            <w:rFonts w:ascii="Arial" w:hAnsi="Arial" w:cs="Arial"/>
            <w:sz w:val="22"/>
            <w:szCs w:val="22"/>
          </w:rPr>
          <w:delText xml:space="preserve">Our study adds fundamental information on the impact of drought on the AO structure and abundance under organic and conventional systems in the long-term DOK field trial. </w:delText>
        </w:r>
      </w:del>
    </w:p>
    <w:p w14:paraId="47D9C1E6" w14:textId="4DA4F020" w:rsidR="00E5088A" w:rsidRPr="009B519C" w:rsidRDefault="00E5088A">
      <w:pPr>
        <w:spacing w:line="480" w:lineRule="auto"/>
        <w:ind w:firstLine="720"/>
        <w:jc w:val="both"/>
        <w:rPr>
          <w:rFonts w:ascii="Arial" w:hAnsi="Arial" w:cs="Arial"/>
        </w:rPr>
        <w:pPrChange w:id="352" w:author="Laurent Philippot" w:date="2024-05-06T16:27:00Z">
          <w:pPr>
            <w:pStyle w:val="ListParagraph"/>
            <w:spacing w:line="480" w:lineRule="auto"/>
            <w:ind w:left="0" w:firstLine="720"/>
            <w:jc w:val="both"/>
          </w:pPr>
        </w:pPrChange>
      </w:pPr>
      <w:r w:rsidRPr="0046734F">
        <w:rPr>
          <w:rFonts w:ascii="Arial" w:hAnsi="Arial" w:cs="Arial"/>
          <w:rPrChange w:id="353" w:author="Laurent Philippot" w:date="2024-05-08T11:14:00Z">
            <w:rPr/>
          </w:rPrChange>
        </w:rPr>
        <w:t xml:space="preserve">Here, we </w:t>
      </w:r>
      <w:ins w:id="354" w:author="Laurent Philippot" w:date="2024-05-06T16:25:00Z">
        <w:r w:rsidR="005725FA" w:rsidRPr="0046734F">
          <w:rPr>
            <w:rFonts w:ascii="Arial" w:hAnsi="Arial" w:cs="Arial"/>
            <w:rPrChange w:id="355" w:author="Laurent Philippot" w:date="2024-05-08T11:14:00Z">
              <w:rPr/>
            </w:rPrChange>
          </w:rPr>
          <w:t>determine to</w:t>
        </w:r>
        <w:r w:rsidR="004739C5" w:rsidRPr="0046734F">
          <w:rPr>
            <w:rFonts w:ascii="Arial" w:hAnsi="Arial" w:cs="Arial"/>
          </w:rPr>
          <w:t xml:space="preserve"> </w:t>
        </w:r>
      </w:ins>
      <w:ins w:id="356" w:author="Laurent Philippot" w:date="2024-05-06T19:37:00Z">
        <w:r w:rsidR="00727B35" w:rsidRPr="0046734F">
          <w:rPr>
            <w:rFonts w:ascii="Arial" w:hAnsi="Arial" w:cs="Arial"/>
          </w:rPr>
          <w:t>what</w:t>
        </w:r>
      </w:ins>
      <w:ins w:id="357" w:author="Laurent Philippot" w:date="2024-05-06T16:25:00Z">
        <w:r w:rsidR="005725FA" w:rsidRPr="0046734F">
          <w:rPr>
            <w:rFonts w:ascii="Arial" w:hAnsi="Arial" w:cs="Arial"/>
            <w:rPrChange w:id="358" w:author="Laurent Philippot" w:date="2024-05-08T11:14:00Z">
              <w:rPr/>
            </w:rPrChange>
          </w:rPr>
          <w:t xml:space="preserve"> extent </w:t>
        </w:r>
        <w:r w:rsidR="004739C5" w:rsidRPr="0046734F">
          <w:rPr>
            <w:rFonts w:ascii="Arial" w:hAnsi="Arial" w:cs="Arial"/>
          </w:rPr>
          <w:t>management practices in</w:t>
        </w:r>
      </w:ins>
      <w:ins w:id="359" w:author="Laurent Philippot" w:date="2024-05-06T16:26:00Z">
        <w:r w:rsidR="004739C5" w:rsidRPr="0046734F">
          <w:rPr>
            <w:rFonts w:ascii="Arial" w:hAnsi="Arial" w:cs="Arial"/>
          </w:rPr>
          <w:t xml:space="preserve"> agroecosystems</w:t>
        </w:r>
      </w:ins>
      <w:ins w:id="360" w:author="Laurent Philippot" w:date="2024-05-06T16:25:00Z">
        <w:r w:rsidR="005725FA" w:rsidRPr="0046734F">
          <w:rPr>
            <w:rFonts w:ascii="Arial" w:hAnsi="Arial" w:cs="Arial"/>
            <w:rPrChange w:id="361" w:author="Laurent Philippot" w:date="2024-05-08T11:14:00Z">
              <w:rPr/>
            </w:rPrChange>
          </w:rPr>
          <w:t xml:space="preserve"> could </w:t>
        </w:r>
      </w:ins>
      <w:ins w:id="362" w:author="Laurent Philippot" w:date="2024-05-06T16:26:00Z">
        <w:r w:rsidR="004739C5" w:rsidRPr="0046734F">
          <w:rPr>
            <w:rFonts w:ascii="Arial" w:hAnsi="Arial" w:cs="Arial"/>
          </w:rPr>
          <w:t>modulate the response of ammonia-oxidizing communities to drought</w:t>
        </w:r>
      </w:ins>
      <w:ins w:id="363" w:author="Laurent Philippot" w:date="2024-05-08T11:09:00Z">
        <w:r w:rsidR="00F441AF" w:rsidRPr="0046734F">
          <w:rPr>
            <w:rFonts w:ascii="Arial" w:hAnsi="Arial" w:cs="Arial"/>
          </w:rPr>
          <w:t xml:space="preserve"> in bulk and rhizospheric soil</w:t>
        </w:r>
      </w:ins>
      <w:ins w:id="364" w:author="Laurent Philippot" w:date="2024-05-06T16:26:00Z">
        <w:r w:rsidR="004739C5" w:rsidRPr="0046734F">
          <w:rPr>
            <w:rFonts w:ascii="Arial" w:hAnsi="Arial" w:cs="Arial"/>
          </w:rPr>
          <w:t xml:space="preserve">. </w:t>
        </w:r>
      </w:ins>
      <w:ins w:id="365" w:author="Laurent Philippot" w:date="2024-05-06T16:27:00Z">
        <w:r w:rsidR="004739C5" w:rsidRPr="0046734F">
          <w:rPr>
            <w:rFonts w:ascii="Arial" w:hAnsi="Arial" w:cs="Arial"/>
          </w:rPr>
          <w:t xml:space="preserve">For this purpose, </w:t>
        </w:r>
      </w:ins>
      <w:ins w:id="366" w:author="Laurent Philippot" w:date="2024-05-06T16:25:00Z">
        <w:r w:rsidR="005725FA" w:rsidRPr="0046734F">
          <w:rPr>
            <w:rFonts w:ascii="Arial" w:hAnsi="Arial" w:cs="Arial"/>
          </w:rPr>
          <w:t xml:space="preserve"> </w:t>
        </w:r>
      </w:ins>
      <w:del w:id="367" w:author="Laurent Philippot" w:date="2024-05-06T16:27:00Z">
        <w:r w:rsidRPr="0046734F" w:rsidDel="004739C5">
          <w:rPr>
            <w:rFonts w:ascii="Arial" w:hAnsi="Arial" w:cs="Arial"/>
          </w:rPr>
          <w:delText xml:space="preserve">performed </w:delText>
        </w:r>
      </w:del>
      <w:ins w:id="368" w:author="Laurent Philippot" w:date="2024-05-06T16:27:00Z">
        <w:r w:rsidR="004739C5" w:rsidRPr="0046734F">
          <w:rPr>
            <w:rFonts w:ascii="Arial" w:hAnsi="Arial" w:cs="Arial"/>
          </w:rPr>
          <w:t xml:space="preserve">we </w:t>
        </w:r>
      </w:ins>
      <w:del w:id="369" w:author="Laurent Philippot" w:date="2024-05-06T16:28:00Z">
        <w:r w:rsidRPr="0046734F" w:rsidDel="004739C5">
          <w:rPr>
            <w:rFonts w:ascii="Arial" w:hAnsi="Arial" w:cs="Arial"/>
          </w:rPr>
          <w:delText>assess</w:delText>
        </w:r>
      </w:del>
      <w:ins w:id="370" w:author="Laurent Philippot" w:date="2024-05-06T16:28:00Z">
        <w:r w:rsidR="004739C5" w:rsidRPr="0046734F">
          <w:rPr>
            <w:rFonts w:ascii="Arial" w:hAnsi="Arial" w:cs="Arial"/>
          </w:rPr>
          <w:t xml:space="preserve">monitored </w:t>
        </w:r>
      </w:ins>
      <w:ins w:id="371" w:author="Laurent Philippot" w:date="2024-05-06T16:27:00Z">
        <w:r w:rsidR="004739C5" w:rsidRPr="0046734F">
          <w:rPr>
            <w:rFonts w:ascii="Arial" w:hAnsi="Arial" w:cs="Arial"/>
          </w:rPr>
          <w:t xml:space="preserve">the abundance and structure of </w:t>
        </w:r>
      </w:ins>
      <w:del w:id="372" w:author="Laurent Philippot" w:date="2024-05-06T16:27:00Z">
        <w:r w:rsidRPr="0046734F" w:rsidDel="004739C5">
          <w:rPr>
            <w:rFonts w:ascii="Arial" w:hAnsi="Arial" w:cs="Arial"/>
          </w:rPr>
          <w:delText>ment</w:delText>
        </w:r>
      </w:del>
      <w:r w:rsidRPr="0046734F">
        <w:rPr>
          <w:rFonts w:ascii="Arial" w:hAnsi="Arial" w:cs="Arial"/>
        </w:rPr>
        <w:t xml:space="preserve"> </w:t>
      </w:r>
      <w:del w:id="373" w:author="Laurent Philippot" w:date="2024-05-06T19:34:00Z">
        <w:r w:rsidRPr="0046734F" w:rsidDel="00EC0C71">
          <w:rPr>
            <w:rFonts w:ascii="Arial" w:hAnsi="Arial" w:cs="Arial"/>
          </w:rPr>
          <w:delText xml:space="preserve">of </w:delText>
        </w:r>
      </w:del>
      <w:r w:rsidRPr="0046734F">
        <w:rPr>
          <w:rFonts w:ascii="Arial" w:hAnsi="Arial" w:cs="Arial"/>
        </w:rPr>
        <w:t>AO communities, mineral N pools, as well as N</w:t>
      </w:r>
      <w:r w:rsidRPr="0046734F">
        <w:rPr>
          <w:rFonts w:ascii="Arial" w:hAnsi="Arial" w:cs="Arial"/>
          <w:vertAlign w:val="subscript"/>
        </w:rPr>
        <w:t>2</w:t>
      </w:r>
      <w:r w:rsidRPr="0046734F">
        <w:rPr>
          <w:rFonts w:ascii="Arial" w:hAnsi="Arial" w:cs="Arial"/>
        </w:rPr>
        <w:t xml:space="preserve">O emissions </w:t>
      </w:r>
      <w:ins w:id="374" w:author="Laurent Philippot" w:date="2024-05-08T10:24:00Z">
        <w:r w:rsidR="00667609" w:rsidRPr="0046734F">
          <w:rPr>
            <w:rFonts w:ascii="Arial" w:hAnsi="Arial" w:cs="Arial"/>
          </w:rPr>
          <w:t xml:space="preserve">over </w:t>
        </w:r>
      </w:ins>
      <w:ins w:id="375" w:author="Laurent Philippot" w:date="2024-05-08T10:59:00Z">
        <w:r w:rsidR="00460C57" w:rsidRPr="0046734F">
          <w:rPr>
            <w:rFonts w:ascii="Arial" w:hAnsi="Arial" w:cs="Arial"/>
          </w:rPr>
          <w:t>5</w:t>
        </w:r>
      </w:ins>
      <w:ins w:id="376" w:author="Laurent Philippot" w:date="2024-05-08T10:24:00Z">
        <w:r w:rsidR="00667609" w:rsidRPr="0046734F">
          <w:rPr>
            <w:rFonts w:ascii="Arial" w:hAnsi="Arial" w:cs="Arial"/>
          </w:rPr>
          <w:t xml:space="preserve"> months </w:t>
        </w:r>
      </w:ins>
      <w:del w:id="377" w:author="Laurent Philippot" w:date="2024-05-08T10:24:00Z">
        <w:r w:rsidRPr="0046734F" w:rsidDel="00667609">
          <w:rPr>
            <w:rFonts w:ascii="Arial" w:hAnsi="Arial" w:cs="Arial"/>
          </w:rPr>
          <w:delText xml:space="preserve">when </w:delText>
        </w:r>
      </w:del>
      <w:del w:id="378" w:author="Laurent Philippot" w:date="2024-05-06T16:28:00Z">
        <w:r w:rsidRPr="0046734F" w:rsidDel="004739C5">
          <w:rPr>
            <w:rFonts w:ascii="Arial" w:hAnsi="Arial" w:cs="Arial"/>
          </w:rPr>
          <w:delText xml:space="preserve">exposed </w:delText>
        </w:r>
      </w:del>
      <w:ins w:id="379" w:author="Laurent Philippot" w:date="2024-05-08T10:24:00Z">
        <w:r w:rsidR="00667609" w:rsidRPr="0046734F">
          <w:rPr>
            <w:rFonts w:ascii="Arial" w:hAnsi="Arial" w:cs="Arial"/>
          </w:rPr>
          <w:t>durin</w:t>
        </w:r>
      </w:ins>
      <w:ins w:id="380" w:author="Laurent Philippot" w:date="2024-05-08T10:26:00Z">
        <w:r w:rsidR="00667609" w:rsidRPr="0046734F">
          <w:rPr>
            <w:rFonts w:ascii="Arial" w:hAnsi="Arial" w:cs="Arial"/>
          </w:rPr>
          <w:t xml:space="preserve">g </w:t>
        </w:r>
      </w:ins>
      <w:ins w:id="381" w:author="Laurent Philippot" w:date="2024-05-08T10:27:00Z">
        <w:r w:rsidR="00667609" w:rsidRPr="0046734F">
          <w:rPr>
            <w:rFonts w:ascii="Arial" w:hAnsi="Arial" w:cs="Arial"/>
          </w:rPr>
          <w:t xml:space="preserve">and after </w:t>
        </w:r>
      </w:ins>
      <w:ins w:id="382" w:author="Laurent Philippot" w:date="2024-05-08T10:26:00Z">
        <w:r w:rsidR="00667609" w:rsidRPr="0046734F">
          <w:rPr>
            <w:rFonts w:ascii="Arial" w:hAnsi="Arial" w:cs="Arial"/>
          </w:rPr>
          <w:t>simulated</w:t>
        </w:r>
      </w:ins>
      <w:ins w:id="383" w:author="Laurent Philippot" w:date="2024-05-06T16:29:00Z">
        <w:r w:rsidR="004739C5" w:rsidRPr="0046734F">
          <w:rPr>
            <w:rFonts w:ascii="Arial" w:hAnsi="Arial" w:cs="Arial"/>
          </w:rPr>
          <w:t xml:space="preserve"> drought using</w:t>
        </w:r>
      </w:ins>
      <w:ins w:id="384" w:author="Laurent Philippot" w:date="2024-05-06T16:28:00Z">
        <w:r w:rsidR="004739C5" w:rsidRPr="0046734F">
          <w:rPr>
            <w:rFonts w:ascii="Arial" w:hAnsi="Arial" w:cs="Arial"/>
          </w:rPr>
          <w:t xml:space="preserve"> </w:t>
        </w:r>
      </w:ins>
      <w:del w:id="385" w:author="Laurent Philippot" w:date="2024-05-06T16:29:00Z">
        <w:r w:rsidRPr="0046734F" w:rsidDel="004739C5">
          <w:rPr>
            <w:rFonts w:ascii="Arial" w:hAnsi="Arial" w:cs="Arial"/>
          </w:rPr>
          <w:delText xml:space="preserve">to </w:delText>
        </w:r>
      </w:del>
      <w:r w:rsidRPr="0046734F">
        <w:rPr>
          <w:rFonts w:ascii="Arial" w:hAnsi="Arial" w:cs="Arial"/>
        </w:rPr>
        <w:t>rain shelter</w:t>
      </w:r>
      <w:ins w:id="386" w:author="Laurent Philippot" w:date="2024-05-06T16:29:00Z">
        <w:r w:rsidR="004739C5" w:rsidRPr="0046734F">
          <w:rPr>
            <w:rFonts w:ascii="Arial" w:hAnsi="Arial" w:cs="Arial"/>
          </w:rPr>
          <w:t xml:space="preserve"> </w:t>
        </w:r>
      </w:ins>
      <w:del w:id="387" w:author="Laurent Philippot" w:date="2024-05-06T16:30:00Z">
        <w:r w:rsidRPr="0046734F" w:rsidDel="004739C5">
          <w:rPr>
            <w:rFonts w:ascii="Arial" w:hAnsi="Arial" w:cs="Arial"/>
          </w:rPr>
          <w:delText xml:space="preserve">-simulated drought </w:delText>
        </w:r>
      </w:del>
      <w:r w:rsidRPr="0046734F">
        <w:rPr>
          <w:rFonts w:ascii="Arial" w:hAnsi="Arial" w:cs="Arial"/>
        </w:rPr>
        <w:t xml:space="preserve">in the DOK field, one of the oldest </w:t>
      </w:r>
      <w:del w:id="388" w:author="Laurent Philippot" w:date="2024-05-06T16:30:00Z">
        <w:r w:rsidRPr="0046734F" w:rsidDel="004739C5">
          <w:rPr>
            <w:rFonts w:ascii="Arial" w:hAnsi="Arial" w:cs="Arial"/>
          </w:rPr>
          <w:delText xml:space="preserve">field </w:delText>
        </w:r>
      </w:del>
      <w:ins w:id="389" w:author="Laurent Philippot" w:date="2024-05-06T16:30:00Z">
        <w:r w:rsidR="004739C5" w:rsidRPr="0046734F">
          <w:rPr>
            <w:rFonts w:ascii="Arial" w:hAnsi="Arial" w:cs="Arial"/>
          </w:rPr>
          <w:t xml:space="preserve">experimental </w:t>
        </w:r>
      </w:ins>
      <w:r w:rsidRPr="0046734F">
        <w:rPr>
          <w:rFonts w:ascii="Arial" w:hAnsi="Arial" w:cs="Arial"/>
        </w:rPr>
        <w:t>trial site comparing organic and conventional cropping</w:t>
      </w:r>
      <w:r w:rsidRPr="009B519C">
        <w:rPr>
          <w:rFonts w:ascii="Arial" w:hAnsi="Arial" w:cs="Arial"/>
        </w:rPr>
        <w:t xml:space="preserve"> systems in Europe. </w:t>
      </w:r>
      <w:del w:id="390" w:author="Laurent Philippot" w:date="2024-05-06T16:50:00Z">
        <w:r w:rsidRPr="009B519C" w:rsidDel="0092220D">
          <w:rPr>
            <w:rFonts w:ascii="Arial" w:hAnsi="Arial" w:cs="Arial"/>
          </w:rPr>
          <w:delText>Our hypotheses are: (1)</w:delText>
        </w:r>
        <w:r w:rsidRPr="009B519C" w:rsidDel="0092220D">
          <w:rPr>
            <w:rFonts w:ascii="Arial" w:hAnsi="Arial" w:cs="Arial"/>
            <w:b/>
            <w:bCs/>
          </w:rPr>
          <w:delText xml:space="preserve"> </w:delText>
        </w:r>
        <w:r w:rsidRPr="009B519C" w:rsidDel="0092220D">
          <w:rPr>
            <w:rFonts w:ascii="Arial" w:hAnsi="Arial" w:cs="Arial"/>
          </w:rPr>
          <w:delText>drought will alter the structure and diversity of AO communities; (2) drought will reduce the abundance of AO communities; (3)</w:delText>
        </w:r>
      </w:del>
      <w:ins w:id="391" w:author="Laurent Philippot" w:date="2024-05-06T16:50:00Z">
        <w:r w:rsidR="0092220D">
          <w:rPr>
            <w:rFonts w:ascii="Arial" w:hAnsi="Arial" w:cs="Arial"/>
          </w:rPr>
          <w:t>We hypothesized that (i)</w:t>
        </w:r>
      </w:ins>
      <w:r w:rsidRPr="009B519C">
        <w:rPr>
          <w:rFonts w:ascii="Arial" w:hAnsi="Arial" w:cs="Arial"/>
        </w:rPr>
        <w:t xml:space="preserve"> the effect of drought on AO communities </w:t>
      </w:r>
      <w:del w:id="392" w:author="Laurent Philippot" w:date="2024-05-08T10:55:00Z">
        <w:r w:rsidRPr="009B519C" w:rsidDel="002F5135">
          <w:rPr>
            <w:rFonts w:ascii="Arial" w:hAnsi="Arial" w:cs="Arial"/>
          </w:rPr>
          <w:delText xml:space="preserve">is specific </w:delText>
        </w:r>
      </w:del>
      <w:ins w:id="393" w:author="Laurent Philippot" w:date="2024-05-06T16:50:00Z">
        <w:r w:rsidR="0092220D">
          <w:rPr>
            <w:rFonts w:ascii="Arial" w:hAnsi="Arial" w:cs="Arial"/>
          </w:rPr>
          <w:t xml:space="preserve">will </w:t>
        </w:r>
      </w:ins>
      <w:r w:rsidRPr="009B519C">
        <w:rPr>
          <w:rFonts w:ascii="Arial" w:hAnsi="Arial" w:cs="Arial"/>
        </w:rPr>
        <w:t>depend</w:t>
      </w:r>
      <w:del w:id="394" w:author="Laurent Philippot" w:date="2024-05-06T16:50:00Z">
        <w:r w:rsidRPr="009B519C" w:rsidDel="0092220D">
          <w:rPr>
            <w:rFonts w:ascii="Arial" w:hAnsi="Arial" w:cs="Arial"/>
          </w:rPr>
          <w:delText>ing</w:delText>
        </w:r>
      </w:del>
      <w:r w:rsidRPr="009B519C">
        <w:rPr>
          <w:rFonts w:ascii="Arial" w:hAnsi="Arial" w:cs="Arial"/>
        </w:rPr>
        <w:t xml:space="preserve"> on the cropping system</w:t>
      </w:r>
      <w:del w:id="395" w:author="Laurent Philippot" w:date="2024-05-08T11:01:00Z">
        <w:r w:rsidRPr="009B519C" w:rsidDel="00460C57">
          <w:rPr>
            <w:rFonts w:ascii="Arial" w:hAnsi="Arial" w:cs="Arial"/>
          </w:rPr>
          <w:delText>s</w:delText>
        </w:r>
      </w:del>
      <w:r w:rsidRPr="009B519C">
        <w:rPr>
          <w:rFonts w:ascii="Arial" w:hAnsi="Arial" w:cs="Arial"/>
        </w:rPr>
        <w:t xml:space="preserve">, </w:t>
      </w:r>
      <w:del w:id="396" w:author="Laurent Philippot" w:date="2024-05-06T19:35:00Z">
        <w:r w:rsidRPr="009B519C" w:rsidDel="00EC0C71">
          <w:rPr>
            <w:rFonts w:ascii="Arial" w:hAnsi="Arial" w:cs="Arial"/>
          </w:rPr>
          <w:delText xml:space="preserve">and </w:delText>
        </w:r>
      </w:del>
      <w:ins w:id="397" w:author="Laurent Philippot" w:date="2024-05-06T16:51:00Z">
        <w:r w:rsidR="0092220D">
          <w:rPr>
            <w:rFonts w:ascii="Arial" w:hAnsi="Arial" w:cs="Arial"/>
          </w:rPr>
          <w:t>(ii)</w:t>
        </w:r>
      </w:ins>
      <w:ins w:id="398" w:author="Laurent Philippot" w:date="2024-05-07T19:53:00Z">
        <w:r w:rsidR="00565E80">
          <w:rPr>
            <w:rFonts w:ascii="Arial" w:hAnsi="Arial" w:cs="Arial"/>
          </w:rPr>
          <w:t xml:space="preserve"> </w:t>
        </w:r>
        <w:r w:rsidR="00565E80" w:rsidRPr="009B519C">
          <w:rPr>
            <w:rFonts w:ascii="Arial" w:hAnsi="Arial" w:cs="Arial"/>
          </w:rPr>
          <w:t xml:space="preserve">the effect of drought will also </w:t>
        </w:r>
        <w:r w:rsidR="00565E80">
          <w:rPr>
            <w:rFonts w:ascii="Arial" w:hAnsi="Arial" w:cs="Arial"/>
          </w:rPr>
          <w:t xml:space="preserve">be </w:t>
        </w:r>
        <w:r w:rsidR="00565E80" w:rsidRPr="009B519C">
          <w:rPr>
            <w:rFonts w:ascii="Arial" w:hAnsi="Arial" w:cs="Arial"/>
          </w:rPr>
          <w:t>group specific</w:t>
        </w:r>
      </w:ins>
      <w:ins w:id="399" w:author="Laurent Philippot" w:date="2024-05-06T16:51:00Z">
        <w:r w:rsidR="0092220D">
          <w:rPr>
            <w:rFonts w:ascii="Arial" w:hAnsi="Arial" w:cs="Arial"/>
          </w:rPr>
          <w:t xml:space="preserve"> </w:t>
        </w:r>
      </w:ins>
      <w:r w:rsidRPr="009B519C">
        <w:rPr>
          <w:rFonts w:ascii="Arial" w:hAnsi="Arial" w:cs="Arial"/>
        </w:rPr>
        <w:t xml:space="preserve">given the </w:t>
      </w:r>
      <w:ins w:id="400" w:author="Laurent Philippot" w:date="2024-05-07T19:53:00Z">
        <w:r w:rsidR="00565E80">
          <w:rPr>
            <w:rFonts w:ascii="Arial" w:hAnsi="Arial" w:cs="Arial"/>
          </w:rPr>
          <w:t xml:space="preserve">physiological </w:t>
        </w:r>
      </w:ins>
      <w:r w:rsidRPr="009B519C">
        <w:rPr>
          <w:rFonts w:ascii="Arial" w:hAnsi="Arial" w:cs="Arial"/>
        </w:rPr>
        <w:t xml:space="preserve">differences </w:t>
      </w:r>
      <w:del w:id="401" w:author="Laurent Philippot" w:date="2024-05-07T19:53:00Z">
        <w:r w:rsidRPr="009B519C" w:rsidDel="00565E80">
          <w:rPr>
            <w:rFonts w:ascii="Arial" w:hAnsi="Arial" w:cs="Arial"/>
          </w:rPr>
          <w:delText xml:space="preserve">in drought-sensitivities </w:delText>
        </w:r>
      </w:del>
      <w:r w:rsidRPr="009B519C">
        <w:rPr>
          <w:rFonts w:ascii="Arial" w:hAnsi="Arial" w:cs="Arial"/>
        </w:rPr>
        <w:t xml:space="preserve">among AO groups, </w:t>
      </w:r>
      <w:del w:id="402" w:author="Laurent Philippot" w:date="2024-05-06T16:51:00Z">
        <w:r w:rsidRPr="009B519C" w:rsidDel="0092220D">
          <w:rPr>
            <w:rFonts w:ascii="Arial" w:hAnsi="Arial" w:cs="Arial"/>
          </w:rPr>
          <w:delText xml:space="preserve">we assumed </w:delText>
        </w:r>
      </w:del>
      <w:del w:id="403" w:author="Laurent Philippot" w:date="2024-05-07T19:52:00Z">
        <w:r w:rsidRPr="009B519C" w:rsidDel="00565E80">
          <w:rPr>
            <w:rFonts w:ascii="Arial" w:hAnsi="Arial" w:cs="Arial"/>
          </w:rPr>
          <w:delText xml:space="preserve">that </w:delText>
        </w:r>
      </w:del>
      <w:del w:id="404" w:author="Laurent Philippot" w:date="2024-05-07T19:53:00Z">
        <w:r w:rsidRPr="009B519C" w:rsidDel="00565E80">
          <w:rPr>
            <w:rFonts w:ascii="Arial" w:hAnsi="Arial" w:cs="Arial"/>
          </w:rPr>
          <w:delText>the effect of drought will also group specific</w:delText>
        </w:r>
      </w:del>
      <w:ins w:id="405" w:author="Laurent Philippot" w:date="2024-05-06T19:35:00Z">
        <w:r w:rsidR="00EC0C71">
          <w:rPr>
            <w:rFonts w:ascii="Arial" w:hAnsi="Arial" w:cs="Arial"/>
          </w:rPr>
          <w:t>and (iii) the</w:t>
        </w:r>
      </w:ins>
      <w:ins w:id="406" w:author="Laurent Philippot" w:date="2024-05-07T19:52:00Z">
        <w:r w:rsidR="00565E80">
          <w:rPr>
            <w:rFonts w:ascii="Arial" w:hAnsi="Arial" w:cs="Arial"/>
          </w:rPr>
          <w:t xml:space="preserve"> r</w:t>
        </w:r>
      </w:ins>
      <w:ins w:id="407" w:author="Laurent Philippot" w:date="2024-05-07T19:54:00Z">
        <w:r w:rsidR="00565E80">
          <w:rPr>
            <w:rFonts w:ascii="Arial" w:hAnsi="Arial" w:cs="Arial"/>
          </w:rPr>
          <w:t>esponse of AO will differ between the</w:t>
        </w:r>
      </w:ins>
      <w:ins w:id="408" w:author="Laurent Philippot" w:date="2024-05-06T19:35:00Z">
        <w:r w:rsidR="00EC0C71">
          <w:rPr>
            <w:rFonts w:ascii="Arial" w:hAnsi="Arial" w:cs="Arial"/>
          </w:rPr>
          <w:t xml:space="preserve"> rhizospher</w:t>
        </w:r>
      </w:ins>
      <w:ins w:id="409" w:author="Laurent Philippot" w:date="2024-05-06T19:36:00Z">
        <w:r w:rsidR="00EC0C71">
          <w:rPr>
            <w:rFonts w:ascii="Arial" w:hAnsi="Arial" w:cs="Arial"/>
          </w:rPr>
          <w:t>e and bulk soil</w:t>
        </w:r>
      </w:ins>
      <w:ins w:id="410" w:author="Laurent Philippot" w:date="2024-05-06T16:51:00Z">
        <w:r w:rsidR="0092220D">
          <w:rPr>
            <w:rFonts w:ascii="Arial" w:hAnsi="Arial" w:cs="Arial"/>
          </w:rPr>
          <w:t>.</w:t>
        </w:r>
      </w:ins>
      <w:del w:id="411" w:author="Laurent Philippot" w:date="2024-05-06T16:51:00Z">
        <w:r w:rsidRPr="009B519C" w:rsidDel="0092220D">
          <w:rPr>
            <w:rFonts w:ascii="Arial" w:hAnsi="Arial" w:cs="Arial"/>
          </w:rPr>
          <w:delText>; (4) there will be distinct responses of mineral N pools and N</w:delText>
        </w:r>
        <w:r w:rsidRPr="009B519C" w:rsidDel="0092220D">
          <w:rPr>
            <w:rFonts w:ascii="Arial" w:hAnsi="Arial" w:cs="Arial"/>
            <w:vertAlign w:val="subscript"/>
          </w:rPr>
          <w:delText>2</w:delText>
        </w:r>
        <w:r w:rsidRPr="009B519C" w:rsidDel="0092220D">
          <w:rPr>
            <w:rFonts w:ascii="Arial" w:hAnsi="Arial" w:cs="Arial"/>
          </w:rPr>
          <w:delText>O emissions to drought under different cropping systems and fertilization regimes</w:delText>
        </w:r>
      </w:del>
      <w:del w:id="412" w:author="Laurent Philippot" w:date="2024-05-06T19:35:00Z">
        <w:r w:rsidRPr="009B519C" w:rsidDel="00EC0C71">
          <w:rPr>
            <w:rFonts w:ascii="Arial" w:hAnsi="Arial" w:cs="Arial"/>
          </w:rPr>
          <w:delText>.</w:delText>
        </w:r>
      </w:del>
      <w:r w:rsidRPr="009B519C">
        <w:rPr>
          <w:rFonts w:ascii="Arial" w:hAnsi="Arial" w:cs="Arial"/>
        </w:rPr>
        <w:t xml:space="preserve"> </w:t>
      </w:r>
      <w:del w:id="413" w:author="Laurent Philippot" w:date="2024-05-06T19:36:00Z">
        <w:r w:rsidRPr="009B519C" w:rsidDel="00EC0C71">
          <w:rPr>
            <w:rFonts w:ascii="Arial" w:hAnsi="Arial" w:cs="Arial"/>
          </w:rPr>
          <w:delText>Based on the contrasting soil physicochemical properties between organic and conventional systems in the DOK-trial, we expected that the conventional system will exhibit more pronounced drought effect than the organic system. Conversely, the AO communities will be less-affected or even more stable in the organic cropping system.</w:delText>
        </w:r>
      </w:del>
    </w:p>
    <w:p w14:paraId="0C89AD3F" w14:textId="77777777" w:rsidR="00772E22" w:rsidRPr="009B519C" w:rsidRDefault="00772E22" w:rsidP="00157A05">
      <w:pPr>
        <w:spacing w:after="0" w:line="480" w:lineRule="auto"/>
        <w:jc w:val="both"/>
        <w:rPr>
          <w:rFonts w:ascii="Arial" w:hAnsi="Arial" w:cs="Arial"/>
          <w:b/>
          <w:bCs/>
        </w:rPr>
      </w:pPr>
    </w:p>
    <w:p w14:paraId="1CC77F2B" w14:textId="77777777" w:rsidR="001A1821" w:rsidRDefault="00A54115" w:rsidP="00157A05">
      <w:pPr>
        <w:spacing w:after="0" w:line="480" w:lineRule="auto"/>
        <w:jc w:val="both"/>
        <w:rPr>
          <w:rFonts w:ascii="Arial" w:hAnsi="Arial" w:cs="Arial"/>
          <w:b/>
          <w:bCs/>
        </w:rPr>
      </w:pPr>
      <w:r w:rsidRPr="00157A05">
        <w:rPr>
          <w:rFonts w:ascii="Arial" w:hAnsi="Arial" w:cs="Arial"/>
          <w:b/>
          <w:bCs/>
        </w:rPr>
        <w:lastRenderedPageBreak/>
        <w:t>METHODS</w:t>
      </w:r>
    </w:p>
    <w:p w14:paraId="2C665A75" w14:textId="77777777" w:rsidR="00DD65DA" w:rsidRPr="00157A05" w:rsidRDefault="00DD65DA" w:rsidP="00157A05">
      <w:pPr>
        <w:spacing w:after="0" w:line="480" w:lineRule="auto"/>
        <w:jc w:val="both"/>
        <w:rPr>
          <w:rFonts w:ascii="Arial" w:hAnsi="Arial" w:cs="Arial"/>
          <w:b/>
          <w:bCs/>
        </w:rPr>
      </w:pPr>
    </w:p>
    <w:p w14:paraId="6DA8F911"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0667F4B8" w14:textId="2278431A"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KEYkeY1u","properties":{"formattedCitation":"(M. Hartmann et al., 2015b; Maeder et al., 2002)","plainCitation":"(M. Hartmann et al., 2015b; Maeder et al., 2002)","noteIndex":0},"citationItems":[{"id":"ONZRgTyX/JN5rZcrG","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ONZRgTyX/X52E5ZAd","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9B519C">
        <w:rPr>
          <w:rFonts w:ascii="Arial" w:hAnsi="Arial" w:cs="Arial"/>
        </w:rPr>
        <w:t>(M. Hartmann et al., 2015b;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w:t>
      </w:r>
      <w:del w:id="414" w:author="Laurent Philippot" w:date="2024-05-08T10:56:00Z">
        <w:r w:rsidR="00DE2B17" w:rsidRPr="00157A05" w:rsidDel="002F5135">
          <w:rPr>
            <w:rFonts w:ascii="Arial" w:hAnsi="Arial" w:cs="Arial"/>
            <w:color w:val="000000" w:themeColor="text1"/>
          </w:rPr>
          <w:delText xml:space="preserve">plots, </w:delText>
        </w:r>
        <w:r w:rsidR="00112B9B" w:rsidDel="002F5135">
          <w:rPr>
            <w:rFonts w:ascii="Arial" w:hAnsi="Arial" w:cs="Arial"/>
            <w:color w:val="000000" w:themeColor="text1"/>
          </w:rPr>
          <w:delText>n</w:delText>
        </w:r>
        <w:r w:rsidR="00FB13DD" w:rsidRPr="00157A05" w:rsidDel="002F5135">
          <w:rPr>
            <w:rFonts w:ascii="Arial" w:hAnsi="Arial" w:cs="Arial"/>
            <w:color w:val="000000" w:themeColor="text1"/>
          </w:rPr>
          <w:delText xml:space="preserve"> </w:delText>
        </w:r>
      </w:del>
      <w:r w:rsidR="008C28FA"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ZWTSqlgR","properties":{"formattedCitation":"(M. Hartmann et al., 2015b)","plainCitation":"(M. Hartmann et al., 2015b)","noteIndex":0},"citationItems":[{"id":"ONZRgTyX/JN5rZcrG","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9B519C">
        <w:rPr>
          <w:rFonts w:ascii="Arial" w:hAnsi="Arial" w:cs="Arial"/>
        </w:rPr>
        <w:t>(M. Hartmann et al., 2015b)</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ins w:id="415" w:author="Laurent Philippot" w:date="2024-05-08T10:58:00Z">
        <w:r w:rsidR="00460C57">
          <w:rPr>
            <w:rFonts w:ascii="Arial" w:hAnsi="Arial" w:cs="Arial"/>
            <w:color w:val="000000" w:themeColor="text1"/>
          </w:rPr>
          <w:t xml:space="preserve">the </w:t>
        </w:r>
      </w:ins>
      <w:r w:rsidR="003A57A3" w:rsidRPr="00157A05">
        <w:rPr>
          <w:rFonts w:ascii="Arial" w:hAnsi="Arial" w:cs="Arial"/>
          <w:color w:val="000000" w:themeColor="text1"/>
        </w:rPr>
        <w:t>3</w:t>
      </w:r>
      <w:r w:rsidR="00CB2DF6" w:rsidRPr="00157A05">
        <w:rPr>
          <w:rFonts w:ascii="Arial" w:hAnsi="Arial" w:cs="Arial"/>
          <w:color w:val="000000" w:themeColor="text1"/>
        </w:rPr>
        <w:t xml:space="preserve"> </w:t>
      </w:r>
      <w:del w:id="416" w:author="Laurent Philippot" w:date="2024-05-08T10:56:00Z">
        <w:r w:rsidR="00CB2DF6" w:rsidRPr="00157A05" w:rsidDel="002F5135">
          <w:rPr>
            <w:rFonts w:ascii="Arial" w:hAnsi="Arial" w:cs="Arial"/>
            <w:color w:val="000000" w:themeColor="text1"/>
          </w:rPr>
          <w:delText xml:space="preserve">levels </w:delText>
        </w:r>
      </w:del>
      <w:ins w:id="417" w:author="Laurent Philippot" w:date="2024-05-08T10:56:00Z">
        <w:r w:rsidR="002F5135">
          <w:rPr>
            <w:rFonts w:ascii="Arial" w:hAnsi="Arial" w:cs="Arial"/>
            <w:color w:val="000000" w:themeColor="text1"/>
          </w:rPr>
          <w:t>types</w:t>
        </w:r>
        <w:r w:rsidR="002F5135" w:rsidRPr="00157A05">
          <w:rPr>
            <w:rFonts w:ascii="Arial" w:hAnsi="Arial" w:cs="Arial"/>
            <w:color w:val="000000" w:themeColor="text1"/>
          </w:rPr>
          <w:t xml:space="preserve"> </w:t>
        </w:r>
      </w:ins>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del w:id="418" w:author="Laurent Philippot" w:date="2024-05-08T10:58:00Z">
        <w:r w:rsidR="00CB2DF6" w:rsidRPr="00157A05" w:rsidDel="00460C57">
          <w:rPr>
            <w:rFonts w:ascii="Arial" w:hAnsi="Arial" w:cs="Arial"/>
            <w:color w:val="000000" w:themeColor="text1"/>
          </w:rPr>
          <w:delText xml:space="preserve">irrigation </w:delText>
        </w:r>
      </w:del>
      <w:ins w:id="419" w:author="Laurent Philippot" w:date="2024-05-08T10:58:00Z">
        <w:r w:rsidR="00460C57">
          <w:rPr>
            <w:rFonts w:ascii="Arial" w:hAnsi="Arial" w:cs="Arial"/>
            <w:color w:val="000000" w:themeColor="text1"/>
          </w:rPr>
          <w:t>water content</w:t>
        </w:r>
        <w:r w:rsidR="00460C57" w:rsidRPr="00157A05">
          <w:rPr>
            <w:rFonts w:ascii="Arial" w:hAnsi="Arial" w:cs="Arial"/>
            <w:color w:val="000000" w:themeColor="text1"/>
          </w:rPr>
          <w:t xml:space="preserve"> </w:t>
        </w:r>
      </w:ins>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The rainout-shelters were then removed on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del w:id="420" w:author="Laurent Philippot" w:date="2024-05-08T10:58:00Z">
        <w:r w:rsidR="00A44FAF" w:rsidRPr="00157A05" w:rsidDel="00460C57">
          <w:rPr>
            <w:rFonts w:ascii="Arial" w:hAnsi="Arial" w:cs="Arial"/>
            <w:color w:val="000000" w:themeColor="text1"/>
          </w:rPr>
          <w:delText xml:space="preserve"> </w:delText>
        </w:r>
      </w:del>
      <w:r w:rsidR="00112B9B">
        <w:rPr>
          <w:rFonts w:ascii="Arial" w:hAnsi="Arial" w:cs="Arial"/>
          <w:color w:val="000000" w:themeColor="text1"/>
        </w:rPr>
        <w:t xml:space="preserve">. </w:t>
      </w:r>
    </w:p>
    <w:p w14:paraId="5D23EDEA" w14:textId="7127B437"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w:t>
      </w:r>
      <w:r w:rsidR="00940820" w:rsidRPr="00157A05">
        <w:rPr>
          <w:rFonts w:ascii="Arial" w:hAnsi="Arial" w:cs="Arial"/>
          <w:color w:val="000000" w:themeColor="text1"/>
        </w:rPr>
        <w:lastRenderedPageBreak/>
        <w:t xml:space="preserve">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772852">
        <w:rPr>
          <w:rFonts w:ascii="Arial" w:hAnsi="Arial" w:cs="Arial"/>
          <w:color w:val="000000" w:themeColor="text1"/>
          <w:highlight w:val="yellow"/>
        </w:rPr>
        <w:t>(</w:t>
      </w:r>
      <w:r w:rsidR="00301E4B" w:rsidRPr="00157A05">
        <w:rPr>
          <w:rFonts w:ascii="Arial" w:hAnsi="Arial" w:cs="Arial"/>
          <w:color w:val="000000" w:themeColor="text1"/>
          <w:highlight w:val="yellow"/>
        </w:rPr>
        <w:t>Kost et al. ).</w:t>
      </w:r>
      <w:r w:rsidR="00772852">
        <w:rPr>
          <w:rFonts w:ascii="Arial" w:hAnsi="Arial" w:cs="Arial"/>
          <w:color w:val="000000" w:themeColor="text1"/>
        </w:rPr>
        <w:t xml:space="preserve"> </w:t>
      </w:r>
    </w:p>
    <w:p w14:paraId="1567EC03" w14:textId="77777777" w:rsidR="00772852" w:rsidRDefault="00772852" w:rsidP="00772E22">
      <w:pPr>
        <w:spacing w:after="0" w:line="480" w:lineRule="auto"/>
        <w:jc w:val="both"/>
        <w:rPr>
          <w:rFonts w:ascii="Arial" w:hAnsi="Arial" w:cs="Arial"/>
          <w:color w:val="000000" w:themeColor="text1"/>
        </w:rPr>
      </w:pPr>
    </w:p>
    <w:p w14:paraId="4ED5E8EF" w14:textId="77777777" w:rsidR="00772852" w:rsidRPr="00157A05" w:rsidRDefault="00772852" w:rsidP="00157A05">
      <w:pPr>
        <w:spacing w:after="0" w:line="480" w:lineRule="auto"/>
        <w:ind w:firstLine="720"/>
        <w:jc w:val="both"/>
        <w:rPr>
          <w:rFonts w:ascii="Arial" w:hAnsi="Arial" w:cs="Arial"/>
          <w:color w:val="000000" w:themeColor="text1"/>
        </w:rPr>
      </w:pPr>
    </w:p>
    <w:p w14:paraId="7F55FB5A"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098A66E" w14:textId="0D40F4B4"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EG0nk2bF","properties":{"formattedCitation":"(Rotthauwe et al., 1997)","plainCitation":"(Rotthauwe et al., 1997)","noteIndex":0},"citationItems":[{"id":"ONZRgTyX/N5iIhXxx","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Qx6nsWcg","properties":{"formattedCitation":"(Tourna et al., 2008)","plainCitation":"(Tourna et al., 2008)","noteIndex":0},"citationItems":[{"id":"ONZRgTyX/9Te0t8t0","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w:t>
      </w:r>
      <w:r w:rsidR="00AB7F45" w:rsidRPr="00157A05">
        <w:rPr>
          <w:rFonts w:ascii="Arial" w:hAnsi="Arial" w:cs="Arial"/>
          <w:color w:val="000000" w:themeColor="text1"/>
        </w:rPr>
        <w:lastRenderedPageBreak/>
        <w:t xml:space="preserve">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2FF585DE"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157A05">
        <w:rPr>
          <w:rFonts w:ascii="Arial" w:hAnsi="Arial" w:cs="Arial"/>
          <w:color w:val="000000" w:themeColor="text1"/>
        </w:rPr>
        <w:fldChar w:fldCharType="begin"/>
      </w:r>
      <w:r w:rsidR="00555B86">
        <w:rPr>
          <w:rFonts w:ascii="Arial" w:hAnsi="Arial" w:cs="Arial"/>
          <w:color w:val="000000" w:themeColor="text1"/>
        </w:rPr>
        <w:instrText xml:space="preserve"> ADDIN ZOTERO_ITEM CSL_CITATION {"citationID":"7Wk3dbij","properties":{"formattedCitation":"(Z. Zhao et al., 2019)","plainCitation":"(Z. Zhao et al., 2019)","noteIndex":0},"citationItems":[{"id":"ONZRgTyX/tVLZkh1g","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9B519C">
        <w:rPr>
          <w:rFonts w:ascii="Arial" w:hAnsi="Arial" w:cs="Arial"/>
        </w:rPr>
        <w:t>(Z. 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step PCR products were cleaned up using the Seque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e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157A05">
      <w:pPr>
        <w:spacing w:after="0" w:line="480" w:lineRule="auto"/>
        <w:ind w:firstLine="720"/>
        <w:jc w:val="both"/>
        <w:rPr>
          <w:rFonts w:ascii="Arial" w:hAnsi="Arial" w:cs="Arial"/>
          <w:color w:val="000000" w:themeColor="text1"/>
        </w:rPr>
      </w:pPr>
    </w:p>
    <w:p w14:paraId="21D03C13"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4C9D6604" w14:textId="3A029493"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555B86">
        <w:rPr>
          <w:rFonts w:ascii="Arial" w:hAnsi="Arial" w:cs="Arial"/>
        </w:rPr>
        <w:instrText xml:space="preserve"> ADDIN ZOTERO_ITEM CSL_CITATION {"citationID":"kqHPO7ob","properties":{"formattedCitation":"(Callahan et al., 2016)","plainCitation":"(Callahan et al., 2016)","noteIndex":0},"citationItems":[{"id":"ONZRgTyX/a86J4uUQ","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w:t>
      </w:r>
      <w:r w:rsidR="0017518A" w:rsidRPr="00157A05">
        <w:rPr>
          <w:rFonts w:ascii="Arial" w:hAnsi="Arial" w:cs="Arial"/>
        </w:rPr>
        <w:lastRenderedPageBreak/>
        <w:t>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0620B1">
        <w:rPr>
          <w:rFonts w:ascii="Arial" w:hAnsi="Arial" w:cs="Arial"/>
        </w:rPr>
        <w:instrText xml:space="preserve"> ADDIN ZOTERO_ITEM CSL_CITATION {"citationID":"3PZB0TJ5","properties":{"formattedCitation":"(Shen et al., 2016)","plainCitation":"(Shen et al., 2016)","noteIndex":0},"citationItems":[{"id":"ONZRgTyX/NNRBv9FS","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BLASTx </w:t>
      </w:r>
      <w:r w:rsidR="00B7272D" w:rsidRPr="00157A05">
        <w:rPr>
          <w:rFonts w:ascii="Arial" w:hAnsi="Arial" w:cs="Arial"/>
        </w:rPr>
        <w:fldChar w:fldCharType="begin"/>
      </w:r>
      <w:r w:rsidR="000620B1">
        <w:rPr>
          <w:rFonts w:ascii="Arial" w:hAnsi="Arial" w:cs="Arial"/>
        </w:rPr>
        <w:instrText xml:space="preserve"> ADDIN ZOTERO_ITEM CSL_CITATION {"citationID":"oA4DDwDj","properties":{"formattedCitation":"(Buchfink et al., 2021)","plainCitation":"(Buchfink et al., 2021)","noteIndex":0},"citationItems":[{"id":"ONZRgTyX/MsJXhFxR","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0620B1">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ONZRgTyX/a8Ya1b5M","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ONZRgTyX/rzwpDCZ4","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ONZRgTyX/TqEFWWy4","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0620B1" w:rsidRPr="00D57007">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D5F7B5F" w14:textId="77777777" w:rsidR="004708B0" w:rsidRPr="00157A05" w:rsidRDefault="004708B0" w:rsidP="00157A05">
      <w:pPr>
        <w:spacing w:after="0" w:line="480" w:lineRule="auto"/>
        <w:jc w:val="both"/>
        <w:rPr>
          <w:rFonts w:ascii="Arial" w:hAnsi="Arial" w:cs="Arial"/>
          <w:lang w:val="fr-FR"/>
        </w:rPr>
      </w:pPr>
    </w:p>
    <w:p w14:paraId="630CD622"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7E7FC265" w14:textId="061DADAD"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0620B1">
        <w:rPr>
          <w:rFonts w:ascii="Arial" w:hAnsi="Arial" w:cs="Arial"/>
        </w:rPr>
        <w:instrText xml:space="preserve"> ADDIN ZOTERO_ITEM CSL_CITATION {"citationID":"Hvv4MGo0","properties":{"formattedCitation":"(Muyzer et al., 1993)","plainCitation":"(Muyzer et al., 1993)","noteIndex":0},"citationItems":[{"id":"ONZRgTyX/B8aNhYca","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0620B1">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ONZRgTyX/O9nXvHjJ","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ONZRgTyX/B2wkcdS2","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0620B1">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dontUpdate":true,"noteIndex":0},"citationItems":[{"id":"ONZRgTyX/4DcfAyu4","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ONZRgTyX/Fq2CHna6","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ONZRgTyX/9Te0t8t0","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w:t>
      </w:r>
      <w:r w:rsidR="00772D68" w:rsidRPr="00157A05">
        <w:rPr>
          <w:rFonts w:ascii="Arial" w:hAnsi="Arial" w:cs="Arial"/>
          <w:color w:val="000000" w:themeColor="text1"/>
        </w:rPr>
        <w:lastRenderedPageBreak/>
        <w:t>(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0620B1">
        <w:rPr>
          <w:rFonts w:ascii="Arial" w:hAnsi="Arial" w:cs="Arial"/>
          <w:bCs/>
          <w:color w:val="000000" w:themeColor="text1"/>
        </w:rPr>
        <w:instrText xml:space="preserve"> ADDIN ZOTERO_ITEM CSL_CITATION {"citationID":"b0B2HYdR","properties":{"formattedCitation":"(Pjevac et al., 2017)","plainCitation":"(Pjevac et al., 2017)","noteIndex":0},"citationItems":[{"id":"ONZRgTyX/9YDqpTod","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157A05">
      <w:pPr>
        <w:spacing w:after="0" w:line="480" w:lineRule="auto"/>
        <w:jc w:val="both"/>
        <w:rPr>
          <w:rFonts w:ascii="Arial" w:hAnsi="Arial" w:cs="Arial"/>
        </w:rPr>
      </w:pPr>
    </w:p>
    <w:p w14:paraId="038F93DB" w14:textId="77777777"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3627F5B3" w14:textId="77777777"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609B642" w14:textId="0350EEB2" w:rsidR="004F573D" w:rsidRDefault="0096146A" w:rsidP="00630A62">
      <w:pPr>
        <w:spacing w:after="0" w:line="480" w:lineRule="auto"/>
        <w:ind w:firstLine="720"/>
        <w:jc w:val="both"/>
        <w:rPr>
          <w:rFonts w:ascii="Arial" w:hAnsi="Arial" w:cs="Arial"/>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commentRangeStart w:id="421"/>
      <w:r w:rsidRPr="00157A05">
        <w:rPr>
          <w:rFonts w:ascii="Arial" w:hAnsi="Arial" w:cs="Arial"/>
        </w:rPr>
        <w:t xml:space="preserve">We identified any outliers </w:t>
      </w:r>
      <w:commentRangeEnd w:id="421"/>
      <w:r w:rsidR="00E63C46">
        <w:rPr>
          <w:rStyle w:val="CommentReference"/>
        </w:rPr>
        <w:commentReference w:id="421"/>
      </w:r>
      <w:r w:rsidRPr="00157A05">
        <w:rPr>
          <w:rFonts w:ascii="Arial" w:hAnsi="Arial" w:cs="Arial"/>
        </w:rPr>
        <w:t xml:space="preserve">and verified the normality and homoscedasticity of the data using Saphiro-Wilk and Levene’s test, respectively </w:t>
      </w:r>
      <w:r w:rsidRPr="00157A05">
        <w:rPr>
          <w:rFonts w:ascii="Arial" w:hAnsi="Arial" w:cs="Arial"/>
        </w:rPr>
        <w:lastRenderedPageBreak/>
        <w:t>using 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esponse variables were</w:t>
      </w:r>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0620B1">
        <w:rPr>
          <w:rFonts w:ascii="Arial" w:hAnsi="Arial" w:cs="Arial"/>
        </w:rPr>
        <w:instrText xml:space="preserve"> ADDIN ZOTERO_ITEM CSL_CITATION {"citationID":"RAiSde8C","properties":{"formattedCitation":"(Benjamini &amp; Hochberg, 1995)","plainCitation":"(Benjamini &amp; Hochberg, 1995)","noteIndex":0},"citationItems":[{"id":"ONZRgTyX/TZiRjDe9","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2DA1E0D6" w14:textId="444EA4CE"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0620B1">
        <w:rPr>
          <w:rFonts w:ascii="Arial" w:hAnsi="Arial" w:cs="Arial"/>
        </w:rPr>
        <w:instrText xml:space="preserve"> ADDIN ZOTERO_ITEM CSL_CITATION {"citationID":"ZQ6nUIUq","properties":{"formattedCitation":"(Kuznetsova et al., 2017)","plainCitation":"(Kuznetsova et al., 2017)","noteIndex":0},"citationItems":[{"id":"ONZRgTyX/IvS0IwNl","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363B49EF" w14:textId="4833F710"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factor</w:t>
      </w:r>
      <w:r w:rsidR="00D02AD3">
        <w:rPr>
          <w:rFonts w:ascii="Arial" w:hAnsi="Arial" w:cs="Arial"/>
        </w:rPr>
        <w:t>, and estimating the classification success by permuting the distance matrix for 9999 times</w:t>
      </w:r>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w:t>
      </w:r>
      <w:r w:rsidR="00401A0D">
        <w:rPr>
          <w:rFonts w:ascii="Arial" w:hAnsi="Arial" w:cs="Arial"/>
        </w:rPr>
        <w:lastRenderedPageBreak/>
        <w:t>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1B9027A6" w14:textId="06E8691A"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000620B1">
        <w:rPr>
          <w:rFonts w:ascii="Arial" w:hAnsi="Arial" w:cs="Arial"/>
        </w:rPr>
        <w:instrText xml:space="preserve"> ADDIN ZOTERO_ITEM CSL_CITATION {"citationID":"jzb81N6B","properties":{"formattedCitation":"(McMurdie &amp; Holmes, 2013)","plainCitation":"(McMurdie &amp; Holmes, 2013)","noteIndex":0},"citationItems":[{"id":"ONZRgTyX/Fx2qPPHC","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37A2390D" w14:textId="77777777"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65737439" w14:textId="248C1BBE"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w:t>
      </w:r>
      <w:r w:rsidR="00EE563D">
        <w:rPr>
          <w:rFonts w:ascii="Arial" w:hAnsi="Arial" w:cs="Arial"/>
          <w:color w:val="000000"/>
          <w:lang w:val="en-GB"/>
        </w:rPr>
        <w:lastRenderedPageBreak/>
        <w:t>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0620B1">
        <w:rPr>
          <w:rFonts w:ascii="Arial" w:hAnsi="Arial" w:cs="Arial"/>
        </w:rPr>
        <w:instrText xml:space="preserve"> ADDIN ZOTERO_ITEM CSL_CITATION {"citationID":"9fCsjlqv","properties":{"formattedCitation":"(Benjamini &amp; Hochberg, 1995)","plainCitation":"(Benjamini &amp; Hochberg, 1995)","noteIndex":0},"citationItems":[{"id":"ONZRgTyX/TZiRjDe9","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11A6F667" w14:textId="77777777" w:rsidR="00CA526F" w:rsidRPr="00157A05" w:rsidRDefault="00CA526F" w:rsidP="00157A05">
      <w:pPr>
        <w:spacing w:after="0" w:line="480" w:lineRule="auto"/>
        <w:jc w:val="both"/>
        <w:rPr>
          <w:rFonts w:ascii="Arial" w:hAnsi="Arial" w:cs="Arial"/>
          <w:color w:val="000000"/>
          <w:lang w:val="en-GB"/>
        </w:rPr>
      </w:pPr>
    </w:p>
    <w:p w14:paraId="4D477F52"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4AEC4594"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653621F8" w14:textId="77777777" w:rsidR="00CA526F" w:rsidRDefault="00CA526F" w:rsidP="00157A05">
      <w:pPr>
        <w:spacing w:after="0" w:line="480" w:lineRule="auto"/>
        <w:ind w:firstLine="720"/>
        <w:jc w:val="both"/>
        <w:rPr>
          <w:rFonts w:ascii="Arial" w:hAnsi="Arial" w:cs="Arial"/>
        </w:rPr>
      </w:pPr>
    </w:p>
    <w:p w14:paraId="68C213D0" w14:textId="77777777"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787F01E7" w14:textId="77777777" w:rsidR="007C2534" w:rsidRPr="00157A05" w:rsidRDefault="007C2534" w:rsidP="00157A05">
      <w:pPr>
        <w:spacing w:after="0" w:line="480" w:lineRule="auto"/>
        <w:jc w:val="both"/>
        <w:rPr>
          <w:rFonts w:ascii="Arial" w:hAnsi="Arial" w:cs="Arial"/>
          <w:b/>
          <w:bCs/>
        </w:rPr>
      </w:pPr>
    </w:p>
    <w:p w14:paraId="3B78F7F9" w14:textId="77777777"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2ACDEB71" w14:textId="6DD89D4B" w:rsidR="009C5398" w:rsidRDefault="000133C7" w:rsidP="00247BAD">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r w:rsidR="007C2534" w:rsidRPr="00157A05">
        <w:rPr>
          <w:rFonts w:ascii="Arial" w:hAnsi="Arial" w:cs="Arial"/>
        </w:rPr>
        <w:t xml:space="preserve"> in </w:t>
      </w:r>
      <w:ins w:id="422" w:author="Laurent Philippot" w:date="2024-05-08T11:02:00Z">
        <w:r w:rsidR="00FF6AF1" w:rsidRPr="00772852">
          <w:rPr>
            <w:rFonts w:ascii="Arial" w:hAnsi="Arial" w:cs="Arial"/>
          </w:rPr>
          <w:t xml:space="preserve">gravimetric water content </w:t>
        </w:r>
        <w:r w:rsidR="00FF6AF1">
          <w:rPr>
            <w:rFonts w:ascii="Arial" w:hAnsi="Arial" w:cs="Arial"/>
          </w:rPr>
          <w:t>(</w:t>
        </w:r>
      </w:ins>
      <w:r w:rsidR="00064AE0">
        <w:rPr>
          <w:rFonts w:ascii="Arial" w:hAnsi="Arial" w:cs="Arial"/>
        </w:rPr>
        <w:t>GWC</w:t>
      </w:r>
      <w:ins w:id="423" w:author="Laurent Philippot" w:date="2024-05-08T11:02:00Z">
        <w:r w:rsidR="00FF6AF1">
          <w:rPr>
            <w:rFonts w:ascii="Arial" w:hAnsi="Arial" w:cs="Arial"/>
          </w:rPr>
          <w:t>)</w:t>
        </w:r>
      </w:ins>
      <w:r w:rsidR="007C2534" w:rsidRPr="00157A05">
        <w:rPr>
          <w:rFonts w:ascii="Arial" w:hAnsi="Arial" w:cs="Arial"/>
        </w:rPr>
        <w:t xml:space="preserve"> compared to the control </w:t>
      </w:r>
      <w:r w:rsidR="007C2534" w:rsidRPr="003D0DDA">
        <w:rPr>
          <w:rFonts w:ascii="Arial" w:hAnsi="Arial" w:cs="Arial"/>
        </w:rPr>
        <w:t>(</w:t>
      </w:r>
      <w:r w:rsidR="00772852" w:rsidRPr="003D0DDA">
        <w:rPr>
          <w:rFonts w:ascii="Arial" w:hAnsi="Arial" w:cs="Arial"/>
        </w:rPr>
        <w:t xml:space="preserve">Supplementary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1; </w:t>
      </w:r>
      <w:r w:rsidR="000D73CF" w:rsidRPr="003D0DDA">
        <w:rPr>
          <w:rFonts w:ascii="Arial" w:hAnsi="Arial" w:cs="Arial"/>
        </w:rPr>
        <w:t xml:space="preserve"> </w:t>
      </w:r>
      <w:r w:rsidR="00772852" w:rsidRPr="003D0DDA">
        <w:rPr>
          <w:rFonts w:ascii="Arial" w:hAnsi="Arial" w:cs="Arial"/>
        </w:rPr>
        <w:t>Supplementary Table 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772852" w:rsidRPr="003D0DDA">
        <w:rPr>
          <w:rFonts w:ascii="Arial" w:hAnsi="Arial" w:cs="Arial"/>
        </w:rPr>
        <w:t>Supplementary Fig. 1;  Supplementary Table 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del w:id="424" w:author="Laurent Philippot" w:date="2024-05-08T11:03:00Z">
        <w:r w:rsidR="009E75A1" w:rsidRPr="00772852" w:rsidDel="00FF6AF1">
          <w:rPr>
            <w:rFonts w:ascii="Arial" w:hAnsi="Arial" w:cs="Arial"/>
          </w:rPr>
          <w:delText>g</w:delText>
        </w:r>
        <w:r w:rsidR="00666FDA" w:rsidRPr="00772852" w:rsidDel="00FF6AF1">
          <w:rPr>
            <w:rFonts w:ascii="Arial" w:hAnsi="Arial" w:cs="Arial"/>
          </w:rPr>
          <w:delText>ravimetric water content</w:delText>
        </w:r>
      </w:del>
      <w:ins w:id="425" w:author="Laurent Philippot" w:date="2024-05-08T11:03:00Z">
        <w:r w:rsidR="00FF6AF1">
          <w:rPr>
            <w:rFonts w:ascii="Arial" w:hAnsi="Arial" w:cs="Arial"/>
          </w:rPr>
          <w:t>GWC</w:t>
        </w:r>
      </w:ins>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r w:rsidR="00772852" w:rsidRPr="003D0DDA">
        <w:rPr>
          <w:rFonts w:ascii="Arial" w:hAnsi="Arial" w:cs="Arial"/>
        </w:rPr>
        <w:t>Supplementary Table 1</w:t>
      </w:r>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38CE1BAD" w14:textId="3D12F62D"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772852" w:rsidRPr="003D0DDA">
        <w:rPr>
          <w:rFonts w:ascii="Arial" w:hAnsi="Arial" w:cs="Arial"/>
        </w:rPr>
        <w:t>ure</w:t>
      </w:r>
      <w:r w:rsidR="00A41196" w:rsidRPr="003D0DDA">
        <w:rPr>
          <w:rFonts w:ascii="Arial" w:hAnsi="Arial" w:cs="Arial"/>
        </w:rPr>
        <w:t xml:space="preserve"> </w:t>
      </w:r>
      <w:r w:rsidR="00772852" w:rsidRPr="003D0DDA">
        <w:rPr>
          <w:rFonts w:ascii="Arial" w:hAnsi="Arial" w:cs="Arial"/>
        </w:rPr>
        <w:t>1 A; Supplementary Table 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del w:id="426" w:author="Laurent Philippot" w:date="2024-05-08T11:03:00Z">
        <w:r w:rsidR="006D7562" w:rsidRPr="00772852" w:rsidDel="007810AF">
          <w:rPr>
            <w:rFonts w:ascii="Arial" w:hAnsi="Arial" w:cs="Arial"/>
          </w:rPr>
          <w:delText xml:space="preserve">a </w:delText>
        </w:r>
      </w:del>
      <w:r w:rsidR="006D7562" w:rsidRPr="00772852">
        <w:rPr>
          <w:rFonts w:ascii="Arial" w:hAnsi="Arial" w:cs="Arial"/>
        </w:rPr>
        <w:t xml:space="preserve">significant </w:t>
      </w:r>
      <w:r w:rsidR="003410D7" w:rsidRPr="00772852">
        <w:rPr>
          <w:rFonts w:ascii="Arial" w:hAnsi="Arial" w:cs="Arial"/>
        </w:rPr>
        <w:t>impact</w:t>
      </w:r>
      <w:ins w:id="427" w:author="Laurent Philippot" w:date="2024-05-08T11:03:00Z">
        <w:r w:rsidR="007810AF">
          <w:rPr>
            <w:rFonts w:ascii="Arial" w:hAnsi="Arial" w:cs="Arial"/>
          </w:rPr>
          <w:t>s</w:t>
        </w:r>
      </w:ins>
      <w:r w:rsidR="006D7562" w:rsidRPr="00772852">
        <w:rPr>
          <w:rFonts w:ascii="Arial" w:hAnsi="Arial" w:cs="Arial"/>
        </w:rPr>
        <w:t xml:space="preserve"> </w:t>
      </w:r>
      <w:r w:rsidR="003410D7" w:rsidRPr="00772852">
        <w:rPr>
          <w:rFonts w:ascii="Arial" w:hAnsi="Arial" w:cs="Arial"/>
        </w:rPr>
        <w:t>depend</w:t>
      </w:r>
      <w:ins w:id="428" w:author="Laurent Philippot" w:date="2024-05-08T11:04:00Z">
        <w:r w:rsidR="007810AF">
          <w:rPr>
            <w:rFonts w:ascii="Arial" w:hAnsi="Arial" w:cs="Arial"/>
          </w:rPr>
          <w:t>ing on</w:t>
        </w:r>
      </w:ins>
      <w:del w:id="429" w:author="Laurent Philippot" w:date="2024-05-08T11:04:00Z">
        <w:r w:rsidR="003410D7" w:rsidRPr="00772852" w:rsidDel="007810AF">
          <w:rPr>
            <w:rFonts w:ascii="Arial" w:hAnsi="Arial" w:cs="Arial"/>
          </w:rPr>
          <w:delText>ent</w:delText>
        </w:r>
      </w:del>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t>Supplementary Table 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 xml:space="preserve">significant </w:t>
      </w:r>
      <w:r w:rsidR="003315C4" w:rsidRPr="00772852">
        <w:rPr>
          <w:rFonts w:ascii="Arial" w:hAnsi="Arial" w:cs="Arial"/>
        </w:rPr>
        <w:lastRenderedPageBreak/>
        <w:t xml:space="preserve">effect </w:t>
      </w:r>
      <w:del w:id="430" w:author="Laurent Philippot" w:date="2024-05-08T11:05:00Z">
        <w:r w:rsidR="003315C4" w:rsidRPr="00772852" w:rsidDel="00F83D79">
          <w:rPr>
            <w:rFonts w:ascii="Arial" w:hAnsi="Arial" w:cs="Arial"/>
          </w:rPr>
          <w:delText xml:space="preserve">was observed </w:delText>
        </w:r>
      </w:del>
      <w:r w:rsidR="003315C4" w:rsidRPr="00772852">
        <w:rPr>
          <w:rFonts w:ascii="Arial" w:hAnsi="Arial" w:cs="Arial"/>
        </w:rPr>
        <w:t>for</w:t>
      </w:r>
      <w:ins w:id="431" w:author="Laurent Philippot" w:date="2024-05-08T11:05:00Z">
        <w:r w:rsidR="00F83D79">
          <w:rPr>
            <w:rFonts w:ascii="Arial" w:hAnsi="Arial" w:cs="Arial"/>
          </w:rPr>
          <w:t xml:space="preserve"> the</w:t>
        </w:r>
      </w:ins>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ure 1 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del w:id="432" w:author="Laurent Philippot" w:date="2024-05-08T11:05:00Z">
        <w:r w:rsidR="002B0B9D" w:rsidRPr="00772852" w:rsidDel="00E147BE">
          <w:rPr>
            <w:rFonts w:ascii="Arial" w:hAnsi="Arial" w:cs="Arial"/>
          </w:rPr>
          <w:delText xml:space="preserve">content </w:delText>
        </w:r>
        <w:r w:rsidR="00C84545" w:rsidRPr="00772852" w:rsidDel="00E147BE">
          <w:rPr>
            <w:rFonts w:ascii="Arial" w:hAnsi="Arial" w:cs="Arial"/>
          </w:rPr>
          <w:delText xml:space="preserve"> between</w:delText>
        </w:r>
      </w:del>
      <w:ins w:id="433" w:author="Laurent Philippot" w:date="2024-05-08T11:05:00Z">
        <w:r w:rsidR="00E147BE" w:rsidRPr="00772852">
          <w:rPr>
            <w:rFonts w:ascii="Arial" w:hAnsi="Arial" w:cs="Arial"/>
          </w:rPr>
          <w:t>content between</w:t>
        </w:r>
      </w:ins>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ure 1 A)</w:t>
      </w:r>
      <w:r w:rsidR="00247BAD" w:rsidRPr="00772852">
        <w:rPr>
          <w:rFonts w:ascii="Arial" w:hAnsi="Arial" w:cs="Arial"/>
        </w:rPr>
        <w:t>.</w:t>
      </w:r>
      <w:r w:rsidR="00247BAD">
        <w:rPr>
          <w:rFonts w:ascii="Arial" w:hAnsi="Arial" w:cs="Arial"/>
        </w:rPr>
        <w:t xml:space="preserve"> </w:t>
      </w:r>
    </w:p>
    <w:p w14:paraId="56089C94" w14:textId="77777777"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 xml:space="preserve">; </w:t>
      </w:r>
      <w:r w:rsidR="00772852" w:rsidRPr="000F7633">
        <w:rPr>
          <w:rFonts w:ascii="Arial" w:hAnsi="Arial" w:cs="Arial"/>
        </w:rPr>
        <w:t>Supplementary Table 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ure 1 B</w:t>
      </w:r>
      <w:r w:rsidR="003D6606" w:rsidRPr="00112B9B">
        <w:rPr>
          <w:rFonts w:ascii="Arial" w:hAnsi="Arial" w:cs="Arial"/>
        </w:rPr>
        <w:t xml:space="preserve">; </w:t>
      </w:r>
      <w:r w:rsidR="00772852" w:rsidRPr="00112B9B">
        <w:rPr>
          <w:rFonts w:ascii="Arial" w:hAnsi="Arial" w:cs="Arial"/>
        </w:rPr>
        <w:t>Supplementary Table 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ure 1 B</w:t>
      </w:r>
      <w:r w:rsidR="000113DA" w:rsidRPr="00772852">
        <w:rPr>
          <w:rFonts w:ascii="Arial" w:hAnsi="Arial" w:cs="Arial"/>
        </w:rPr>
        <w:t>)</w:t>
      </w:r>
      <w:r w:rsidR="006339E2" w:rsidRPr="00772852">
        <w:rPr>
          <w:rFonts w:ascii="Arial" w:hAnsi="Arial" w:cs="Arial"/>
        </w:rPr>
        <w:t>.</w:t>
      </w:r>
    </w:p>
    <w:p w14:paraId="236BC6B7" w14:textId="5078A30D" w:rsidR="00BC40EC" w:rsidRDefault="00BC40EC" w:rsidP="00BC40EC">
      <w:pPr>
        <w:spacing w:after="0" w:line="480" w:lineRule="auto"/>
        <w:jc w:val="both"/>
        <w:rPr>
          <w:rFonts w:ascii="Arial" w:hAnsi="Arial" w:cs="Arial"/>
        </w:rPr>
      </w:pPr>
      <w:r>
        <w:rPr>
          <w:rFonts w:ascii="Arial" w:hAnsi="Arial" w:cs="Arial"/>
        </w:rPr>
        <w:tab/>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ins w:id="434" w:author="Laurent Philippot" w:date="2024-05-08T11:07:00Z">
        <w:r w:rsidR="00E147BE">
          <w:rPr>
            <w:rFonts w:ascii="Arial" w:hAnsi="Arial" w:cs="Arial"/>
          </w:rPr>
          <w:t xml:space="preserve">a </w:t>
        </w:r>
      </w:ins>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 xml:space="preserve">O flux (Three-way repeated measures ANOVA, P&lt;0.05; </w:t>
      </w:r>
      <w:r w:rsidRPr="000F7633">
        <w:rPr>
          <w:rFonts w:ascii="Arial" w:hAnsi="Arial" w:cs="Arial"/>
        </w:rPr>
        <w:t>Supplementary Table 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4A7D3B">
        <w:rPr>
          <w:rFonts w:ascii="Arial" w:hAnsi="Arial" w:cs="Arial"/>
        </w:rPr>
        <w:t>(</w:t>
      </w:r>
      <w:r w:rsidRPr="00772E22">
        <w:rPr>
          <w:rFonts w:ascii="Arial" w:hAnsi="Arial" w:cs="Arial"/>
          <w:highlight w:val="yellow"/>
        </w:rPr>
        <w:t xml:space="preserve">Figure 1 </w:t>
      </w:r>
      <w:r w:rsidR="00174262">
        <w:rPr>
          <w:rFonts w:ascii="Arial" w:hAnsi="Arial" w:cs="Arial"/>
          <w:highlight w:val="yellow"/>
        </w:rPr>
        <w:t>C</w:t>
      </w:r>
      <w:r w:rsidRPr="00772852">
        <w:rPr>
          <w:rFonts w:ascii="Arial" w:hAnsi="Arial" w:cs="Arial"/>
        </w:rPr>
        <w:t>).</w:t>
      </w:r>
    </w:p>
    <w:p w14:paraId="78B31200" w14:textId="77777777" w:rsidR="00BC40EC" w:rsidRDefault="00BC40EC" w:rsidP="00BC40EC">
      <w:pPr>
        <w:spacing w:after="0" w:line="480" w:lineRule="auto"/>
        <w:jc w:val="both"/>
        <w:rPr>
          <w:rFonts w:ascii="Arial" w:hAnsi="Arial" w:cs="Arial"/>
        </w:rPr>
      </w:pPr>
      <w:r>
        <w:rPr>
          <w:rFonts w:ascii="Arial" w:hAnsi="Arial" w:cs="Arial"/>
        </w:rPr>
        <w:t>.</w:t>
      </w:r>
    </w:p>
    <w:p w14:paraId="08C67AB2" w14:textId="60BEC6A8" w:rsidR="007C2534" w:rsidRPr="00157A05" w:rsidRDefault="00B54767" w:rsidP="00157A05">
      <w:pPr>
        <w:spacing w:after="0" w:line="480" w:lineRule="auto"/>
        <w:jc w:val="both"/>
        <w:rPr>
          <w:rFonts w:ascii="Arial" w:hAnsi="Arial" w:cs="Arial"/>
          <w:b/>
          <w:bCs/>
        </w:rPr>
      </w:pPr>
      <w:r>
        <w:rPr>
          <w:rFonts w:ascii="Arial" w:hAnsi="Arial" w:cs="Arial"/>
          <w:b/>
          <w:bCs/>
        </w:rPr>
        <w:t>Differential responses of ammonia oxidizing communities</w:t>
      </w:r>
      <w:r w:rsidR="008713D4">
        <w:rPr>
          <w:rFonts w:ascii="Arial" w:hAnsi="Arial" w:cs="Arial"/>
          <w:b/>
          <w:bCs/>
        </w:rPr>
        <w:t xml:space="preserve"> </w:t>
      </w:r>
      <w:r>
        <w:rPr>
          <w:rFonts w:ascii="Arial" w:hAnsi="Arial" w:cs="Arial"/>
          <w:b/>
          <w:bCs/>
        </w:rPr>
        <w:t xml:space="preserve">to drought </w:t>
      </w:r>
    </w:p>
    <w:p w14:paraId="415DB955" w14:textId="7108D035"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Supplementary Fig. </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Supplementary Fig. 3G-L;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 xml:space="preserve">cropping </w:t>
      </w:r>
      <w:r w:rsidR="00A5386E" w:rsidRPr="00C43333">
        <w:rPr>
          <w:rFonts w:ascii="Arial" w:hAnsi="Arial" w:cs="Arial"/>
          <w:i/>
          <w:iCs/>
        </w:rPr>
        <w:lastRenderedPageBreak/>
        <w:t>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C3231E" w:rsidRPr="000F7633">
        <w:rPr>
          <w:rFonts w:ascii="Arial" w:hAnsi="Arial" w:cs="Arial"/>
        </w:rPr>
        <w:t>Supplementary Fig. 3</w:t>
      </w:r>
      <w:r w:rsidR="00772852" w:rsidRPr="000F7633">
        <w:rPr>
          <w:rFonts w:ascii="Arial" w:hAnsi="Arial" w:cs="Arial"/>
        </w:rPr>
        <w:t>C and 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Supplementary Fig. 3</w:t>
      </w:r>
      <w:r w:rsidR="00772852" w:rsidRPr="000F7633">
        <w:rPr>
          <w:rFonts w:ascii="Arial" w:hAnsi="Arial" w:cs="Arial"/>
        </w:rPr>
        <w:t>A and D</w:t>
      </w:r>
      <w:r w:rsidR="00D24086" w:rsidRPr="000F7633">
        <w:rPr>
          <w:rFonts w:ascii="Arial" w:hAnsi="Arial" w:cs="Arial"/>
        </w:rPr>
        <w:t>).</w:t>
      </w:r>
      <w:r w:rsidR="00CB40E7" w:rsidRPr="000F7633">
        <w:rPr>
          <w:rFonts w:ascii="Arial" w:hAnsi="Arial" w:cs="Arial"/>
        </w:rPr>
        <w:t xml:space="preserve"> </w:t>
      </w:r>
    </w:p>
    <w:p w14:paraId="439BD456" w14:textId="13E04F61"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AOB, AOA, and Comammox, respectively (</w:t>
      </w:r>
      <w:r w:rsidR="008F42C7" w:rsidRPr="000F7633">
        <w:rPr>
          <w:rFonts w:ascii="Arial" w:hAnsi="Arial" w:cs="Arial"/>
        </w:rPr>
        <w:t>Supplementary Fig. 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drought x cropping system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ure 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 xml:space="preserve">(Figure 2C and D). </w:t>
      </w:r>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ure 2E and F).</w:t>
      </w:r>
      <w:r w:rsidRPr="00157A05">
        <w:rPr>
          <w:rFonts w:ascii="Arial" w:hAnsi="Arial" w:cs="Arial"/>
        </w:rPr>
        <w:t xml:space="preserve"> In contrast, the AOB community showed only marginal separations between drought and control within cropping system with lower overall </w:t>
      </w:r>
      <w:r w:rsidRPr="00157A05">
        <w:rPr>
          <w:rFonts w:ascii="Arial" w:hAnsi="Arial" w:cs="Arial"/>
        </w:rPr>
        <w:lastRenderedPageBreak/>
        <w:t>reclassification rates of 60.5 % and 54.2 % in bulk soil and rhizosphere, respectively</w:t>
      </w:r>
      <w:r w:rsidR="00341D95">
        <w:rPr>
          <w:rFonts w:ascii="Arial" w:hAnsi="Arial" w:cs="Arial"/>
        </w:rPr>
        <w:t xml:space="preserve"> </w:t>
      </w:r>
      <w:r w:rsidR="008F42C7">
        <w:rPr>
          <w:rFonts w:ascii="Arial" w:hAnsi="Arial" w:cs="Arial"/>
        </w:rPr>
        <w:t xml:space="preserve">(Figur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Supplementary Fig. </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157A05">
      <w:pPr>
        <w:spacing w:after="0" w:line="480" w:lineRule="auto"/>
        <w:jc w:val="both"/>
        <w:rPr>
          <w:rFonts w:ascii="Arial" w:hAnsi="Arial" w:cs="Arial"/>
        </w:rPr>
      </w:pPr>
    </w:p>
    <w:p w14:paraId="1077E9C6" w14:textId="77777777" w:rsidR="007C2534" w:rsidRPr="00157A05" w:rsidRDefault="00D47301" w:rsidP="00157A05">
      <w:pPr>
        <w:spacing w:after="0" w:line="480" w:lineRule="auto"/>
        <w:jc w:val="both"/>
        <w:rPr>
          <w:rFonts w:ascii="Arial" w:hAnsi="Arial" w:cs="Arial"/>
          <w:b/>
          <w:bCs/>
        </w:rPr>
      </w:pPr>
      <w:r>
        <w:rPr>
          <w:rFonts w:ascii="Arial" w:hAnsi="Arial" w:cs="Arial"/>
          <w:b/>
          <w:bCs/>
        </w:rPr>
        <w:t>Several dominant</w:t>
      </w:r>
      <w:r w:rsidRPr="00157A05">
        <w:rPr>
          <w:rFonts w:ascii="Arial" w:hAnsi="Arial" w:cs="Arial"/>
          <w:b/>
          <w:bCs/>
        </w:rPr>
        <w:t xml:space="preserve"> </w:t>
      </w:r>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634FFD83" w14:textId="77777777"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commentRangeStart w:id="435"/>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w:t>
      </w:r>
      <w:commentRangeEnd w:id="435"/>
      <w:r w:rsidR="009943A8">
        <w:rPr>
          <w:rStyle w:val="CommentReference"/>
        </w:rPr>
        <w:commentReference w:id="435"/>
      </w:r>
      <w:r w:rsidR="00A11586">
        <w:rPr>
          <w:rFonts w:ascii="Arial" w:hAnsi="Arial" w:cs="Arial"/>
        </w:rPr>
        <w:t xml:space="preserve">(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 xml:space="preserve">(Figure 3).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r w:rsidR="008F42C7">
        <w:rPr>
          <w:rFonts w:ascii="Arial" w:hAnsi="Arial" w:cs="Arial"/>
        </w:rPr>
        <w:t xml:space="preserve"> </w:t>
      </w:r>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 xml:space="preserve">(Figure 3). </w:t>
      </w:r>
      <w:commentRangeStart w:id="436"/>
      <w:r w:rsidR="00CF7E73" w:rsidRPr="00772E22">
        <w:rPr>
          <w:rFonts w:ascii="Arial" w:hAnsi="Arial" w:cs="Arial"/>
          <w:strike/>
        </w:rPr>
        <w:t>Eight</w:t>
      </w:r>
      <w:r w:rsidR="0045607C" w:rsidRPr="00772E22">
        <w:rPr>
          <w:rFonts w:ascii="Arial" w:hAnsi="Arial" w:cs="Arial"/>
          <w:strike/>
        </w:rPr>
        <w:t xml:space="preserve"> </w:t>
      </w:r>
      <w:r w:rsidR="006543C9" w:rsidRPr="00772E22">
        <w:rPr>
          <w:rFonts w:ascii="Arial" w:hAnsi="Arial" w:cs="Arial"/>
          <w:strike/>
        </w:rPr>
        <w:t xml:space="preserve">AOB </w:t>
      </w:r>
      <w:r w:rsidR="0045607C" w:rsidRPr="00772E22">
        <w:rPr>
          <w:rFonts w:ascii="Arial" w:hAnsi="Arial" w:cs="Arial"/>
          <w:strike/>
        </w:rPr>
        <w:t>ASVs</w:t>
      </w:r>
      <w:r w:rsidR="00CF7E73" w:rsidRPr="00772E22">
        <w:rPr>
          <w:rFonts w:ascii="Arial" w:hAnsi="Arial" w:cs="Arial"/>
          <w:strike/>
        </w:rPr>
        <w:t xml:space="preserve"> (except the ASV 87)</w:t>
      </w:r>
      <w:r w:rsidR="003815CF" w:rsidRPr="00772E22">
        <w:rPr>
          <w:rFonts w:ascii="Arial" w:hAnsi="Arial" w:cs="Arial"/>
          <w:strike/>
        </w:rPr>
        <w:t xml:space="preserve"> </w:t>
      </w:r>
      <w:r w:rsidR="00C5669E" w:rsidRPr="00772E22">
        <w:rPr>
          <w:rFonts w:ascii="Arial" w:hAnsi="Arial" w:cs="Arial"/>
          <w:strike/>
        </w:rPr>
        <w:t>assigned</w:t>
      </w:r>
      <w:r w:rsidR="006543C9" w:rsidRPr="00772E22">
        <w:rPr>
          <w:rFonts w:ascii="Arial" w:hAnsi="Arial" w:cs="Arial"/>
          <w:strike/>
        </w:rPr>
        <w:t xml:space="preserve"> to</w:t>
      </w:r>
      <w:r w:rsidR="0045607C" w:rsidRPr="00772E22">
        <w:rPr>
          <w:rFonts w:ascii="Arial" w:hAnsi="Arial" w:cs="Arial"/>
          <w:strike/>
        </w:rPr>
        <w:t xml:space="preserve"> </w:t>
      </w:r>
      <w:r w:rsidR="0045607C" w:rsidRPr="00772E22">
        <w:rPr>
          <w:rFonts w:ascii="Arial" w:hAnsi="Arial" w:cs="Arial"/>
          <w:i/>
          <w:iCs/>
          <w:strike/>
        </w:rPr>
        <w:t>Nitrosolobus multiformis</w:t>
      </w:r>
      <w:r w:rsidR="006543C9" w:rsidRPr="00772E22">
        <w:rPr>
          <w:rFonts w:ascii="Arial" w:hAnsi="Arial" w:cs="Arial"/>
          <w:strike/>
        </w:rPr>
        <w:t xml:space="preserve"> </w:t>
      </w:r>
      <w:r w:rsidR="00CF7E73" w:rsidRPr="00772E22">
        <w:rPr>
          <w:rFonts w:ascii="Arial" w:hAnsi="Arial" w:cs="Arial"/>
          <w:strike/>
        </w:rPr>
        <w:t>and</w:t>
      </w:r>
      <w:r w:rsidR="00DE6CFF" w:rsidRPr="00772E22">
        <w:rPr>
          <w:rFonts w:ascii="Arial" w:hAnsi="Arial" w:cs="Arial"/>
          <w:strike/>
        </w:rPr>
        <w:t xml:space="preserve"> one</w:t>
      </w:r>
      <w:r w:rsidR="00CF7E73" w:rsidRPr="00772E22">
        <w:rPr>
          <w:rFonts w:ascii="Arial" w:hAnsi="Arial" w:cs="Arial"/>
          <w:strike/>
        </w:rPr>
        <w:t xml:space="preserve"> ASV of </w:t>
      </w:r>
      <w:r w:rsidR="00CF7E73" w:rsidRPr="00772E22">
        <w:rPr>
          <w:rFonts w:ascii="Arial" w:hAnsi="Arial" w:cs="Arial"/>
          <w:i/>
          <w:iCs/>
          <w:strike/>
        </w:rPr>
        <w:t>Nitrosomonas communis</w:t>
      </w:r>
      <w:r w:rsidR="00CF7E73" w:rsidRPr="00772E22">
        <w:rPr>
          <w:rFonts w:ascii="Arial" w:hAnsi="Arial" w:cs="Arial"/>
          <w:strike/>
        </w:rPr>
        <w:t xml:space="preserve"> </w:t>
      </w:r>
      <w:r w:rsidR="00CE7479" w:rsidRPr="00772E22">
        <w:rPr>
          <w:rFonts w:ascii="Arial" w:hAnsi="Arial" w:cs="Arial"/>
          <w:strike/>
        </w:rPr>
        <w:t>exhibiting a</w:t>
      </w:r>
      <w:r w:rsidR="00C5669E" w:rsidRPr="00772E22">
        <w:rPr>
          <w:rFonts w:ascii="Arial" w:hAnsi="Arial" w:cs="Arial"/>
          <w:strike/>
        </w:rPr>
        <w:t xml:space="preserve"> decreas</w:t>
      </w:r>
      <w:r w:rsidR="00CE7479" w:rsidRPr="00772E22">
        <w:rPr>
          <w:rFonts w:ascii="Arial" w:hAnsi="Arial" w:cs="Arial"/>
          <w:strike/>
        </w:rPr>
        <w:t>e</w:t>
      </w:r>
      <w:r w:rsidR="00255F32" w:rsidRPr="00772E22">
        <w:rPr>
          <w:rFonts w:ascii="Arial" w:hAnsi="Arial" w:cs="Arial"/>
          <w:strike/>
        </w:rPr>
        <w:t xml:space="preserve"> in </w:t>
      </w:r>
      <w:r w:rsidR="00C0446C" w:rsidRPr="00772E22">
        <w:rPr>
          <w:rFonts w:ascii="Arial" w:hAnsi="Arial" w:cs="Arial"/>
          <w:strike/>
        </w:rPr>
        <w:t xml:space="preserve">relative </w:t>
      </w:r>
      <w:r w:rsidR="00255F32" w:rsidRPr="00772E22">
        <w:rPr>
          <w:rFonts w:ascii="Arial" w:hAnsi="Arial" w:cs="Arial"/>
          <w:strike/>
        </w:rPr>
        <w:t xml:space="preserve">abundance </w:t>
      </w:r>
      <w:r w:rsidR="00C5669E" w:rsidRPr="00772E22">
        <w:rPr>
          <w:rFonts w:ascii="Arial" w:hAnsi="Arial" w:cs="Arial"/>
          <w:strike/>
        </w:rPr>
        <w:t>were found in</w:t>
      </w:r>
      <w:r w:rsidR="00CF7E73" w:rsidRPr="00772E22">
        <w:rPr>
          <w:rFonts w:ascii="Arial" w:hAnsi="Arial" w:cs="Arial"/>
          <w:strike/>
        </w:rPr>
        <w:t xml:space="preserve"> all cropping system, except in CONMIN</w:t>
      </w:r>
      <w:r w:rsidR="00C5669E" w:rsidRPr="00772E22">
        <w:rPr>
          <w:rFonts w:ascii="Arial" w:hAnsi="Arial" w:cs="Arial"/>
          <w:strike/>
        </w:rPr>
        <w:t>.</w:t>
      </w:r>
      <w:r w:rsidR="00AA649F" w:rsidRPr="00772E22">
        <w:rPr>
          <w:rFonts w:ascii="Arial" w:hAnsi="Arial" w:cs="Arial"/>
          <w:strike/>
        </w:rPr>
        <w:t xml:space="preserve"> On the other hand, there were</w:t>
      </w:r>
      <w:r w:rsidR="007248C5" w:rsidRPr="00772E22">
        <w:rPr>
          <w:rFonts w:ascii="Arial" w:hAnsi="Arial" w:cs="Arial"/>
          <w:strike/>
        </w:rPr>
        <w:t xml:space="preserve"> </w:t>
      </w:r>
      <w:r w:rsidR="00A00C84" w:rsidRPr="00772E22">
        <w:rPr>
          <w:rFonts w:ascii="Arial" w:hAnsi="Arial" w:cs="Arial"/>
          <w:strike/>
        </w:rPr>
        <w:t xml:space="preserve">in </w:t>
      </w:r>
      <w:r w:rsidR="007248C5" w:rsidRPr="00772E22">
        <w:rPr>
          <w:rFonts w:ascii="Arial" w:hAnsi="Arial" w:cs="Arial"/>
          <w:strike/>
        </w:rPr>
        <w:t>total</w:t>
      </w:r>
      <w:r w:rsidR="00AA649F" w:rsidRPr="00772E22">
        <w:rPr>
          <w:rFonts w:ascii="Arial" w:hAnsi="Arial" w:cs="Arial"/>
          <w:strike/>
        </w:rPr>
        <w:t xml:space="preserve"> </w:t>
      </w:r>
      <w:r w:rsidR="00DE6CFF" w:rsidRPr="00772E22">
        <w:rPr>
          <w:rFonts w:ascii="Arial" w:hAnsi="Arial" w:cs="Arial"/>
          <w:strike/>
        </w:rPr>
        <w:t>ten</w:t>
      </w:r>
      <w:r w:rsidR="007248C5" w:rsidRPr="00772E22">
        <w:rPr>
          <w:rFonts w:ascii="Arial" w:hAnsi="Arial" w:cs="Arial"/>
          <w:strike/>
        </w:rPr>
        <w:t xml:space="preserve"> AOB </w:t>
      </w:r>
      <w:r w:rsidR="00AA649F" w:rsidRPr="00772E22">
        <w:rPr>
          <w:rFonts w:ascii="Arial" w:hAnsi="Arial" w:cs="Arial"/>
          <w:strike/>
        </w:rPr>
        <w:t>ASVs</w:t>
      </w:r>
      <w:r w:rsidR="007248C5" w:rsidRPr="00772E22">
        <w:rPr>
          <w:rFonts w:ascii="Arial" w:hAnsi="Arial" w:cs="Arial"/>
          <w:strike/>
        </w:rPr>
        <w:t xml:space="preserve"> in bulk soil and </w:t>
      </w:r>
      <w:r w:rsidR="0019481C" w:rsidRPr="00772E22">
        <w:rPr>
          <w:rFonts w:ascii="Arial" w:hAnsi="Arial" w:cs="Arial"/>
          <w:strike/>
        </w:rPr>
        <w:t>rhizosphere</w:t>
      </w:r>
      <w:r w:rsidR="00AA649F" w:rsidRPr="00772E22">
        <w:rPr>
          <w:rFonts w:ascii="Arial" w:hAnsi="Arial" w:cs="Arial"/>
          <w:strike/>
        </w:rPr>
        <w:t xml:space="preserve"> </w:t>
      </w:r>
      <w:r w:rsidR="007248C5" w:rsidRPr="00772E22">
        <w:rPr>
          <w:rFonts w:ascii="Arial" w:hAnsi="Arial" w:cs="Arial"/>
          <w:strike/>
        </w:rPr>
        <w:t>belong</w:t>
      </w:r>
      <w:r w:rsidR="00EE173A" w:rsidRPr="00772E22">
        <w:rPr>
          <w:rFonts w:ascii="Arial" w:hAnsi="Arial" w:cs="Arial"/>
          <w:strike/>
        </w:rPr>
        <w:t>ing</w:t>
      </w:r>
      <w:r w:rsidR="007248C5" w:rsidRPr="00772E22">
        <w:rPr>
          <w:rFonts w:ascii="Arial" w:hAnsi="Arial" w:cs="Arial"/>
          <w:strike/>
        </w:rPr>
        <w:t xml:space="preserve"> t</w:t>
      </w:r>
      <w:r w:rsidR="00EE173A" w:rsidRPr="00772E22">
        <w:rPr>
          <w:rFonts w:ascii="Arial" w:hAnsi="Arial" w:cs="Arial"/>
          <w:strike/>
        </w:rPr>
        <w:t>o the</w:t>
      </w:r>
      <w:r w:rsidR="007248C5" w:rsidRPr="00772E22">
        <w:rPr>
          <w:rFonts w:ascii="Arial" w:hAnsi="Arial" w:cs="Arial"/>
          <w:strike/>
        </w:rPr>
        <w:t xml:space="preserve"> genus </w:t>
      </w:r>
      <w:r w:rsidR="007248C5" w:rsidRPr="00772E22">
        <w:rPr>
          <w:rFonts w:ascii="Arial" w:hAnsi="Arial" w:cs="Arial"/>
          <w:i/>
          <w:iCs/>
          <w:strike/>
        </w:rPr>
        <w:t>Nitrospira</w:t>
      </w:r>
      <w:r w:rsidR="00A00C84" w:rsidRPr="00772E22">
        <w:rPr>
          <w:rFonts w:ascii="Arial" w:hAnsi="Arial" w:cs="Arial"/>
          <w:i/>
          <w:iCs/>
          <w:strike/>
        </w:rPr>
        <w:t>,</w:t>
      </w:r>
      <w:r w:rsidR="007248C5" w:rsidRPr="00772E22">
        <w:rPr>
          <w:rFonts w:ascii="Arial" w:hAnsi="Arial" w:cs="Arial"/>
          <w:strike/>
        </w:rPr>
        <w:t xml:space="preserve"> </w:t>
      </w:r>
      <w:r w:rsidR="004C6B7B" w:rsidRPr="00772E22">
        <w:rPr>
          <w:rFonts w:ascii="Arial" w:hAnsi="Arial" w:cs="Arial"/>
          <w:strike/>
        </w:rPr>
        <w:t>which</w:t>
      </w:r>
      <w:r w:rsidR="00EE173A" w:rsidRPr="00772E22">
        <w:rPr>
          <w:rFonts w:ascii="Arial" w:hAnsi="Arial" w:cs="Arial"/>
          <w:strike/>
        </w:rPr>
        <w:t xml:space="preserve"> </w:t>
      </w:r>
      <w:r w:rsidR="00C0446C" w:rsidRPr="00772E22">
        <w:rPr>
          <w:rFonts w:ascii="Arial" w:hAnsi="Arial" w:cs="Arial"/>
          <w:strike/>
        </w:rPr>
        <w:t xml:space="preserve">were </w:t>
      </w:r>
      <w:r w:rsidR="007248C5" w:rsidRPr="00772E22">
        <w:rPr>
          <w:rFonts w:ascii="Arial" w:hAnsi="Arial" w:cs="Arial"/>
          <w:strike/>
        </w:rPr>
        <w:t>depleted</w:t>
      </w:r>
      <w:r w:rsidR="00CE7479" w:rsidRPr="00772E22">
        <w:rPr>
          <w:rFonts w:ascii="Arial" w:hAnsi="Arial" w:cs="Arial"/>
          <w:strike/>
        </w:rPr>
        <w:t xml:space="preserve"> </w:t>
      </w:r>
      <w:r w:rsidR="00C0446C" w:rsidRPr="00772E22">
        <w:rPr>
          <w:rFonts w:ascii="Arial" w:hAnsi="Arial" w:cs="Arial"/>
          <w:strike/>
        </w:rPr>
        <w:t xml:space="preserve">by drought </w:t>
      </w:r>
      <w:r w:rsidR="00CE7479" w:rsidRPr="00772E22">
        <w:rPr>
          <w:rFonts w:ascii="Arial" w:hAnsi="Arial" w:cs="Arial"/>
          <w:strike/>
        </w:rPr>
        <w:t>only</w:t>
      </w:r>
      <w:r w:rsidR="007248C5" w:rsidRPr="00772E22">
        <w:rPr>
          <w:rFonts w:ascii="Arial" w:hAnsi="Arial" w:cs="Arial"/>
          <w:strike/>
        </w:rPr>
        <w:t xml:space="preserve"> in the CONMIN system</w:t>
      </w:r>
      <w:r w:rsidR="003815CF" w:rsidRPr="00772E22">
        <w:rPr>
          <w:rFonts w:ascii="Arial" w:hAnsi="Arial" w:cs="Arial"/>
          <w:strike/>
        </w:rPr>
        <w:t xml:space="preserve">, but not in the other cropping systems </w:t>
      </w:r>
      <w:r w:rsidR="008F42C7" w:rsidRPr="00772E22">
        <w:rPr>
          <w:rFonts w:ascii="Arial" w:hAnsi="Arial" w:cs="Arial"/>
          <w:strike/>
        </w:rPr>
        <w:t>(Figure 3).</w:t>
      </w:r>
      <w:r w:rsidR="008F42C7">
        <w:rPr>
          <w:rFonts w:ascii="Arial" w:hAnsi="Arial" w:cs="Arial"/>
        </w:rPr>
        <w:t xml:space="preserve"> </w:t>
      </w:r>
      <w:r w:rsidR="00CD7E61">
        <w:rPr>
          <w:rFonts w:ascii="Arial" w:hAnsi="Arial" w:cs="Arial"/>
        </w:rPr>
        <w:t xml:space="preserve"> </w:t>
      </w:r>
      <w:commentRangeEnd w:id="436"/>
      <w:r w:rsidR="00F040D7">
        <w:rPr>
          <w:rStyle w:val="CommentReference"/>
        </w:rPr>
        <w:commentReference w:id="436"/>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C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ure 3).</w:t>
      </w:r>
    </w:p>
    <w:p w14:paraId="0EBD675B" w14:textId="77777777" w:rsidR="001910B2" w:rsidRPr="00157A05" w:rsidRDefault="001910B2" w:rsidP="001910B2">
      <w:pPr>
        <w:spacing w:after="0" w:line="480" w:lineRule="auto"/>
        <w:ind w:firstLine="720"/>
        <w:jc w:val="both"/>
        <w:rPr>
          <w:rFonts w:ascii="Arial" w:hAnsi="Arial" w:cs="Arial"/>
        </w:rPr>
      </w:pPr>
    </w:p>
    <w:p w14:paraId="1332BC98" w14:textId="77777777" w:rsidR="007C2534" w:rsidRPr="00157A05" w:rsidRDefault="001135A3" w:rsidP="00157A05">
      <w:pPr>
        <w:spacing w:after="0" w:line="480" w:lineRule="auto"/>
        <w:jc w:val="both"/>
        <w:rPr>
          <w:rFonts w:ascii="Arial" w:hAnsi="Arial" w:cs="Arial"/>
          <w:b/>
          <w:bCs/>
        </w:rPr>
      </w:pPr>
      <w:commentRangeStart w:id="437"/>
      <w:r>
        <w:rPr>
          <w:rFonts w:ascii="Arial" w:hAnsi="Arial" w:cs="Arial"/>
          <w:b/>
          <w:bCs/>
        </w:rPr>
        <w:t>Drought affect</w:t>
      </w:r>
      <w:r w:rsidR="00A42142">
        <w:rPr>
          <w:rFonts w:ascii="Arial" w:hAnsi="Arial" w:cs="Arial"/>
          <w:b/>
          <w:bCs/>
        </w:rPr>
        <w:t>ed</w:t>
      </w:r>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commentRangeEnd w:id="437"/>
      <w:r w:rsidR="00274337">
        <w:rPr>
          <w:rStyle w:val="CommentReference"/>
        </w:rPr>
        <w:commentReference w:id="437"/>
      </w:r>
    </w:p>
    <w:p w14:paraId="1C79BEFB" w14:textId="77777777"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 xml:space="preserve">cropping </w:t>
      </w:r>
      <w:r w:rsidRPr="00157A05">
        <w:rPr>
          <w:rFonts w:ascii="Arial" w:hAnsi="Arial" w:cs="Arial"/>
        </w:rPr>
        <w:lastRenderedPageBreak/>
        <w:t>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Supplementary Table </w:t>
      </w:r>
      <w:r w:rsidR="008F42C7">
        <w:rPr>
          <w:rFonts w:ascii="Arial" w:hAnsi="Arial" w:cs="Arial"/>
        </w:rPr>
        <w:t>3</w:t>
      </w:r>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 xml:space="preserve">Figure 4; </w:t>
      </w:r>
      <w:r w:rsidR="009E6584" w:rsidRPr="009E6584">
        <w:rPr>
          <w:rFonts w:ascii="Arial" w:hAnsi="Arial" w:cs="Arial"/>
        </w:rPr>
        <w:t>Supplementary Table 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9E6584" w:rsidRPr="00112B9B">
        <w:rPr>
          <w:rFonts w:ascii="Arial" w:hAnsi="Arial" w:cs="Arial"/>
        </w:rPr>
        <w:t>ur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LMM, P&lt;0.05, Supplementary Fig.</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Supplementary Fig. </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B276DD" w:rsidRPr="00157A05">
        <w:rPr>
          <w:rFonts w:ascii="Arial" w:hAnsi="Arial" w:cs="Arial"/>
        </w:rPr>
        <w:t>).</w:t>
      </w:r>
    </w:p>
    <w:p w14:paraId="05A059A9" w14:textId="77777777" w:rsidR="007C2534" w:rsidRPr="00157A05" w:rsidRDefault="007C2534" w:rsidP="00157A05">
      <w:pPr>
        <w:spacing w:after="0" w:line="480" w:lineRule="auto"/>
        <w:jc w:val="both"/>
        <w:rPr>
          <w:rFonts w:ascii="Arial" w:hAnsi="Arial" w:cs="Arial"/>
        </w:rPr>
      </w:pPr>
    </w:p>
    <w:p w14:paraId="739C5DE4" w14:textId="7777777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50CAE831" w14:textId="1F51F3FD" w:rsidR="002474CE" w:rsidRDefault="007C2534" w:rsidP="00157A05">
      <w:pPr>
        <w:spacing w:after="0" w:line="480" w:lineRule="auto"/>
        <w:jc w:val="both"/>
        <w:rPr>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r w:rsidR="00B70336">
        <w:rPr>
          <w:rFonts w:ascii="Arial" w:hAnsi="Arial" w:cs="Arial"/>
          <w:highlight w:val="yellow"/>
        </w:rPr>
        <w:t>Figure 5</w:t>
      </w:r>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r w:rsidR="00B70336">
        <w:rPr>
          <w:rFonts w:ascii="Arial" w:hAnsi="Arial" w:cs="Arial"/>
        </w:rPr>
        <w:t>ure 5</w:t>
      </w:r>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r w:rsidR="00C518BE">
        <w:rPr>
          <w:rFonts w:ascii="Arial" w:hAnsi="Arial" w:cs="Arial"/>
        </w:rPr>
        <w:t xml:space="preserve"> (Figure 5)</w:t>
      </w:r>
      <w:r w:rsidR="004271A6">
        <w:rPr>
          <w:rFonts w:ascii="Arial" w:hAnsi="Arial" w:cs="Arial"/>
        </w:rPr>
        <w:t>. Interestingly, all these correlations were negative except the alpha diversity of AOB</w:t>
      </w:r>
      <w:r w:rsidR="00C518BE">
        <w:rPr>
          <w:rFonts w:ascii="Arial" w:hAnsi="Arial" w:cs="Arial"/>
        </w:rPr>
        <w:t xml:space="preserve">. </w:t>
      </w:r>
      <w:r w:rsidR="00A11CFE">
        <w:rPr>
          <w:rFonts w:ascii="Arial" w:hAnsi="Arial" w:cs="Arial"/>
        </w:rPr>
        <w:t>Among all AO groups, only the beta diversity of AOB that related to the N</w:t>
      </w:r>
      <w:r w:rsidR="00A11CFE" w:rsidRPr="00A11CFE">
        <w:rPr>
          <w:rFonts w:ascii="Arial" w:hAnsi="Arial" w:cs="Arial"/>
          <w:vertAlign w:val="subscript"/>
        </w:rPr>
        <w:t>2</w:t>
      </w:r>
      <w:r w:rsidR="00A11CFE">
        <w:rPr>
          <w:rFonts w:ascii="Arial" w:hAnsi="Arial" w:cs="Arial"/>
        </w:rPr>
        <w:t>O flux, and this relationship was only found in the control. We detected negative correlation between the N</w:t>
      </w:r>
      <w:r w:rsidR="00A11CFE" w:rsidRPr="00112B9B">
        <w:rPr>
          <w:rFonts w:ascii="Arial" w:hAnsi="Arial" w:cs="Arial"/>
          <w:vertAlign w:val="subscript"/>
        </w:rPr>
        <w:t>2</w:t>
      </w:r>
      <w:r w:rsidR="00A11CFE">
        <w:rPr>
          <w:rFonts w:ascii="Arial" w:hAnsi="Arial" w:cs="Arial"/>
        </w:rPr>
        <w:t xml:space="preserve">O flux with the abundance of AOA and comammox (clade B), as well as with their alpha diversity, while also positively correlated with the alpha diversity of AOB in the </w:t>
      </w:r>
      <w:r w:rsidR="00A11CFE">
        <w:rPr>
          <w:rFonts w:ascii="Arial" w:hAnsi="Arial" w:cs="Arial"/>
        </w:rPr>
        <w:lastRenderedPageBreak/>
        <w:t>control. Overall, there were no significant relationship between the N2O flux with AO communities, except with the AOB abundance, in the drought treatment</w:t>
      </w:r>
      <w:r w:rsidR="00C518BE">
        <w:rPr>
          <w:rFonts w:ascii="Arial" w:hAnsi="Arial" w:cs="Arial"/>
        </w:rPr>
        <w:t xml:space="preserve"> (Figure 5)</w:t>
      </w:r>
      <w:r w:rsidR="00A11CFE">
        <w:rPr>
          <w:rFonts w:ascii="Arial" w:hAnsi="Arial" w:cs="Arial"/>
        </w:rPr>
        <w:t>.</w:t>
      </w:r>
      <w:r w:rsidR="00C518BE">
        <w:rPr>
          <w:rFonts w:ascii="Arial" w:hAnsi="Arial" w:cs="Arial"/>
        </w:rPr>
        <w:t xml:space="preserve"> </w:t>
      </w:r>
      <w:r w:rsidR="00D55233">
        <w:rPr>
          <w:rFonts w:ascii="Arial" w:hAnsi="Arial" w:cs="Arial"/>
        </w:rPr>
        <w:t>Additionally, we found a significant positive</w:t>
      </w:r>
      <w:r w:rsidR="00C518BE">
        <w:rPr>
          <w:rFonts w:ascii="Arial" w:hAnsi="Arial" w:cs="Arial"/>
        </w:rPr>
        <w:t xml:space="preserve"> and negative</w:t>
      </w:r>
      <w:r w:rsidR="00D55233">
        <w:rPr>
          <w:rFonts w:ascii="Arial" w:hAnsi="Arial" w:cs="Arial"/>
        </w:rPr>
        <w:t xml:space="preserve"> correlation between soil water content (GWC) and the </w:t>
      </w:r>
      <w:r w:rsidR="00C518BE">
        <w:rPr>
          <w:rFonts w:ascii="Arial" w:hAnsi="Arial" w:cs="Arial"/>
        </w:rPr>
        <w:t xml:space="preserve">alpha diversity </w:t>
      </w:r>
      <w:r w:rsidR="00D55233">
        <w:rPr>
          <w:rFonts w:ascii="Arial" w:hAnsi="Arial" w:cs="Arial"/>
        </w:rPr>
        <w:t>of AOA</w:t>
      </w:r>
      <w:r w:rsidR="00C518BE">
        <w:rPr>
          <w:rFonts w:ascii="Arial" w:hAnsi="Arial" w:cs="Arial"/>
        </w:rPr>
        <w:t xml:space="preserve"> and </w:t>
      </w:r>
      <w:r w:rsidR="00D55233">
        <w:rPr>
          <w:rFonts w:ascii="Arial" w:hAnsi="Arial" w:cs="Arial"/>
        </w:rPr>
        <w:t>AOB</w:t>
      </w:r>
      <w:r w:rsidR="00C518BE">
        <w:rPr>
          <w:rFonts w:ascii="Arial" w:hAnsi="Arial" w:cs="Arial"/>
        </w:rPr>
        <w:t>, respectively</w:t>
      </w:r>
      <w:r w:rsidR="00D55233">
        <w:rPr>
          <w:rFonts w:ascii="Arial" w:hAnsi="Arial" w:cs="Arial"/>
        </w:rPr>
        <w:t xml:space="preserve"> in the drought</w:t>
      </w:r>
      <w:r w:rsidR="00C518BE">
        <w:rPr>
          <w:rFonts w:ascii="Arial" w:hAnsi="Arial" w:cs="Arial"/>
        </w:rPr>
        <w:t>. While</w:t>
      </w:r>
      <w:r w:rsidR="00D55233">
        <w:rPr>
          <w:rFonts w:ascii="Arial" w:hAnsi="Arial" w:cs="Arial"/>
        </w:rPr>
        <w:t xml:space="preserve"> in the control treatment</w:t>
      </w:r>
      <w:r w:rsidR="00C518BE">
        <w:rPr>
          <w:rFonts w:ascii="Arial" w:hAnsi="Arial" w:cs="Arial"/>
        </w:rPr>
        <w:t>, GWC only correlated with the AOB richness (Figure 5)</w:t>
      </w:r>
      <w:r w:rsidR="00D55233">
        <w:rPr>
          <w:rFonts w:ascii="Arial" w:hAnsi="Arial" w:cs="Arial"/>
        </w:rPr>
        <w:t>.</w:t>
      </w:r>
    </w:p>
    <w:p w14:paraId="133A7D17" w14:textId="77777777" w:rsidR="006D66E5" w:rsidRDefault="006D66E5" w:rsidP="00157A05">
      <w:pPr>
        <w:spacing w:after="0" w:line="480" w:lineRule="auto"/>
        <w:jc w:val="both"/>
        <w:rPr>
          <w:rFonts w:ascii="Arial" w:hAnsi="Arial" w:cs="Arial"/>
        </w:rPr>
      </w:pPr>
    </w:p>
    <w:p w14:paraId="45DD944D"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t>DISCUSSION</w:t>
      </w:r>
    </w:p>
    <w:p w14:paraId="6F3C2521" w14:textId="59E0BDBB" w:rsidR="006D66E5" w:rsidRDefault="006D66E5" w:rsidP="006D66E5">
      <w:pPr>
        <w:spacing w:line="480" w:lineRule="auto"/>
        <w:jc w:val="both"/>
        <w:rPr>
          <w:rFonts w:ascii="Arial" w:hAnsi="Arial" w:cs="Arial"/>
          <w:b/>
          <w:bCs/>
        </w:rPr>
      </w:pPr>
      <w:r w:rsidRPr="00ED68EC">
        <w:rPr>
          <w:rFonts w:ascii="Arial" w:hAnsi="Arial" w:cs="Arial"/>
          <w:b/>
          <w:bCs/>
        </w:rPr>
        <w:t>The effect</w:t>
      </w:r>
      <w:r w:rsidR="00DF0C12">
        <w:rPr>
          <w:rFonts w:ascii="Arial" w:hAnsi="Arial" w:cs="Arial"/>
          <w:b/>
          <w:bCs/>
        </w:rPr>
        <w:t>s</w:t>
      </w:r>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00DF0C12">
        <w:rPr>
          <w:rFonts w:ascii="Arial" w:hAnsi="Arial" w:cs="Arial"/>
          <w:b/>
          <w:bCs/>
        </w:rPr>
        <w:t>) and</w:t>
      </w:r>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r w:rsidR="00DF0C12">
        <w:rPr>
          <w:rFonts w:ascii="Arial" w:hAnsi="Arial" w:cs="Arial"/>
          <w:b/>
          <w:bCs/>
        </w:rPr>
        <w:t xml:space="preserve"> fluxes</w:t>
      </w:r>
      <w:r w:rsidRPr="00ED68EC">
        <w:rPr>
          <w:rFonts w:ascii="Arial" w:hAnsi="Arial" w:cs="Arial"/>
          <w:b/>
          <w:bCs/>
        </w:rPr>
        <w:t xml:space="preserve"> </w:t>
      </w:r>
      <w:r w:rsidR="00DF0C12">
        <w:rPr>
          <w:rFonts w:ascii="Arial" w:hAnsi="Arial" w:cs="Arial"/>
          <w:b/>
          <w:bCs/>
        </w:rPr>
        <w:t>are</w:t>
      </w:r>
      <w:r w:rsidRPr="00ED68EC">
        <w:rPr>
          <w:rFonts w:ascii="Arial" w:hAnsi="Arial" w:cs="Arial"/>
          <w:b/>
          <w:bCs/>
        </w:rPr>
        <w:t xml:space="preserve"> modulated by cropping system</w:t>
      </w:r>
    </w:p>
    <w:p w14:paraId="71694C8F" w14:textId="2B07A95A" w:rsidR="00054723" w:rsidRDefault="006D66E5" w:rsidP="00460B3D">
      <w:pPr>
        <w:spacing w:line="480" w:lineRule="auto"/>
        <w:ind w:firstLine="72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 xml:space="preserve">in soil </w:t>
      </w:r>
      <w:r w:rsidRPr="00ED68EC">
        <w:rPr>
          <w:rFonts w:ascii="Arial" w:hAnsi="Arial" w:cs="Arial"/>
        </w:rPr>
        <w:fldChar w:fldCharType="begin"/>
      </w:r>
      <w:r w:rsidR="009B519C">
        <w:rPr>
          <w:rFonts w:ascii="Arial" w:hAnsi="Arial" w:cs="Arial"/>
        </w:rPr>
        <w:instrText xml:space="preserve"> ADDIN ZOTERO_ITEM CSL_CITATION {"citationID":"eyzoHgX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009B519C">
        <w:rPr>
          <w:rFonts w:ascii="Arial" w:hAnsi="Arial" w:cs="Arial"/>
          <w:noProof/>
        </w:rPr>
        <w:t>(Deng et al., 2021; A. A. Hartmann et al., 2013; Ullah et al., 2020)</w:t>
      </w:r>
      <w:r w:rsidRPr="00ED68EC">
        <w:rPr>
          <w:rFonts w:ascii="Arial" w:hAnsi="Arial" w:cs="Arial"/>
        </w:rPr>
        <w:fldChar w:fldCharType="end"/>
      </w:r>
      <w:r w:rsidRPr="00ED68EC">
        <w:rPr>
          <w:rFonts w:ascii="Arial" w:hAnsi="Arial" w:cs="Arial"/>
        </w:rPr>
        <w:t xml:space="preserve">, 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ins w:id="438" w:author="Ari Fina Bintarti" w:date="2024-04-26T09:45:00Z">
        <w:r w:rsidR="002B1D71">
          <w:rPr>
            <w:rFonts w:ascii="Arial" w:hAnsi="Arial" w:cs="Arial"/>
            <w:vertAlign w:val="superscript"/>
          </w:rPr>
          <w:t xml:space="preserve"> </w:t>
        </w:r>
      </w:ins>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9B519C">
        <w:rPr>
          <w:rFonts w:ascii="Arial" w:hAnsi="Arial" w:cs="Arial"/>
        </w:rPr>
        <w:instrText xml:space="preserve"> ADDIN ZOTERO_ITEM CSL_CITATION {"citationID":"Y0IGKTLY","properties":{"formattedCitation":"(Deng et al., 2021; Hartmann et al., 2013; Homyak et al., 2017)","plainCitation":"(Deng et al., 2021; Hartmann et al., 2013; Homyak et al., 2017)","dontUpdate":true,"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8B5A4C">
        <w:rPr>
          <w:rFonts w:ascii="Arial" w:hAnsi="Arial" w:cs="Arial"/>
        </w:rPr>
        <w:fldChar w:fldCharType="separate"/>
      </w:r>
      <w:r w:rsidRPr="008B5A4C">
        <w:rPr>
          <w:rFonts w:ascii="Arial" w:hAnsi="Arial" w:cs="Arial"/>
          <w:noProof/>
        </w:rPr>
        <w:t xml:space="preserve">(Deng et al., 2021; Hartmann et al., 2013; </w:t>
      </w:r>
      <w:r w:rsidRPr="008B5A4C">
        <w:rPr>
          <w:rFonts w:ascii="Arial" w:hAnsi="Arial" w:cs="Arial"/>
        </w:rPr>
        <w:fldChar w:fldCharType="end"/>
      </w:r>
      <w:r w:rsidR="008B5A4C">
        <w:rPr>
          <w:rFonts w:ascii="Arial" w:hAnsi="Arial" w:cs="Arial"/>
        </w:rPr>
        <w:t>)</w:t>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4+</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9B519C">
        <w:rPr>
          <w:rFonts w:ascii="Arial" w:hAnsi="Arial" w:cs="Arial"/>
        </w:rPr>
        <w:instrText xml:space="preserve"> ADDIN ZOTERO_ITEM CSL_CITATION {"citationID":"bxUIQMPW","properties":{"formattedCitation":"(Homyak et al., 2017)","plainCitation":"(Homyak et al., 2017)","dontUpdate":true,"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460B3D" w:rsidRPr="00772E22">
        <w:rPr>
          <w:rFonts w:ascii="Arial" w:hAnsi="Arial" w:cs="Arial"/>
          <w:noProof/>
        </w:rPr>
        <w:t>(</w:t>
      </w:r>
      <w:r w:rsidR="00460B3D" w:rsidRPr="008B5A4C">
        <w:t xml:space="preserve"> </w:t>
      </w:r>
      <w:r w:rsidR="00460B3D" w:rsidRPr="008B5A4C">
        <w:rPr>
          <w:rFonts w:ascii="Arial" w:hAnsi="Arial" w:cs="Arial"/>
          <w:noProof/>
        </w:rPr>
        <w:t xml:space="preserve">DOI 10.1007/s11104-016-2964-4; </w:t>
      </w:r>
      <w:r w:rsidR="00460B3D" w:rsidRPr="00772E22">
        <w:rPr>
          <w:rFonts w:ascii="Arial" w:hAnsi="Arial" w:cs="Arial"/>
          <w:noProof/>
        </w:rPr>
        <w:t>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772E22">
        <w:rPr>
          <w:rFonts w:ascii="Arial" w:hAnsi="Arial" w:cs="Arial"/>
          <w:highlight w:val="yellow"/>
        </w:rPr>
        <w:t>The</w:t>
      </w:r>
      <w:r w:rsidR="00F040D7" w:rsidRPr="00772E22">
        <w:rPr>
          <w:rFonts w:ascii="Arial" w:hAnsi="Arial" w:cs="Arial"/>
          <w:highlight w:val="yellow"/>
        </w:rPr>
        <w:t xml:space="preserve">se </w:t>
      </w:r>
      <w:r w:rsidR="001A136F" w:rsidRPr="00772E22">
        <w:rPr>
          <w:rFonts w:ascii="Arial" w:hAnsi="Arial" w:cs="Arial"/>
          <w:highlight w:val="yellow"/>
        </w:rPr>
        <w:t>diverging responses of mineral</w:t>
      </w:r>
      <w:r w:rsidR="002F6C64" w:rsidRPr="00772E22">
        <w:rPr>
          <w:rFonts w:ascii="Arial" w:hAnsi="Arial" w:cs="Arial"/>
          <w:highlight w:val="yellow"/>
        </w:rPr>
        <w:t xml:space="preserve"> </w:t>
      </w:r>
      <w:r w:rsidR="001A136F" w:rsidRPr="00772E22">
        <w:rPr>
          <w:rFonts w:ascii="Arial" w:hAnsi="Arial" w:cs="Arial"/>
          <w:highlight w:val="yellow"/>
        </w:rPr>
        <w:t xml:space="preserve">N to drought between organic and conventional systems might </w:t>
      </w:r>
      <w:r w:rsidR="00F040D7" w:rsidRPr="00772E22">
        <w:rPr>
          <w:rFonts w:ascii="Arial" w:hAnsi="Arial" w:cs="Arial"/>
          <w:highlight w:val="yellow"/>
        </w:rPr>
        <w:t xml:space="preserve">have </w:t>
      </w:r>
      <w:r w:rsidR="001A136F" w:rsidRPr="00772E22">
        <w:rPr>
          <w:rFonts w:ascii="Arial" w:hAnsi="Arial" w:cs="Arial"/>
          <w:highlight w:val="yellow"/>
        </w:rPr>
        <w:t>be</w:t>
      </w:r>
      <w:r w:rsidR="00F040D7" w:rsidRPr="00772E22">
        <w:rPr>
          <w:rFonts w:ascii="Arial" w:hAnsi="Arial" w:cs="Arial"/>
          <w:highlight w:val="yellow"/>
        </w:rPr>
        <w:t>en</w:t>
      </w:r>
      <w:r w:rsidR="001A136F" w:rsidRPr="00772E22">
        <w:rPr>
          <w:rFonts w:ascii="Arial" w:hAnsi="Arial" w:cs="Arial"/>
          <w:highlight w:val="yellow"/>
        </w:rPr>
        <w:t xml:space="preserve"> caused by d</w:t>
      </w:r>
      <w:r w:rsidR="00054723" w:rsidRPr="00772E22">
        <w:rPr>
          <w:rFonts w:ascii="Arial" w:hAnsi="Arial" w:cs="Arial"/>
          <w:highlight w:val="yellow"/>
        </w:rPr>
        <w:t xml:space="preserve">ifferences </w:t>
      </w:r>
      <w:r w:rsidR="002F6C64" w:rsidRPr="00772E22">
        <w:rPr>
          <w:rFonts w:ascii="Arial" w:hAnsi="Arial" w:cs="Arial"/>
          <w:highlight w:val="yellow"/>
        </w:rPr>
        <w:t xml:space="preserve">in </w:t>
      </w:r>
      <w:r w:rsidR="00054723" w:rsidRPr="00772E22">
        <w:rPr>
          <w:rFonts w:ascii="Arial" w:hAnsi="Arial" w:cs="Arial"/>
          <w:highlight w:val="yellow"/>
        </w:rPr>
        <w:t>fertilization and agricultural management approaches between systems</w:t>
      </w:r>
      <w:r w:rsidR="00054723" w:rsidRPr="00ED68EC">
        <w:rPr>
          <w:rFonts w:ascii="Arial" w:hAnsi="Arial" w:cs="Arial"/>
        </w:rPr>
        <w:t xml:space="preserve">. </w:t>
      </w:r>
      <w:commentRangeStart w:id="439"/>
      <w:r w:rsidR="00804E75" w:rsidRPr="00772E22">
        <w:rPr>
          <w:rFonts w:ascii="Arial" w:hAnsi="Arial" w:cs="Arial"/>
          <w:strike/>
        </w:rPr>
        <w:t xml:space="preserve">For example, </w:t>
      </w:r>
      <w:commentRangeStart w:id="440"/>
      <w:r w:rsidR="00804E75" w:rsidRPr="00772E22">
        <w:rPr>
          <w:rFonts w:ascii="Arial" w:hAnsi="Arial" w:cs="Arial"/>
          <w:strike/>
        </w:rPr>
        <w:t xml:space="preserve">manure </w:t>
      </w:r>
      <w:commentRangeEnd w:id="440"/>
      <w:r w:rsidR="001A136F" w:rsidRPr="00772E22">
        <w:rPr>
          <w:rStyle w:val="CommentReference"/>
          <w:strike/>
        </w:rPr>
        <w:commentReference w:id="440"/>
      </w:r>
      <w:r w:rsidR="00054723" w:rsidRPr="00772E22">
        <w:rPr>
          <w:rFonts w:ascii="Arial" w:hAnsi="Arial" w:cs="Arial"/>
          <w:strike/>
        </w:rPr>
        <w:t>amendment</w:t>
      </w:r>
      <w:r w:rsidR="005E7E55" w:rsidRPr="00772E22">
        <w:rPr>
          <w:rFonts w:ascii="Arial" w:hAnsi="Arial" w:cs="Arial"/>
          <w:strike/>
        </w:rPr>
        <w:t xml:space="preserve"> </w:t>
      </w:r>
      <w:r w:rsidR="00565302" w:rsidRPr="00772E22">
        <w:rPr>
          <w:rFonts w:ascii="Arial" w:hAnsi="Arial" w:cs="Arial"/>
          <w:strike/>
        </w:rPr>
        <w:t xml:space="preserve">enhances soil organic matter which </w:t>
      </w:r>
      <w:r w:rsidR="00054723" w:rsidRPr="00772E22">
        <w:rPr>
          <w:rFonts w:ascii="Arial" w:hAnsi="Arial" w:cs="Arial"/>
          <w:strike/>
        </w:rPr>
        <w:t>improve</w:t>
      </w:r>
      <w:r w:rsidR="005E7E55" w:rsidRPr="00772E22">
        <w:rPr>
          <w:rFonts w:ascii="Arial" w:hAnsi="Arial" w:cs="Arial"/>
          <w:strike/>
        </w:rPr>
        <w:t>s</w:t>
      </w:r>
      <w:r w:rsidR="00054723" w:rsidRPr="00772E22">
        <w:rPr>
          <w:rFonts w:ascii="Arial" w:hAnsi="Arial" w:cs="Arial"/>
          <w:strike/>
        </w:rPr>
        <w:t xml:space="preserve"> </w:t>
      </w:r>
      <w:r w:rsidR="005E7E55" w:rsidRPr="00772E22">
        <w:rPr>
          <w:rFonts w:ascii="Arial" w:hAnsi="Arial" w:cs="Arial"/>
          <w:strike/>
        </w:rPr>
        <w:t>the water-hol</w:t>
      </w:r>
      <w:r w:rsidR="008B5A4C" w:rsidRPr="00772E22">
        <w:rPr>
          <w:rFonts w:ascii="Arial" w:hAnsi="Arial" w:cs="Arial"/>
          <w:strike/>
        </w:rPr>
        <w:t>ding capacity</w:t>
      </w:r>
      <w:r w:rsidR="00054723" w:rsidRPr="00772E22">
        <w:rPr>
          <w:rFonts w:ascii="Arial" w:hAnsi="Arial" w:cs="Arial"/>
          <w:strike/>
        </w:rPr>
        <w:t>, potentially mitigat</w:t>
      </w:r>
      <w:r w:rsidR="008C44A0" w:rsidRPr="00772E22">
        <w:rPr>
          <w:rFonts w:ascii="Arial" w:hAnsi="Arial" w:cs="Arial"/>
          <w:strike/>
        </w:rPr>
        <w:t>ing</w:t>
      </w:r>
      <w:r w:rsidR="00054723" w:rsidRPr="00772E22">
        <w:rPr>
          <w:rFonts w:ascii="Arial" w:hAnsi="Arial" w:cs="Arial"/>
          <w:strike/>
        </w:rPr>
        <w:t xml:space="preserve"> the harsh effect of drought </w:t>
      </w:r>
      <w:commentRangeStart w:id="441"/>
      <w:r w:rsidR="00054723" w:rsidRPr="00772E22">
        <w:rPr>
          <w:rFonts w:ascii="Arial" w:hAnsi="Arial" w:cs="Arial"/>
          <w:strike/>
        </w:rPr>
        <w:fldChar w:fldCharType="begin"/>
      </w:r>
      <w:r w:rsidR="00054723" w:rsidRPr="00772E22">
        <w:rPr>
          <w:rFonts w:ascii="Arial" w:hAnsi="Arial" w:cs="Arial"/>
          <w:strike/>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00054723" w:rsidRPr="00772E22">
        <w:rPr>
          <w:rFonts w:ascii="Arial" w:hAnsi="Arial" w:cs="Arial"/>
          <w:strike/>
        </w:rPr>
        <w:fldChar w:fldCharType="separate"/>
      </w:r>
      <w:r w:rsidR="00054723" w:rsidRPr="00772E22">
        <w:rPr>
          <w:rFonts w:ascii="Arial" w:hAnsi="Arial" w:cs="Arial"/>
          <w:strike/>
          <w:noProof/>
        </w:rPr>
        <w:t>(Ullah et al., 2020)</w:t>
      </w:r>
      <w:r w:rsidR="00054723" w:rsidRPr="00772E22">
        <w:rPr>
          <w:rFonts w:ascii="Arial" w:hAnsi="Arial" w:cs="Arial"/>
          <w:strike/>
        </w:rPr>
        <w:fldChar w:fldCharType="end"/>
      </w:r>
      <w:commentRangeEnd w:id="441"/>
      <w:r w:rsidR="008B5A4C">
        <w:rPr>
          <w:rStyle w:val="CommentReference"/>
        </w:rPr>
        <w:commentReference w:id="441"/>
      </w:r>
      <w:r w:rsidR="00054723" w:rsidRPr="00ED68EC">
        <w:rPr>
          <w:rFonts w:ascii="Arial" w:hAnsi="Arial" w:cs="Arial"/>
        </w:rPr>
        <w:t>.</w:t>
      </w:r>
      <w:r w:rsidR="00054723">
        <w:rPr>
          <w:rFonts w:ascii="Arial" w:hAnsi="Arial" w:cs="Arial"/>
        </w:rPr>
        <w:t xml:space="preserve"> </w:t>
      </w:r>
      <w:commentRangeEnd w:id="439"/>
      <w:r w:rsidR="002F6C64">
        <w:rPr>
          <w:rStyle w:val="CommentReference"/>
        </w:rPr>
        <w:commentReference w:id="439"/>
      </w:r>
    </w:p>
    <w:p w14:paraId="0F4F9051" w14:textId="029E06EF" w:rsidR="001948B9" w:rsidRDefault="001948B9" w:rsidP="00772E22">
      <w:pPr>
        <w:spacing w:after="0" w:line="480" w:lineRule="auto"/>
        <w:ind w:firstLine="720"/>
        <w:jc w:val="both"/>
        <w:rPr>
          <w:rFonts w:ascii="Arial" w:hAnsi="Arial" w:cs="Arial"/>
        </w:rPr>
      </w:pPr>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w:t>
      </w:r>
      <w:r w:rsidR="009A327C">
        <w:rPr>
          <w:rFonts w:ascii="Arial" w:hAnsi="Arial" w:cs="Arial"/>
        </w:rPr>
        <w:t>s</w:t>
      </w:r>
      <w:r w:rsidRPr="00ED68EC">
        <w:rPr>
          <w:rFonts w:ascii="Arial" w:hAnsi="Arial" w:cs="Arial"/>
        </w:rPr>
        <w:t xml:space="preserve"> in these systems</w:t>
      </w:r>
      <w:r w:rsidR="009A327C">
        <w:rPr>
          <w:rFonts w:ascii="Arial" w:hAnsi="Arial" w:cs="Arial"/>
        </w:rPr>
        <w:t xml:space="preserve"> (ref)</w:t>
      </w:r>
      <w:r w:rsidRPr="00ED68EC">
        <w:rPr>
          <w:rFonts w:ascii="Arial" w:hAnsi="Arial" w:cs="Arial"/>
        </w:rPr>
        <w:t xml:space="preserve">. </w:t>
      </w:r>
      <w:r w:rsidR="006C001A">
        <w:rPr>
          <w:rFonts w:ascii="Arial" w:hAnsi="Arial" w:cs="Arial"/>
        </w:rPr>
        <w:t>We found that</w:t>
      </w:r>
      <w:r w:rsidRPr="00ED68EC">
        <w:rPr>
          <w:rFonts w:ascii="Arial" w:hAnsi="Arial" w:cs="Arial"/>
        </w:rPr>
        <w:t xml:space="preserve"> </w:t>
      </w:r>
      <w:r w:rsidR="006C001A">
        <w:rPr>
          <w:rFonts w:ascii="Arial" w:hAnsi="Arial" w:cs="Arial"/>
        </w:rPr>
        <w:t>these</w:t>
      </w:r>
      <w:r w:rsidRPr="00ED68EC">
        <w:rPr>
          <w:rFonts w:ascii="Arial" w:hAnsi="Arial" w:cs="Arial"/>
        </w:rPr>
        <w:t xml:space="preserve"> </w:t>
      </w:r>
      <w:r w:rsidR="006C001A">
        <w:rPr>
          <w:rFonts w:ascii="Arial" w:hAnsi="Arial" w:cs="Arial"/>
        </w:rPr>
        <w:t xml:space="preserve">averag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declined in the drought-treated plots.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 xml:space="preserve">O flux in response to drought </w:t>
      </w:r>
      <w:r w:rsidRPr="006C001A">
        <w:rPr>
          <w:rFonts w:ascii="Arial" w:hAnsi="Arial" w:cs="Arial"/>
        </w:rPr>
        <w:fldChar w:fldCharType="begin"/>
      </w:r>
      <w:r w:rsidR="009B519C">
        <w:rPr>
          <w:rFonts w:ascii="Arial" w:hAnsi="Arial" w:cs="Arial"/>
        </w:rPr>
        <w:instrText xml:space="preserve"> ADDIN ZOTERO_ITEM CSL_CITATION {"citationID":"oboSLLgC","properties":{"formattedCitation":"(Hartmann &amp; Niklaus, 2012; X. Xu et al., 2024)","plainCitation":"(Hartmann &amp; Niklaus, 2012; X. Xu et al., 2024)","dontUpdate":true,"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Pr="006C001A">
        <w:rPr>
          <w:rFonts w:ascii="Arial" w:hAnsi="Arial" w:cs="Arial"/>
          <w:noProof/>
        </w:rPr>
        <w:t xml:space="preserve">(Hartmann &amp; Niklaus, 2012; </w:t>
      </w:r>
      <w:r w:rsidR="00647F58">
        <w:rPr>
          <w:rFonts w:ascii="Arial" w:hAnsi="Arial" w:cs="Arial"/>
          <w:noProof/>
        </w:rPr>
        <w:t>Harris et al 2021</w:t>
      </w:r>
      <w:r w:rsidR="007504CC">
        <w:rPr>
          <w:rFonts w:ascii="Arial" w:hAnsi="Arial" w:cs="Arial"/>
          <w:noProof/>
        </w:rPr>
        <w:t xml:space="preserve">, </w:t>
      </w:r>
      <w:r w:rsidR="00670024">
        <w:rPr>
          <w:rFonts w:ascii="Arial" w:hAnsi="Arial" w:cs="Arial"/>
          <w:noProof/>
        </w:rPr>
        <w:t>Dobiie &amp; Smith 2002</w:t>
      </w:r>
      <w:r w:rsidRPr="006C001A">
        <w:rPr>
          <w:rFonts w:ascii="Arial" w:hAnsi="Arial" w:cs="Arial"/>
          <w:noProof/>
        </w:rPr>
        <w:t>)</w:t>
      </w:r>
      <w:r w:rsidRPr="006C001A">
        <w:rPr>
          <w:rFonts w:ascii="Arial" w:hAnsi="Arial" w:cs="Arial"/>
        </w:rPr>
        <w:fldChar w:fldCharType="end"/>
      </w:r>
      <w:r w:rsidRPr="006C001A">
        <w:rPr>
          <w:rFonts w:ascii="Arial" w:hAnsi="Arial" w:cs="Arial"/>
        </w:rPr>
        <w:t>. 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2O production by denitrification </w:t>
      </w:r>
      <w:commentRangeStart w:id="442"/>
      <w:r w:rsidRPr="006C001A">
        <w:rPr>
          <w:rFonts w:ascii="Arial" w:hAnsi="Arial" w:cs="Arial"/>
        </w:rPr>
        <w:fldChar w:fldCharType="begin"/>
      </w:r>
      <w:r w:rsidRPr="006C001A">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w:instrText>
      </w:r>
      <w:r w:rsidRPr="00772E22">
        <w:rPr>
          <w:rFonts w:ascii="Arial" w:hAnsi="Arial" w:cs="Arial"/>
          <w:lang w:val="fr-FR"/>
        </w:rPr>
        <w:instrText xml:space="preserve">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9B519C">
        <w:rPr>
          <w:rFonts w:ascii="Arial" w:hAnsi="Arial" w:cs="Arial"/>
          <w:noProof/>
          <w:lang w:val="fr-FR"/>
        </w:rPr>
        <w:t>(Harris et al., 2021; X. Xu et al., 2024)</w:t>
      </w:r>
      <w:r w:rsidRPr="006C001A">
        <w:rPr>
          <w:rFonts w:ascii="Arial" w:hAnsi="Arial" w:cs="Arial"/>
        </w:rPr>
        <w:fldChar w:fldCharType="end"/>
      </w:r>
      <w:commentRangeEnd w:id="442"/>
      <w:r w:rsidR="00935BD7" w:rsidRPr="006C001A">
        <w:rPr>
          <w:rStyle w:val="CommentReference"/>
        </w:rPr>
        <w:commentReference w:id="442"/>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commentRangeStart w:id="443"/>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commentRangeEnd w:id="443"/>
      <w:r w:rsidR="00935BD7">
        <w:rPr>
          <w:rStyle w:val="CommentReference"/>
        </w:rPr>
        <w:commentReference w:id="443"/>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p>
    <w:p w14:paraId="140343DE" w14:textId="5607872C" w:rsidR="00FC552D" w:rsidRPr="00772E22" w:rsidRDefault="00A668C9" w:rsidP="00772E22">
      <w:pPr>
        <w:spacing w:after="0" w:line="480" w:lineRule="auto"/>
        <w:ind w:firstLine="720"/>
        <w:jc w:val="both"/>
        <w:rPr>
          <w:rFonts w:ascii="Arial" w:hAnsi="Arial" w:cs="Arial"/>
          <w:highlight w:val="yellow"/>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drought legacy effects were affecting N-pools until 11 weeks after rewetting</w:t>
      </w:r>
      <w:r w:rsidRPr="00A668C9">
        <w:rPr>
          <w:rFonts w:ascii="Arial" w:hAnsi="Arial" w:cs="Arial"/>
        </w:rPr>
        <w:t>.</w:t>
      </w:r>
      <w:r w:rsidR="00123AC9">
        <w:rPr>
          <w:rFonts w:ascii="Arial" w:hAnsi="Arial" w:cs="Arial"/>
        </w:rPr>
        <w:t xml:space="preserve"> We found that</w:t>
      </w:r>
      <w:r w:rsidR="006D66E5" w:rsidRPr="00ED68EC">
        <w:rPr>
          <w:rFonts w:ascii="Arial" w:hAnsi="Arial" w:cs="Arial"/>
        </w:rPr>
        <w:t xml:space="preserve"> </w:t>
      </w:r>
      <w:r w:rsidR="00123AC9">
        <w:rPr>
          <w:rFonts w:ascii="Arial" w:hAnsi="Arial" w:cs="Arial"/>
        </w:rPr>
        <w:t xml:space="preserve">the impact of </w:t>
      </w:r>
      <w:r w:rsidR="006D66E5" w:rsidRPr="00ED68EC">
        <w:rPr>
          <w:rFonts w:ascii="Arial" w:hAnsi="Arial" w:cs="Arial"/>
        </w:rPr>
        <w:t>drough</w:t>
      </w:r>
      <w:r w:rsidR="00123AC9">
        <w:rPr>
          <w:rFonts w:ascii="Arial" w:hAnsi="Arial" w:cs="Arial"/>
        </w:rPr>
        <w:t xml:space="preserve">t decreased </w:t>
      </w:r>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 xml:space="preserve">in the conventional systems and was not significant anymore </w:t>
      </w:r>
      <w:r w:rsidR="006D66E5" w:rsidRPr="007504CC">
        <w:rPr>
          <w:rFonts w:ascii="Arial" w:hAnsi="Arial" w:cs="Arial"/>
        </w:rPr>
        <w:t>at the end of rewetting phase</w:t>
      </w:r>
      <w:r w:rsidR="00FC552D" w:rsidRPr="00772E22">
        <w:rPr>
          <w:rFonts w:ascii="Arial" w:hAnsi="Arial" w:cs="Arial"/>
          <w:highlight w:val="yellow"/>
        </w:rPr>
        <w:t xml:space="preserve">. This suggest </w:t>
      </w:r>
      <w:r w:rsidR="006D66E5" w:rsidRPr="00772E22">
        <w:rPr>
          <w:rFonts w:ascii="Arial" w:hAnsi="Arial" w:cs="Arial"/>
          <w:highlight w:val="yellow"/>
        </w:rPr>
        <w:t xml:space="preserve"> </w:t>
      </w:r>
      <w:r w:rsidR="00FC552D" w:rsidRPr="00772E22">
        <w:rPr>
          <w:rFonts w:ascii="Arial" w:hAnsi="Arial" w:cs="Arial"/>
          <w:highlight w:val="yellow"/>
        </w:rPr>
        <w:t>a strong</w:t>
      </w:r>
      <w:r w:rsidR="006D66E5" w:rsidRPr="00772E22">
        <w:rPr>
          <w:rFonts w:ascii="Arial" w:hAnsi="Arial" w:cs="Arial"/>
          <w:highlight w:val="yellow"/>
        </w:rPr>
        <w:t xml:space="preserve"> resilience of </w:t>
      </w:r>
      <w:r w:rsidR="00FC552D" w:rsidRPr="00772E22">
        <w:rPr>
          <w:rFonts w:ascii="Arial" w:hAnsi="Arial" w:cs="Arial"/>
          <w:highlight w:val="yellow"/>
        </w:rPr>
        <w:t>the N-cycling processes</w:t>
      </w:r>
      <w:r w:rsidR="006401CC">
        <w:rPr>
          <w:rFonts w:ascii="Arial" w:hAnsi="Arial" w:cs="Arial"/>
          <w:highlight w:val="yellow"/>
        </w:rPr>
        <w:t xml:space="preserve"> XXXX</w:t>
      </w:r>
    </w:p>
    <w:p w14:paraId="5C4F4B14" w14:textId="77777777" w:rsidR="00FC552D" w:rsidRPr="00772E22" w:rsidRDefault="00B45552" w:rsidP="00123AC9">
      <w:pPr>
        <w:spacing w:line="480" w:lineRule="auto"/>
        <w:ind w:firstLine="720"/>
        <w:jc w:val="both"/>
        <w:rPr>
          <w:rFonts w:ascii="Arial" w:hAnsi="Arial" w:cs="Arial"/>
          <w:highlight w:val="yellow"/>
        </w:rPr>
      </w:pPr>
      <w:r>
        <w:rPr>
          <w:rFonts w:ascii="Arial" w:hAnsi="Arial" w:cs="Arial"/>
          <w:highlight w:val="yellow"/>
        </w:rPr>
        <w:t>Schimel??</w:t>
      </w:r>
    </w:p>
    <w:p w14:paraId="69001747" w14:textId="77777777" w:rsidR="006D66E5" w:rsidRDefault="006D66E5" w:rsidP="00123AC9">
      <w:pPr>
        <w:spacing w:line="480" w:lineRule="auto"/>
        <w:ind w:firstLine="720"/>
        <w:jc w:val="both"/>
        <w:rPr>
          <w:rFonts w:ascii="Arial" w:hAnsi="Arial" w:cs="Arial"/>
        </w:rPr>
      </w:pPr>
      <w:r w:rsidRPr="00772E22">
        <w:rPr>
          <w:rFonts w:ascii="Arial" w:hAnsi="Arial" w:cs="Arial"/>
          <w:highlight w:val="yellow"/>
        </w:rPr>
        <w:t>nitrifiers and nitrification process. It is commonly known that nitrifiers are considered as slow growing microbes. Rewetting may stimulate and reactivate the growth of nitrifiers, hence increases nitrification process, reduces NH</w:t>
      </w:r>
      <w:r w:rsidRPr="00772E22">
        <w:rPr>
          <w:rFonts w:ascii="Arial" w:hAnsi="Arial" w:cs="Arial"/>
          <w:highlight w:val="yellow"/>
          <w:vertAlign w:val="subscript"/>
        </w:rPr>
        <w:t>4</w:t>
      </w:r>
      <w:r w:rsidRPr="00772E22">
        <w:rPr>
          <w:rFonts w:ascii="Arial" w:hAnsi="Arial" w:cs="Arial"/>
          <w:highlight w:val="yellow"/>
          <w:vertAlign w:val="superscript"/>
        </w:rPr>
        <w:t>+</w:t>
      </w:r>
      <w:r w:rsidRPr="00772E22">
        <w:rPr>
          <w:rFonts w:ascii="Arial" w:hAnsi="Arial" w:cs="Arial"/>
          <w:highlight w:val="yellow"/>
        </w:rPr>
        <w:t xml:space="preserve"> substrate in soil, and omits the drought effect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Krüger et al., 2021)</w:t>
      </w:r>
      <w:r w:rsidRPr="00772E22">
        <w:rPr>
          <w:rFonts w:ascii="Arial" w:hAnsi="Arial" w:cs="Arial"/>
          <w:highlight w:val="yellow"/>
        </w:rPr>
        <w:fldChar w:fldCharType="end"/>
      </w:r>
      <w:r w:rsidRPr="00772E22">
        <w:rPr>
          <w:rFonts w:ascii="Arial" w:hAnsi="Arial" w:cs="Arial"/>
          <w:highlight w:val="yellow"/>
        </w:rPr>
        <w:t>.</w:t>
      </w:r>
    </w:p>
    <w:p w14:paraId="4389F6E7" w14:textId="77777777" w:rsidR="00DF0C12" w:rsidRPr="00ED68EC" w:rsidRDefault="00DF0C12" w:rsidP="00661110">
      <w:pPr>
        <w:spacing w:line="480" w:lineRule="auto"/>
        <w:ind w:firstLine="720"/>
        <w:jc w:val="both"/>
        <w:rPr>
          <w:rFonts w:ascii="Arial" w:hAnsi="Arial" w:cs="Arial"/>
        </w:rPr>
      </w:pPr>
    </w:p>
    <w:p w14:paraId="1ED1DC47"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t>The effect of drought on the diversity and abundance varied depending on the ammonia-oxidizing groups and cropping system</w:t>
      </w:r>
    </w:p>
    <w:p w14:paraId="73FC59E5" w14:textId="77777777" w:rsidR="00F103C7" w:rsidRPr="00772E22" w:rsidRDefault="00477E63" w:rsidP="00F103C7">
      <w:pPr>
        <w:spacing w:line="480" w:lineRule="auto"/>
        <w:jc w:val="both"/>
        <w:rPr>
          <w:rFonts w:ascii="Arial" w:hAnsi="Arial" w:cs="Arial"/>
          <w:bCs/>
          <w:i/>
        </w:rPr>
      </w:pPr>
      <w:r w:rsidRPr="00772E22">
        <w:rPr>
          <w:rFonts w:ascii="Arial" w:hAnsi="Arial" w:cs="Arial"/>
          <w:bCs/>
          <w:i/>
          <w:highlight w:val="yellow"/>
        </w:rPr>
        <w:t>First paragraph:</w:t>
      </w:r>
      <w:r w:rsidR="00F103C7" w:rsidRPr="00772E22">
        <w:rPr>
          <w:rFonts w:ascii="Arial" w:hAnsi="Arial" w:cs="Arial"/>
          <w:bCs/>
          <w:i/>
          <w:highlight w:val="yellow"/>
        </w:rPr>
        <w:t>Intro first to avoid redundancy</w:t>
      </w:r>
      <w:r w:rsidR="006D66E5" w:rsidRPr="00772E22">
        <w:rPr>
          <w:rFonts w:ascii="Arial" w:hAnsi="Arial" w:cs="Arial"/>
          <w:bCs/>
          <w:i/>
        </w:rPr>
        <w:tab/>
      </w:r>
    </w:p>
    <w:p w14:paraId="331198AF" w14:textId="387EB273" w:rsidR="006D66E5" w:rsidRPr="00ED68EC" w:rsidRDefault="006D66E5" w:rsidP="005C712A">
      <w:pPr>
        <w:spacing w:line="480" w:lineRule="auto"/>
        <w:jc w:val="both"/>
        <w:rPr>
          <w:rFonts w:ascii="Arial" w:hAnsi="Arial" w:cs="Arial"/>
        </w:rPr>
      </w:pPr>
      <w:r w:rsidRPr="00ED68EC">
        <w:rPr>
          <w:rFonts w:ascii="Arial" w:hAnsi="Arial" w:cs="Arial"/>
        </w:rPr>
        <w:t xml:space="preserve">Drought can have </w:t>
      </w:r>
      <w:r w:rsidR="00F103C7">
        <w:rPr>
          <w:rFonts w:ascii="Arial" w:hAnsi="Arial" w:cs="Arial"/>
        </w:rPr>
        <w:t>affect</w:t>
      </w:r>
      <w:r w:rsidRPr="00ED68EC">
        <w:rPr>
          <w:rFonts w:ascii="Arial" w:hAnsi="Arial" w:cs="Arial"/>
        </w:rPr>
        <w:t xml:space="preserve"> microbial communities </w:t>
      </w:r>
      <w:r w:rsidR="00F103C7">
        <w:rPr>
          <w:rFonts w:ascii="Arial" w:hAnsi="Arial" w:cs="Arial"/>
        </w:rPr>
        <w:t xml:space="preserve">in many ways </w:t>
      </w:r>
      <w:r w:rsidR="005C712A">
        <w:rPr>
          <w:rFonts w:ascii="Arial" w:hAnsi="Arial" w:cs="Arial"/>
        </w:rPr>
        <w:t>as w</w:t>
      </w:r>
      <w:r w:rsidR="005C712A" w:rsidRPr="005C712A">
        <w:rPr>
          <w:rFonts w:ascii="Arial" w:hAnsi="Arial" w:cs="Arial"/>
        </w:rPr>
        <w:t xml:space="preserve">ater </w:t>
      </w:r>
      <w:r w:rsidR="00F103C7">
        <w:rPr>
          <w:rFonts w:ascii="Arial" w:hAnsi="Arial" w:cs="Arial"/>
        </w:rPr>
        <w:t>is crucial</w:t>
      </w:r>
      <w:r w:rsidR="005C712A" w:rsidRPr="005C712A">
        <w:rPr>
          <w:rFonts w:ascii="Arial" w:hAnsi="Arial" w:cs="Arial"/>
        </w:rPr>
        <w:t xml:space="preserve"> as resource, as solvent, and as transport</w:t>
      </w:r>
      <w:r w:rsidR="00F103C7">
        <w:rPr>
          <w:rFonts w:ascii="Arial" w:hAnsi="Arial" w:cs="Arial"/>
        </w:rPr>
        <w:t xml:space="preserve"> medium (</w:t>
      </w:r>
      <w:hyperlink r:id="rId11" w:history="1">
        <w:r w:rsidR="00F103C7" w:rsidRPr="004114A0">
          <w:rPr>
            <w:rStyle w:val="Hyperlink"/>
            <w:rFonts w:ascii="Arial" w:hAnsi="Arial" w:cs="Arial"/>
          </w:rPr>
          <w:t>https://doi.org/10.1146/annurev-ecolsys-110617-062614</w:t>
        </w:r>
      </w:hyperlink>
      <w:r w:rsidR="00F103C7">
        <w:rPr>
          <w:rFonts w:ascii="Arial" w:hAnsi="Arial" w:cs="Arial"/>
        </w:rPr>
        <w:t>). As such, several studies reported</w:t>
      </w:r>
      <w:r w:rsidR="00A014C0">
        <w:rPr>
          <w:rFonts w:ascii="Arial" w:hAnsi="Arial" w:cs="Arial"/>
        </w:rPr>
        <w:t xml:space="preserve"> </w:t>
      </w:r>
      <w:r w:rsidR="00F103C7" w:rsidRPr="00772E22">
        <w:rPr>
          <w:rFonts w:ascii="Arial" w:hAnsi="Arial" w:cs="Arial"/>
          <w:highlight w:val="yellow"/>
        </w:rPr>
        <w:t xml:space="preserve">XXXXXX. However, </w:t>
      </w:r>
      <w:r w:rsidR="00A014C0" w:rsidRPr="00772E22">
        <w:rPr>
          <w:rFonts w:ascii="Arial" w:hAnsi="Arial" w:cs="Arial"/>
          <w:highlight w:val="yellow"/>
        </w:rPr>
        <w:t xml:space="preserve">studies </w:t>
      </w:r>
      <w:r w:rsidR="00477E63" w:rsidRPr="00772E22">
        <w:rPr>
          <w:rFonts w:ascii="Arial" w:hAnsi="Arial" w:cs="Arial"/>
          <w:highlight w:val="yellow"/>
        </w:rPr>
        <w:t>are scarce</w:t>
      </w:r>
      <w:r w:rsidR="00A014C0" w:rsidRPr="00772E22">
        <w:rPr>
          <w:rFonts w:ascii="Arial" w:hAnsi="Arial" w:cs="Arial"/>
          <w:highlight w:val="yellow"/>
        </w:rPr>
        <w:t xml:space="preserve"> on ammonia oxidizers and especiallly comammox despite…..</w:t>
      </w:r>
      <w:r w:rsidR="003E788E" w:rsidRPr="00772E22">
        <w:rPr>
          <w:rFonts w:ascii="Arial" w:hAnsi="Arial" w:cs="Arial"/>
          <w:highlight w:val="yellow"/>
        </w:rPr>
        <w:t>M</w:t>
      </w:r>
      <w:r w:rsidR="005C712A" w:rsidRPr="00772E22">
        <w:rPr>
          <w:rFonts w:ascii="Arial" w:hAnsi="Arial" w:cs="Arial"/>
          <w:highlight w:val="yellow"/>
        </w:rPr>
        <w:t>edium</w:t>
      </w:r>
      <w:r w:rsidR="003E788E" w:rsidRPr="00772E22">
        <w:rPr>
          <w:rFonts w:ascii="Arial" w:hAnsi="Arial" w:cs="Arial"/>
          <w:highlight w:val="yellow"/>
        </w:rPr>
        <w:t xml:space="preserve"> </w:t>
      </w:r>
      <w:r w:rsidRPr="00772E22">
        <w:rPr>
          <w:rFonts w:ascii="Arial" w:hAnsi="Arial" w:cs="Arial"/>
          <w:highlight w:val="yellow"/>
        </w:rPr>
        <w:t xml:space="preserve">related to N-mineralization and N-cycling because water availability controls their growth and determines  whether they will remain active or dormant in soil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772E22">
        <w:rPr>
          <w:rFonts w:ascii="Arial" w:hAnsi="Arial" w:cs="Arial"/>
          <w:highlight w:val="yellow"/>
        </w:rPr>
        <w:fldChar w:fldCharType="separate"/>
      </w:r>
      <w:r w:rsidRPr="00772E22">
        <w:rPr>
          <w:rFonts w:ascii="Arial" w:hAnsi="Arial" w:cs="Arial"/>
          <w:noProof/>
          <w:highlight w:val="yellow"/>
        </w:rPr>
        <w:t>(Metze et al., 2023)</w:t>
      </w:r>
      <w:r w:rsidRPr="00772E22">
        <w:rPr>
          <w:rFonts w:ascii="Arial" w:hAnsi="Arial" w:cs="Arial"/>
          <w:highlight w:val="yellow"/>
        </w:rPr>
        <w:fldChar w:fldCharType="end"/>
      </w:r>
      <w:r w:rsidRPr="00772E22">
        <w:rPr>
          <w:rFonts w:ascii="Arial" w:hAnsi="Arial" w:cs="Arial"/>
          <w:highlight w:val="yellow"/>
        </w:rPr>
        <w:t xml:space="preserve">. Ammonia-oxidation is considered as the first and rate-limiting step of nitrification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Lehtovirta-Morley, 2018; Séneca et al., 2020)</w:t>
      </w:r>
      <w:r w:rsidRPr="00772E22">
        <w:rPr>
          <w:rFonts w:ascii="Arial" w:hAnsi="Arial" w:cs="Arial"/>
          <w:highlight w:val="yellow"/>
        </w:rPr>
        <w:fldChar w:fldCharType="end"/>
      </w:r>
      <w:r w:rsidRPr="00772E22">
        <w:rPr>
          <w:rFonts w:ascii="Arial" w:hAnsi="Arial" w:cs="Arial"/>
          <w:highlight w:val="yellow"/>
        </w:rPr>
        <w:t xml:space="preserve"> performed by  ammonia-oxidiz</w:t>
      </w:r>
      <w:r w:rsidR="00EF114C" w:rsidRPr="00772E22">
        <w:rPr>
          <w:rFonts w:ascii="Arial" w:hAnsi="Arial" w:cs="Arial"/>
          <w:highlight w:val="yellow"/>
        </w:rPr>
        <w:t>ers</w:t>
      </w:r>
      <w:r w:rsidRPr="00772E22">
        <w:rPr>
          <w:rFonts w:ascii="Arial" w:hAnsi="Arial" w:cs="Arial"/>
          <w:highlight w:val="yellow"/>
        </w:rPr>
        <w:t xml:space="preserve">, and any environmental perturbations may alter the whole process of nitrification. </w:t>
      </w:r>
    </w:p>
    <w:p w14:paraId="451B3A08" w14:textId="65A03331" w:rsidR="00A76F20" w:rsidRPr="00772E22" w:rsidRDefault="00B05966" w:rsidP="00772E22">
      <w:pPr>
        <w:spacing w:line="480" w:lineRule="auto"/>
        <w:ind w:firstLine="720"/>
        <w:jc w:val="both"/>
        <w:rPr>
          <w:rFonts w:ascii="Arial" w:hAnsi="Arial" w:cs="Arial"/>
          <w:highlight w:val="yellow"/>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r w:rsidR="00A1701C">
        <w:rPr>
          <w:rFonts w:ascii="Arial" w:hAnsi="Arial" w:cs="Arial"/>
        </w:rPr>
        <w:t xml:space="preserve">Thus,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 </w:t>
      </w:r>
      <w:r w:rsidR="00E75DAE">
        <w:rPr>
          <w:rFonts w:ascii="Arial" w:hAnsi="Arial" w:cs="Arial"/>
        </w:rPr>
        <w:t xml:space="preserve">than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 xml:space="preserve">described </w:t>
      </w:r>
      <w:r w:rsidR="005812C2" w:rsidRPr="00ED68EC">
        <w:rPr>
          <w:rFonts w:ascii="Arial" w:hAnsi="Arial" w:cs="Arial"/>
        </w:rPr>
        <w:fldChar w:fldCharType="begin"/>
      </w:r>
      <w:r w:rsidR="009B519C">
        <w:rPr>
          <w:rFonts w:ascii="Arial" w:hAnsi="Arial" w:cs="Arial"/>
        </w:rPr>
        <w:instrText xml:space="preserve"> ADDIN ZOTERO_ITEM CSL_CITATION {"citationID":"wg07SWNY","properties":{"formattedCitation":"(Thion &amp; Prosser, 2014)","plainCitation":"(Thion &amp; Prosser, 2014)","dontUpdate":true,"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5812C2" w:rsidRPr="00ED68EC">
        <w:rPr>
          <w:rFonts w:ascii="Arial" w:hAnsi="Arial" w:cs="Arial"/>
        </w:rPr>
        <w:fldChar w:fldCharType="separate"/>
      </w:r>
      <w:r w:rsidR="005812C2" w:rsidRPr="00ED68EC">
        <w:rPr>
          <w:rFonts w:ascii="Arial" w:hAnsi="Arial" w:cs="Arial"/>
          <w:noProof/>
        </w:rPr>
        <w:t>(Thion &amp; Prosser, 2014</w:t>
      </w:r>
      <w:r w:rsidR="00E75DAE">
        <w:rPr>
          <w:rFonts w:ascii="Arial" w:hAnsi="Arial" w:cs="Arial"/>
          <w:noProof/>
        </w:rPr>
        <w:t>; Seneca 2021)</w:t>
      </w:r>
      <w:r w:rsidR="005812C2" w:rsidRPr="00ED68EC">
        <w:rPr>
          <w:rFonts w:ascii="Arial" w:hAnsi="Arial" w:cs="Arial"/>
        </w:rPr>
        <w:fldChar w:fldCharType="end"/>
      </w:r>
      <w:r w:rsidR="005812C2">
        <w:rPr>
          <w:rFonts w:ascii="Arial" w:hAnsi="Arial" w:cs="Arial"/>
        </w:rPr>
        <w:t xml:space="preserve"> </w:t>
      </w:r>
      <w:r w:rsidR="006D66E5" w:rsidRPr="00ED68EC">
        <w:rPr>
          <w:rFonts w:ascii="Arial" w:hAnsi="Arial" w:cs="Arial"/>
        </w:rPr>
        <w:t xml:space="preserve">. </w:t>
      </w:r>
      <w:r w:rsidR="00EF114C">
        <w:rPr>
          <w:rFonts w:ascii="Arial" w:hAnsi="Arial" w:cs="Arial"/>
          <w:highlight w:val="yellow"/>
        </w:rPr>
        <w:t>L</w:t>
      </w:r>
      <w:r w:rsidR="006D66E5" w:rsidRPr="00772E22">
        <w:rPr>
          <w:rFonts w:ascii="Arial" w:hAnsi="Arial" w:cs="Arial"/>
          <w:highlight w:val="yellow"/>
        </w:rPr>
        <w:t xml:space="preserve">ittle is known on how comammox </w:t>
      </w:r>
      <w:r w:rsidR="006D66E5" w:rsidRPr="00772E22">
        <w:rPr>
          <w:rFonts w:ascii="Arial" w:hAnsi="Arial" w:cs="Arial"/>
          <w:i/>
          <w:iCs/>
          <w:highlight w:val="yellow"/>
        </w:rPr>
        <w:t>Nitrospira</w:t>
      </w:r>
      <w:r w:rsidR="006D66E5" w:rsidRPr="00772E22">
        <w:rPr>
          <w:rFonts w:ascii="Arial" w:hAnsi="Arial" w:cs="Arial"/>
          <w:highlight w:val="yellow"/>
        </w:rPr>
        <w:t xml:space="preserve"> responds to drought and the niche specification of this group is still under debate </w:t>
      </w:r>
      <w:r w:rsidR="006D66E5" w:rsidRPr="00772E22">
        <w:rPr>
          <w:rFonts w:ascii="Arial" w:hAnsi="Arial" w:cs="Arial"/>
          <w:highlight w:val="yellow"/>
        </w:rPr>
        <w:fldChar w:fldCharType="begin"/>
      </w:r>
      <w:r w:rsidR="006D66E5" w:rsidRPr="00772E22">
        <w:rPr>
          <w:rFonts w:ascii="Arial" w:hAnsi="Arial" w:cs="Arial"/>
          <w:highlight w:val="yellow"/>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006D66E5" w:rsidRPr="00772E22">
        <w:rPr>
          <w:rFonts w:ascii="Arial" w:hAnsi="Arial" w:cs="Arial"/>
          <w:highlight w:val="yellow"/>
        </w:rPr>
        <w:fldChar w:fldCharType="separate"/>
      </w:r>
      <w:r w:rsidR="006D66E5" w:rsidRPr="00772E22">
        <w:rPr>
          <w:rFonts w:ascii="Arial" w:hAnsi="Arial" w:cs="Arial"/>
          <w:noProof/>
          <w:highlight w:val="yellow"/>
        </w:rPr>
        <w:t>(Sakoula et al., 2021; S. Xu et al., 2020)</w:t>
      </w:r>
      <w:r w:rsidR="006D66E5" w:rsidRPr="00772E22">
        <w:rPr>
          <w:rFonts w:ascii="Arial" w:hAnsi="Arial" w:cs="Arial"/>
          <w:highlight w:val="yellow"/>
        </w:rPr>
        <w:fldChar w:fldCharType="end"/>
      </w:r>
      <w:r w:rsidR="006D66E5" w:rsidRPr="00772E22">
        <w:rPr>
          <w:rFonts w:ascii="Arial" w:hAnsi="Arial" w:cs="Arial"/>
          <w:highlight w:val="yellow"/>
        </w:rPr>
        <w:t xml:space="preserve">. </w:t>
      </w:r>
      <w:r w:rsidR="00E75DAE">
        <w:rPr>
          <w:rFonts w:ascii="Arial" w:hAnsi="Arial" w:cs="Arial"/>
          <w:highlight w:val="yellow"/>
        </w:rPr>
        <w:t xml:space="preserve">Here we found a small yet significantly impact of drought on both the alpha diversity and beta-diversity of </w:t>
      </w:r>
      <w:r w:rsidR="006D66E5" w:rsidRPr="00772E22">
        <w:rPr>
          <w:rFonts w:ascii="Arial" w:hAnsi="Arial" w:cs="Arial"/>
          <w:highlight w:val="yellow"/>
        </w:rPr>
        <w:t>comammox</w:t>
      </w:r>
      <w:r w:rsidR="00E75DAE">
        <w:rPr>
          <w:rFonts w:ascii="Arial" w:hAnsi="Arial" w:cs="Arial"/>
          <w:highlight w:val="yellow"/>
        </w:rPr>
        <w:t>, which were dependent on the cropping system</w:t>
      </w:r>
      <w:r w:rsidR="001D4A2A">
        <w:rPr>
          <w:rFonts w:ascii="Arial" w:hAnsi="Arial" w:cs="Arial"/>
          <w:highlight w:val="yellow"/>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and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by filtering out the rarest and least prevalent ASVs for the analysis of differential abundance, we may have missed the impact of the drought treatment on less common members of AOA and comammox</w:t>
      </w:r>
      <w:ins w:id="444" w:author="Ari Fina Bintarti" w:date="2024-04-26T10:29:00Z">
        <w:r w:rsidR="00753AAE">
          <w:rPr>
            <w:rFonts w:ascii="Arial" w:hAnsi="Arial" w:cs="Arial"/>
          </w:rPr>
          <w:t xml:space="preserve">. </w:t>
        </w:r>
      </w:ins>
      <w:del w:id="445" w:author="Ari Fina Bintarti" w:date="2024-04-26T10:29:00Z">
        <w:r w:rsidR="006419B6" w:rsidRPr="006419B6" w:rsidDel="00753AAE">
          <w:rPr>
            <w:rFonts w:ascii="Arial" w:hAnsi="Arial" w:cs="Arial"/>
          </w:rPr>
          <w:delText xml:space="preserve"> </w:delText>
        </w:r>
      </w:del>
      <w:r w:rsidR="00A76F20" w:rsidRPr="00ED68EC">
        <w:rPr>
          <w:rFonts w:ascii="Arial" w:hAnsi="Arial" w:cs="Arial"/>
        </w:rPr>
        <w:t xml:space="preserve">Notably, </w:t>
      </w:r>
      <w:r w:rsidR="00A76F20">
        <w:rPr>
          <w:rFonts w:ascii="Arial" w:hAnsi="Arial" w:cs="Arial"/>
        </w:rPr>
        <w:t xml:space="preserve">some </w:t>
      </w:r>
      <w:r w:rsidR="00A76F20" w:rsidRPr="00ED68EC">
        <w:rPr>
          <w:rFonts w:ascii="Arial" w:hAnsi="Arial" w:cs="Arial"/>
        </w:rPr>
        <w:t xml:space="preserve">the drought-affected ASVs were </w:t>
      </w:r>
      <w:r w:rsidR="00A76F20">
        <w:rPr>
          <w:rFonts w:ascii="Arial" w:hAnsi="Arial" w:cs="Arial"/>
        </w:rPr>
        <w:t>among the</w:t>
      </w:r>
      <w:r w:rsidR="00A76F20" w:rsidRPr="00ED68EC">
        <w:rPr>
          <w:rFonts w:ascii="Arial" w:hAnsi="Arial" w:cs="Arial"/>
        </w:rPr>
        <w:t xml:space="preserve"> most </w:t>
      </w:r>
      <w:r w:rsidR="00A76F20">
        <w:rPr>
          <w:rFonts w:ascii="Arial" w:hAnsi="Arial" w:cs="Arial"/>
        </w:rPr>
        <w:t>prevalent</w:t>
      </w:r>
      <w:r w:rsidR="00A76F20" w:rsidRPr="00ED68EC">
        <w:rPr>
          <w:rFonts w:ascii="Arial" w:hAnsi="Arial" w:cs="Arial"/>
        </w:rPr>
        <w:t xml:space="preserve"> taxa </w:t>
      </w:r>
      <w:r w:rsidR="00A76F20">
        <w:rPr>
          <w:rFonts w:ascii="Arial" w:hAnsi="Arial" w:cs="Arial"/>
        </w:rPr>
        <w:t>regardless of the</w:t>
      </w:r>
      <w:r w:rsidR="00A76F20" w:rsidRPr="00ED68EC">
        <w:rPr>
          <w:rFonts w:ascii="Arial" w:hAnsi="Arial" w:cs="Arial"/>
        </w:rPr>
        <w:t xml:space="preserve"> AO group. </w:t>
      </w:r>
      <w:r w:rsidR="00A76F20">
        <w:rPr>
          <w:rFonts w:ascii="Arial" w:hAnsi="Arial" w:cs="Arial"/>
        </w:rPr>
        <w:t>For example</w:t>
      </w:r>
      <w:r w:rsidR="00A76F20" w:rsidRPr="00ED68EC">
        <w:rPr>
          <w:rFonts w:ascii="Arial" w:hAnsi="Arial" w:cs="Arial"/>
        </w:rPr>
        <w:t xml:space="preserve"> affected AOB ASVs belonged to the dominant </w:t>
      </w:r>
      <w:r w:rsidR="00A76F20" w:rsidRPr="00ED68EC">
        <w:rPr>
          <w:rFonts w:ascii="Arial" w:hAnsi="Arial" w:cs="Arial"/>
          <w:i/>
          <w:iCs/>
        </w:rPr>
        <w:t>Nitrosospira</w:t>
      </w:r>
      <w:r w:rsidR="00A76F20">
        <w:rPr>
          <w:rFonts w:ascii="Arial" w:hAnsi="Arial" w:cs="Arial"/>
        </w:rPr>
        <w:t>, which has been</w:t>
      </w:r>
      <w:r w:rsidR="00FC7E62">
        <w:rPr>
          <w:rFonts w:ascii="Arial" w:hAnsi="Arial" w:cs="Arial"/>
        </w:rPr>
        <w:t xml:space="preserve"> described</w:t>
      </w:r>
      <w:r w:rsidR="00A76F20">
        <w:rPr>
          <w:rFonts w:ascii="Arial" w:hAnsi="Arial" w:cs="Arial"/>
        </w:rPr>
        <w:t xml:space="preserve"> as a</w:t>
      </w:r>
      <w:r w:rsidR="00A76F20" w:rsidRPr="00ED68EC">
        <w:rPr>
          <w:rFonts w:ascii="Arial" w:hAnsi="Arial" w:cs="Arial"/>
        </w:rPr>
        <w:t xml:space="preserve"> key player of ammonia oxidation with wide distribution across ecosystems </w:t>
      </w:r>
      <w:r w:rsidR="00A76F20" w:rsidRPr="00ED68EC">
        <w:rPr>
          <w:rFonts w:ascii="Arial" w:hAnsi="Arial" w:cs="Arial"/>
        </w:rPr>
        <w:fldChar w:fldCharType="begin"/>
      </w:r>
      <w:r w:rsidR="00A76F20"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A76F20" w:rsidRPr="00ED68EC">
        <w:rPr>
          <w:rFonts w:ascii="Arial" w:hAnsi="Arial" w:cs="Arial"/>
        </w:rPr>
        <w:fldChar w:fldCharType="separate"/>
      </w:r>
      <w:r w:rsidR="00A76F20" w:rsidRPr="00ED68EC">
        <w:rPr>
          <w:rFonts w:ascii="Arial" w:hAnsi="Arial" w:cs="Arial"/>
        </w:rPr>
        <w:t>(Krüger et al., 2021; Sanders et al., 2019)</w:t>
      </w:r>
      <w:r w:rsidR="00A76F20" w:rsidRPr="00ED68EC">
        <w:rPr>
          <w:rFonts w:ascii="Arial" w:hAnsi="Arial" w:cs="Arial"/>
        </w:rPr>
        <w:fldChar w:fldCharType="end"/>
      </w:r>
      <w:r w:rsidR="00A76F20"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 </w:t>
      </w:r>
      <w:r w:rsidR="00A76F20" w:rsidRPr="00772E22">
        <w:rPr>
          <w:rFonts w:ascii="Arial" w:hAnsi="Arial" w:cs="Arial"/>
          <w:highlight w:val="yellow"/>
        </w:rPr>
        <w:t xml:space="preserve">which </w:t>
      </w:r>
      <w:r w:rsidR="00A76F20" w:rsidRPr="00421098">
        <w:rPr>
          <w:rFonts w:ascii="Arial" w:hAnsi="Arial" w:cs="Arial"/>
          <w:highlight w:val="yellow"/>
        </w:rPr>
        <w:t>suggest</w:t>
      </w:r>
      <w:r w:rsidR="00E75DAE">
        <w:rPr>
          <w:rFonts w:ascii="Arial" w:hAnsi="Arial" w:cs="Arial"/>
          <w:highlight w:val="yellow"/>
        </w:rPr>
        <w:t>s</w:t>
      </w:r>
      <w:r w:rsidR="00A76F20" w:rsidRPr="00421098">
        <w:rPr>
          <w:rFonts w:ascii="Arial" w:hAnsi="Arial" w:cs="Arial"/>
          <w:highlight w:val="yellow"/>
        </w:rPr>
        <w:t xml:space="preserve"> a dynamic response to drought</w:t>
      </w:r>
      <w:r w:rsidR="00A76F20" w:rsidRPr="00772E22">
        <w:rPr>
          <w:rFonts w:ascii="Arial" w:hAnsi="Arial" w:cs="Arial"/>
          <w:highlight w:val="yellow"/>
        </w:rPr>
        <w:t xml:space="preserve"> without any clear resilience</w:t>
      </w:r>
      <w:r w:rsidR="00E8455D" w:rsidRPr="00772E22">
        <w:rPr>
          <w:rFonts w:ascii="Arial" w:hAnsi="Arial" w:cs="Arial"/>
          <w:highlight w:val="yellow"/>
        </w:rPr>
        <w:t xml:space="preserve"> after rewetting. REFS.</w:t>
      </w:r>
      <w:r w:rsidR="00421098" w:rsidRPr="00772E22">
        <w:rPr>
          <w:rFonts w:ascii="Arial" w:hAnsi="Arial" w:cs="Arial"/>
          <w:highlight w:val="yellow"/>
        </w:rPr>
        <w:t xml:space="preserve"> </w:t>
      </w:r>
      <w:r w:rsidR="00421098" w:rsidRPr="00772E22">
        <w:rPr>
          <w:rFonts w:ascii="Arial" w:hAnsi="Arial" w:cs="Arial"/>
          <w:i/>
          <w:highlight w:val="yellow"/>
        </w:rPr>
        <w:t>To be continued (1-3 sentences)</w:t>
      </w:r>
      <w:r w:rsidR="00E75DAE">
        <w:rPr>
          <w:rFonts w:ascii="Arial" w:hAnsi="Arial" w:cs="Arial"/>
          <w:i/>
          <w:highlight w:val="yellow"/>
        </w:rPr>
        <w:t xml:space="preserve"> in relation to resilience.</w:t>
      </w:r>
      <w:r w:rsidR="00EC1DF3">
        <w:rPr>
          <w:rFonts w:ascii="Arial" w:hAnsi="Arial" w:cs="Arial"/>
          <w:i/>
          <w:highlight w:val="yellow"/>
        </w:rPr>
        <w:t xml:space="preserve"> While plant roots are affecting …here discuss the fact that the impact of drought is similar in bulk and rhizosphere.</w:t>
      </w:r>
    </w:p>
    <w:p w14:paraId="408E112F" w14:textId="4BB99AC8" w:rsidR="00860C0A" w:rsidRDefault="00FC7E62" w:rsidP="001A2431">
      <w:pPr>
        <w:spacing w:line="480" w:lineRule="auto"/>
        <w:ind w:firstLine="72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to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ith </w:t>
      </w:r>
      <w:ins w:id="446" w:author="Ari Fina Bintarti" w:date="2024-04-26T10:38:00Z">
        <w:r w:rsidR="00753AAE">
          <w:rPr>
            <w:rFonts w:ascii="Arial" w:hAnsi="Arial" w:cs="Arial"/>
          </w:rPr>
          <w:t>sampling time</w:t>
        </w:r>
      </w:ins>
      <w:del w:id="447" w:author="Ari Fina Bintarti" w:date="2024-04-26T10:38:00Z">
        <w:r w:rsidR="00421098" w:rsidDel="00753AAE">
          <w:rPr>
            <w:rFonts w:ascii="Arial" w:hAnsi="Arial" w:cs="Arial"/>
          </w:rPr>
          <w:delText>cropping</w:delText>
        </w:r>
      </w:del>
      <w:del w:id="448" w:author="Ari Fina Bintarti" w:date="2024-04-26T10:37:00Z">
        <w:r w:rsidR="00421098" w:rsidDel="00753AAE">
          <w:rPr>
            <w:rFonts w:ascii="Arial" w:hAnsi="Arial" w:cs="Arial"/>
          </w:rPr>
          <w:delText xml:space="preserve"> systems</w:delText>
        </w:r>
      </w:del>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r w:rsidR="007D3EF9" w:rsidRPr="00ED68EC">
        <w:rPr>
          <w:rFonts w:ascii="Arial" w:hAnsi="Arial" w:cs="Arial"/>
        </w:rPr>
        <w:t>; 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ref),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 xml:space="preserve">is scarce. However, 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B857ED" w:rsidRPr="00ED68EC">
        <w:rPr>
          <w:rFonts w:ascii="Arial" w:hAnsi="Arial" w:cs="Arial"/>
        </w:rPr>
        <w:t xml:space="preserve"> </w:t>
      </w:r>
      <w:r w:rsidR="00860C0A">
        <w:rPr>
          <w:rFonts w:ascii="Arial" w:hAnsi="Arial" w:cs="Arial"/>
        </w:rPr>
        <w:t xml:space="preserve">th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1A2431">
        <w:rPr>
          <w:rFonts w:ascii="Arial" w:hAnsi="Arial" w:cs="Arial"/>
        </w:rPr>
        <w:t xml:space="preserve"> (Schimel, Philippot&amp;Griffth).  </w:t>
      </w:r>
    </w:p>
    <w:p w14:paraId="25D5D5A1" w14:textId="2EFFC57E" w:rsidR="006D66E5" w:rsidRPr="00ED68EC" w:rsidRDefault="00274337" w:rsidP="00772E22">
      <w:pPr>
        <w:spacing w:after="0" w:line="480" w:lineRule="auto"/>
        <w:ind w:firstLine="72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 xml:space="preserve">in the BIODYN </w:t>
      </w:r>
      <w:r w:rsidR="00AE74C4">
        <w:rPr>
          <w:rFonts w:ascii="Arial" w:hAnsi="Arial" w:cs="Arial"/>
        </w:rPr>
        <w:t xml:space="preserve">system </w:t>
      </w:r>
      <w:r w:rsidR="00E24970">
        <w:rPr>
          <w:rFonts w:ascii="Arial" w:hAnsi="Arial" w:cs="Arial"/>
        </w:rPr>
        <w:t xml:space="preserve">compared to the other cropping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 xml:space="preserve">AO taxa vary in their sensitivity and strategies to soil water fluctuation (Hu, Seneca).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the diversity, abundanc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975CA6">
        <w:rPr>
          <w:rFonts w:ascii="Arial" w:hAnsi="Arial" w:cs="Arial"/>
        </w:rPr>
        <w:t xml:space="preserve"> Lavelee</w:t>
      </w:r>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F870D1">
        <w:rPr>
          <w:rFonts w:ascii="Arial" w:hAnsi="Arial" w:cs="Arial"/>
        </w:rPr>
        <w:t xml:space="preserve">Moreover,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exhibi</w:t>
      </w:r>
      <w:r w:rsidR="00975CA6">
        <w:rPr>
          <w:rFonts w:ascii="Arial" w:hAnsi="Arial" w:cs="Arial"/>
          <w:color w:val="000000" w:themeColor="text1"/>
          <w:shd w:val="clear" w:color="auto" w:fill="FFFFFF"/>
        </w:rPr>
        <w:t>ted</w:t>
      </w:r>
      <w:r w:rsidR="004D4320" w:rsidRPr="00ED68EC">
        <w:rPr>
          <w:rFonts w:ascii="Arial" w:hAnsi="Arial" w:cs="Arial"/>
          <w:color w:val="000000" w:themeColor="text1"/>
          <w:shd w:val="clear" w:color="auto" w:fill="FFFFFF"/>
        </w:rPr>
        <w:t xml:space="preserve"> distinct pH</w:t>
      </w:r>
      <w:r w:rsidR="00F870D1">
        <w:rPr>
          <w:rFonts w:ascii="Arial" w:hAnsi="Arial" w:cs="Arial"/>
          <w:color w:val="000000" w:themeColor="text1"/>
          <w:shd w:val="clear" w:color="auto" w:fill="FFFFFF"/>
        </w:rPr>
        <w:t>, which may also</w:t>
      </w:r>
      <w:r w:rsidR="004D4320" w:rsidRPr="00ED68EC">
        <w:rPr>
          <w:rFonts w:ascii="Arial" w:hAnsi="Arial" w:cs="Arial"/>
          <w:color w:val="000000" w:themeColor="text1"/>
          <w:shd w:val="clear" w:color="auto" w:fill="FFFFFF"/>
        </w:rPr>
        <w:t xml:space="preserve"> </w:t>
      </w:r>
      <w:r w:rsidR="00F870D1">
        <w:rPr>
          <w:rFonts w:ascii="Arial" w:hAnsi="Arial" w:cs="Arial"/>
          <w:color w:val="000000" w:themeColor="text1"/>
          <w:shd w:val="clear" w:color="auto" w:fill="FFFFFF"/>
        </w:rPr>
        <w:t xml:space="preserve">have </w:t>
      </w:r>
      <w:r w:rsidR="004D4320" w:rsidRPr="00ED68EC">
        <w:rPr>
          <w:rFonts w:ascii="Arial" w:hAnsi="Arial" w:cs="Arial"/>
          <w:color w:val="000000" w:themeColor="text1"/>
          <w:shd w:val="clear" w:color="auto" w:fill="FFFFFF"/>
        </w:rPr>
        <w:t xml:space="preserve">contributed to the differences in sensitivity of AO </w:t>
      </w:r>
      <w:r w:rsidR="00F870D1">
        <w:rPr>
          <w:rFonts w:ascii="Arial" w:hAnsi="Arial" w:cs="Arial"/>
          <w:color w:val="000000" w:themeColor="text1"/>
          <w:shd w:val="clear" w:color="auto" w:fill="FFFFFF"/>
        </w:rPr>
        <w:t>taxa</w:t>
      </w:r>
      <w:r w:rsidR="004D4320" w:rsidRPr="00ED68EC">
        <w:rPr>
          <w:rFonts w:ascii="Arial" w:hAnsi="Arial" w:cs="Arial"/>
          <w:color w:val="000000" w:themeColor="text1"/>
          <w:shd w:val="clear" w:color="auto" w:fill="FFFFFF"/>
        </w:rPr>
        <w:t xml:space="preserve"> to drough</w:t>
      </w:r>
      <w:r w:rsidR="00975CA6">
        <w:rPr>
          <w:rFonts w:ascii="Arial" w:hAnsi="Arial" w:cs="Arial"/>
          <w:color w:val="000000" w:themeColor="text1"/>
          <w:shd w:val="clear" w:color="auto" w:fill="FFFFFF"/>
        </w:rPr>
        <w:t xml:space="preserve">t. </w:t>
      </w:r>
      <w:r w:rsidR="00F870D1">
        <w:rPr>
          <w:rFonts w:ascii="Arial" w:hAnsi="Arial" w:cs="Arial"/>
        </w:rPr>
        <w:t>Thus</w:t>
      </w:r>
      <w:r w:rsidR="004D4320">
        <w:rPr>
          <w:rFonts w:ascii="Arial" w:hAnsi="Arial" w:cs="Arial"/>
        </w:rPr>
        <w:t>,</w:t>
      </w:r>
      <w:r w:rsidR="00E24970">
        <w:rPr>
          <w:rFonts w:ascii="Arial" w:hAnsi="Arial" w:cs="Arial"/>
        </w:rPr>
        <w:t xml:space="preserve"> </w:t>
      </w:r>
      <w:r w:rsidR="004D4320">
        <w:rPr>
          <w:rFonts w:ascii="Arial" w:hAnsi="Arial" w:cs="Arial"/>
          <w:color w:val="000000" w:themeColor="text1"/>
          <w:shd w:val="clear" w:color="auto" w:fill="FFFFFF"/>
        </w:rPr>
        <w:t xml:space="preserve">Shu AES </w:t>
      </w:r>
      <w:r w:rsidR="00F870D1">
        <w:rPr>
          <w:rFonts w:ascii="Arial" w:hAnsi="Arial" w:cs="Arial"/>
          <w:color w:val="000000" w:themeColor="text1"/>
          <w:shd w:val="clear" w:color="auto" w:fill="FFFFFF"/>
        </w:rPr>
        <w:t xml:space="preserve">found that pH </w:t>
      </w:r>
      <w:r w:rsidR="004D4320">
        <w:rPr>
          <w:rFonts w:ascii="Arial" w:hAnsi="Arial" w:cs="Arial"/>
          <w:color w:val="000000" w:themeColor="text1"/>
          <w:shd w:val="clear" w:color="auto" w:fill="FFFFFF"/>
        </w:rPr>
        <w:t xml:space="preserve">moderates </w:t>
      </w:r>
      <w:r w:rsidR="00F870D1">
        <w:rPr>
          <w:rFonts w:ascii="Arial" w:hAnsi="Arial" w:cs="Arial"/>
          <w:color w:val="000000" w:themeColor="text1"/>
          <w:shd w:val="clear" w:color="auto" w:fill="FFFFFF"/>
        </w:rPr>
        <w:t>the resistance and the resilience of N-cycling to disturbance.</w:t>
      </w:r>
      <w:r w:rsidR="00860C0A">
        <w:rPr>
          <w:rFonts w:ascii="Arial" w:hAnsi="Arial" w:cs="Arial"/>
        </w:rPr>
        <w:t xml:space="preserve"> </w:t>
      </w:r>
      <w:r w:rsidR="00860C0A" w:rsidRPr="00772E22">
        <w:rPr>
          <w:rFonts w:ascii="Arial" w:hAnsi="Arial" w:cs="Arial"/>
          <w:i/>
          <w:highlight w:val="yellow"/>
        </w:rPr>
        <w:t>Expend 2-3 sentences?</w:t>
      </w:r>
      <w:r w:rsidR="00860C0A">
        <w:rPr>
          <w:rFonts w:ascii="Arial" w:hAnsi="Arial" w:cs="Arial"/>
        </w:rPr>
        <w:t xml:space="preserve"> </w:t>
      </w:r>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772E22">
      <w:pPr>
        <w:spacing w:after="0" w:line="480" w:lineRule="auto"/>
        <w:jc w:val="both"/>
        <w:rPr>
          <w:rFonts w:ascii="Arial" w:hAnsi="Arial" w:cs="Arial"/>
        </w:rPr>
      </w:pPr>
    </w:p>
    <w:p w14:paraId="658340DC" w14:textId="77777777" w:rsidR="006D66E5" w:rsidRPr="00ED68EC" w:rsidRDefault="006D66E5" w:rsidP="00772E22">
      <w:pPr>
        <w:spacing w:after="0" w:line="480" w:lineRule="auto"/>
        <w:jc w:val="both"/>
        <w:rPr>
          <w:rFonts w:ascii="Arial" w:hAnsi="Arial" w:cs="Arial"/>
          <w:b/>
          <w:bCs/>
          <w:color w:val="000000" w:themeColor="text1"/>
        </w:rPr>
      </w:pPr>
      <w:commentRangeStart w:id="449"/>
      <w:r w:rsidRPr="00ED68EC">
        <w:rPr>
          <w:rFonts w:ascii="Arial" w:hAnsi="Arial" w:cs="Arial"/>
          <w:b/>
          <w:bCs/>
          <w:color w:val="000000" w:themeColor="text1"/>
        </w:rPr>
        <w:t>Drought</w:t>
      </w:r>
      <w:commentRangeEnd w:id="449"/>
      <w:r w:rsidR="00F50DBF">
        <w:rPr>
          <w:rStyle w:val="CommentReference"/>
        </w:rPr>
        <w:commentReference w:id="449"/>
      </w:r>
      <w:r w:rsidRPr="00ED68EC">
        <w:rPr>
          <w:rFonts w:ascii="Arial" w:hAnsi="Arial" w:cs="Arial"/>
          <w:b/>
          <w:bCs/>
          <w:color w:val="000000" w:themeColor="text1"/>
        </w:rPr>
        <w:t xml:space="preserve"> on relationship between soil properties, mineral N pools, and AO community</w:t>
      </w:r>
    </w:p>
    <w:p w14:paraId="775C3307" w14:textId="2DED6FD9" w:rsidR="00445154" w:rsidRDefault="006D66E5" w:rsidP="00785503">
      <w:pPr>
        <w:spacing w:line="480" w:lineRule="auto"/>
        <w:jc w:val="both"/>
        <w:rPr>
          <w:rFonts w:ascii="Arial" w:hAnsi="Arial" w:cs="Arial"/>
          <w:color w:val="000000" w:themeColor="text1"/>
          <w:shd w:val="clear" w:color="auto" w:fill="FFFFFF"/>
        </w:rPr>
      </w:pPr>
      <w:r w:rsidRPr="00ED68EC">
        <w:rPr>
          <w:rFonts w:ascii="Arial" w:hAnsi="Arial" w:cs="Arial"/>
          <w:b/>
          <w:bCs/>
          <w:color w:val="000000" w:themeColor="text1"/>
        </w:rPr>
        <w:tab/>
      </w: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860C0A">
        <w:rPr>
          <w:rFonts w:ascii="Arial" w:hAnsi="Arial" w:cs="Arial"/>
          <w:color w:val="000000" w:themeColor="text1"/>
          <w:shd w:val="clear" w:color="auto" w:fill="FFFFFF"/>
        </w:rPr>
        <w:t xml:space="preserve">properties </w:t>
      </w:r>
      <w:r w:rsidRPr="00ED68EC">
        <w:rPr>
          <w:rFonts w:ascii="Arial" w:hAnsi="Arial" w:cs="Arial"/>
          <w:color w:val="000000" w:themeColor="text1"/>
          <w:shd w:val="clear" w:color="auto" w:fill="FFFFFF"/>
        </w:rPr>
        <w:t xml:space="preserve">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 (Philippot NRM</w:t>
      </w:r>
      <w:r w:rsidR="000B12A0">
        <w:rPr>
          <w:rFonts w:ascii="Arial" w:hAnsi="Arial" w:cs="Arial"/>
          <w:color w:val="000000" w:themeColor="text1"/>
          <w:shd w:val="clear" w:color="auto" w:fill="FFFFFF"/>
        </w:rPr>
        <w:t xml:space="preserve"> 2024</w:t>
      </w:r>
      <w:r w:rsidR="00E86443">
        <w:rPr>
          <w:rFonts w:ascii="Arial" w:hAnsi="Arial" w:cs="Arial"/>
          <w:color w:val="000000" w:themeColor="text1"/>
          <w:shd w:val="clear" w:color="auto" w:fill="FFFFFF"/>
        </w:rPr>
        <w:t>)</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 xml:space="preserve">are affected by climate change </w:t>
      </w:r>
      <w:r w:rsid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Graham 2016</w:t>
      </w:r>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Wallenstein,and</w:t>
      </w:r>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Hall,E.K</w:t>
      </w:r>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doi:10.1007/s10533-011-9641-8</w:t>
      </w:r>
      <w:r w:rsidR="00EE6E8B">
        <w:rPr>
          <w:rFonts w:ascii="Arial" w:hAnsi="Arial" w:cs="Arial"/>
          <w:color w:val="000000" w:themeColor="text1"/>
          <w:shd w:val="clear" w:color="auto" w:fill="FFFFFF"/>
        </w:rPr>
        <w:t>)</w:t>
      </w:r>
      <w:r w:rsidR="00EE6E8B" w:rsidRP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 xml:space="preserve">N2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r w:rsidR="000D79B2">
        <w:rPr>
          <w:rFonts w:ascii="Arial" w:hAnsi="Arial" w:cs="Arial"/>
          <w:color w:val="000000" w:themeColor="text1"/>
          <w:shd w:val="clear" w:color="auto" w:fill="FFFFFF"/>
        </w:rPr>
        <w:t xml:space="preserve">a </w:t>
      </w:r>
      <w:r w:rsidRPr="00ED68EC">
        <w:rPr>
          <w:rFonts w:ascii="Arial" w:hAnsi="Arial" w:cs="Arial"/>
          <w:color w:val="000000" w:themeColor="text1"/>
          <w:shd w:val="clear" w:color="auto" w:fill="FFFFFF"/>
        </w:rPr>
        <w:t xml:space="preserve">correlation analysis.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E63E6C">
        <w:rPr>
          <w:rFonts w:ascii="Arial" w:hAnsi="Arial" w:cs="Arial"/>
          <w:color w:val="000000" w:themeColor="text1"/>
          <w:shd w:val="clear" w:color="auto" w:fill="FFFFFF"/>
        </w:rPr>
        <w:t>are</w:t>
      </w:r>
      <w:r w:rsidR="00443151"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laying an important role in the fate of the mineral N pools in the studied systems</w:t>
      </w:r>
      <w:r w:rsidR="00443151">
        <w:rPr>
          <w:rFonts w:ascii="Arial" w:hAnsi="Arial" w:cs="Arial"/>
          <w:color w:val="000000" w:themeColor="text1"/>
          <w:shd w:val="clear" w:color="auto" w:fill="FFFFFF"/>
        </w:rPr>
        <w:t xml:space="preserve">. </w:t>
      </w:r>
      <w:r w:rsidR="00D542D7">
        <w:rPr>
          <w:rFonts w:ascii="Arial" w:hAnsi="Arial" w:cs="Arial"/>
          <w:color w:val="000000" w:themeColor="text1"/>
          <w:shd w:val="clear" w:color="auto" w:fill="FFFFFF"/>
        </w:rPr>
        <w:t xml:space="preserve">The contribution of the different AO taxa to nitrification </w:t>
      </w:r>
      <w:r w:rsidR="009A37A2">
        <w:rPr>
          <w:rFonts w:ascii="Arial" w:hAnsi="Arial" w:cs="Arial"/>
          <w:color w:val="000000" w:themeColor="text1"/>
          <w:shd w:val="clear" w:color="auto" w:fill="FFFFFF"/>
        </w:rPr>
        <w:t>remains</w:t>
      </w:r>
      <w:r w:rsidR="00D542D7">
        <w:rPr>
          <w:rFonts w:ascii="Arial" w:hAnsi="Arial" w:cs="Arial"/>
          <w:color w:val="000000" w:themeColor="text1"/>
          <w:shd w:val="clear" w:color="auto" w:fill="FFFFFF"/>
        </w:rPr>
        <w:t xml:space="preserve"> </w:t>
      </w:r>
      <w:r w:rsidR="00443151">
        <w:rPr>
          <w:rFonts w:ascii="Arial" w:hAnsi="Arial" w:cs="Arial"/>
          <w:color w:val="000000" w:themeColor="text1"/>
          <w:shd w:val="clear" w:color="auto" w:fill="FFFFFF"/>
        </w:rPr>
        <w:t>controversial</w:t>
      </w:r>
      <w:proofErr w:type="gramStart"/>
      <w:r w:rsidR="00443151">
        <w:rPr>
          <w:rFonts w:ascii="Arial" w:hAnsi="Arial" w:cs="Arial"/>
          <w:color w:val="000000" w:themeColor="text1"/>
          <w:shd w:val="clear" w:color="auto" w:fill="FFFFFF"/>
        </w:rPr>
        <w:t xml:space="preserve"> </w:t>
      </w:r>
      <w:r w:rsidR="00443151" w:rsidRPr="00772E22">
        <w:rPr>
          <w:rFonts w:ascii="Arial" w:hAnsi="Arial" w:cs="Arial"/>
          <w:i/>
          <w:color w:val="000000" w:themeColor="text1"/>
          <w:highlight w:val="yellow"/>
          <w:shd w:val="clear" w:color="auto" w:fill="FFFFFF"/>
        </w:rPr>
        <w:t>..</w:t>
      </w:r>
      <w:proofErr w:type="gramEnd"/>
      <w:r w:rsidR="00443151" w:rsidRPr="00772E22">
        <w:rPr>
          <w:rFonts w:ascii="Arial" w:hAnsi="Arial" w:cs="Arial"/>
          <w:i/>
          <w:color w:val="000000" w:themeColor="text1"/>
          <w:highlight w:val="yellow"/>
          <w:shd w:val="clear" w:color="auto" w:fill="FFFFFF"/>
        </w:rPr>
        <w:t>expend</w:t>
      </w:r>
      <w:r w:rsidR="00E75DAE">
        <w:rPr>
          <w:rFonts w:ascii="Arial" w:hAnsi="Arial" w:cs="Arial"/>
          <w:i/>
          <w:color w:val="000000" w:themeColor="text1"/>
          <w:highlight w:val="yellow"/>
          <w:shd w:val="clear" w:color="auto" w:fill="FFFFFF"/>
        </w:rPr>
        <w:t xml:space="preserve"> with</w:t>
      </w:r>
      <w:r w:rsidR="00443151" w:rsidRPr="00772E22">
        <w:rPr>
          <w:rFonts w:ascii="Arial" w:hAnsi="Arial" w:cs="Arial"/>
          <w:i/>
          <w:color w:val="000000" w:themeColor="text1"/>
          <w:highlight w:val="yellow"/>
          <w:shd w:val="clear" w:color="auto" w:fill="FFFFFF"/>
        </w:rPr>
        <w:t xml:space="preserve"> literature</w:t>
      </w:r>
      <w:r w:rsidR="00D542D7" w:rsidRPr="00772E22">
        <w:rPr>
          <w:rFonts w:ascii="Arial" w:hAnsi="Arial" w:cs="Arial"/>
          <w:i/>
          <w:color w:val="000000" w:themeColor="text1"/>
          <w:highlight w:val="yellow"/>
          <w:shd w:val="clear" w:color="auto" w:fill="FFFFFF"/>
        </w:rPr>
        <w:t xml:space="preserve"> </w:t>
      </w:r>
      <w:r w:rsidR="00E75DAE" w:rsidRPr="00772E22">
        <w:rPr>
          <w:rFonts w:ascii="Arial" w:hAnsi="Arial" w:cs="Arial"/>
          <w:i/>
          <w:color w:val="000000" w:themeColor="text1"/>
          <w:highlight w:val="yellow"/>
          <w:shd w:val="clear" w:color="auto" w:fill="FFFFFF"/>
        </w:rPr>
        <w:t xml:space="preserve">showing that </w:t>
      </w:r>
      <w:r w:rsidR="00D703AC">
        <w:rPr>
          <w:rFonts w:ascii="Arial" w:hAnsi="Arial" w:cs="Arial"/>
          <w:i/>
          <w:color w:val="000000" w:themeColor="text1"/>
          <w:highlight w:val="yellow"/>
          <w:shd w:val="clear" w:color="auto" w:fill="FFFFFF"/>
        </w:rPr>
        <w:t>e</w:t>
      </w:r>
      <w:r w:rsidR="00E75DAE" w:rsidRPr="00772E22">
        <w:rPr>
          <w:rFonts w:ascii="Arial" w:hAnsi="Arial" w:cs="Arial"/>
          <w:i/>
          <w:color w:val="000000" w:themeColor="text1"/>
          <w:highlight w:val="yellow"/>
          <w:shd w:val="clear" w:color="auto" w:fill="FFFFFF"/>
        </w:rPr>
        <w:t>ither AOA or AOB are dominating…including papers using inhibitors</w:t>
      </w:r>
      <w:r w:rsidR="000D79B2">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Moreover, t</w:t>
      </w:r>
      <w:r w:rsidR="00090941">
        <w:rPr>
          <w:rFonts w:ascii="Arial" w:hAnsi="Arial" w:cs="Arial"/>
          <w:color w:val="000000" w:themeColor="text1"/>
          <w:shd w:val="clear" w:color="auto" w:fill="FFFFFF"/>
        </w:rPr>
        <w:t>he NH4+ 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ositively correlated to that of AOB. </w:t>
      </w:r>
      <w:r w:rsidR="00090941">
        <w:rPr>
          <w:rFonts w:ascii="Arial" w:hAnsi="Arial" w:cs="Arial"/>
          <w:color w:val="000000" w:themeColor="text1"/>
          <w:shd w:val="clear" w:color="auto" w:fill="FFFFFF"/>
        </w:rPr>
        <w:t xml:space="preserve">  </w:t>
      </w:r>
      <w:r w:rsidR="000231AE" w:rsidRPr="00772E22">
        <w:rPr>
          <w:rFonts w:ascii="Arial" w:hAnsi="Arial" w:cs="Arial"/>
          <w:color w:val="000000" w:themeColor="text1"/>
          <w:highlight w:val="yellow"/>
          <w:shd w:val="clear" w:color="auto" w:fill="FFFFFF"/>
        </w:rPr>
        <w:t xml:space="preserve">Literature </w:t>
      </w:r>
      <w:r w:rsidR="000231AE" w:rsidRPr="00C01E7B">
        <w:rPr>
          <w:rFonts w:ascii="Arial" w:hAnsi="Arial" w:cs="Arial"/>
          <w:color w:val="000000" w:themeColor="text1"/>
          <w:highlight w:val="yellow"/>
          <w:shd w:val="clear" w:color="auto" w:fill="FFFFFF"/>
        </w:rPr>
        <w:t>, t</w:t>
      </w:r>
      <w:r w:rsidR="000231AE" w:rsidRPr="006862C4">
        <w:rPr>
          <w:rFonts w:ascii="Arial" w:hAnsi="Arial" w:cs="Arial"/>
          <w:color w:val="000000" w:themeColor="text1"/>
          <w:highlight w:val="yellow"/>
          <w:shd w:val="clear" w:color="auto" w:fill="FFFFFF"/>
        </w:rPr>
        <w:t xml:space="preserve">hese </w:t>
      </w:r>
      <w:r w:rsidR="000231AE" w:rsidRPr="00E63E6C">
        <w:rPr>
          <w:rFonts w:ascii="Arial" w:hAnsi="Arial" w:cs="Arial"/>
          <w:color w:val="000000" w:themeColor="text1"/>
          <w:highlight w:val="yellow"/>
          <w:shd w:val="clear" w:color="auto" w:fill="FFFFFF"/>
        </w:rPr>
        <w:t xml:space="preserve">observations </w:t>
      </w:r>
      <w:r w:rsidR="00E63E6C">
        <w:rPr>
          <w:rFonts w:ascii="Arial" w:hAnsi="Arial" w:cs="Arial"/>
          <w:color w:val="000000" w:themeColor="text1"/>
          <w:highlight w:val="yellow"/>
          <w:shd w:val="clear" w:color="auto" w:fill="FFFFFF"/>
        </w:rPr>
        <w:t xml:space="preserve">support niche differentiation between AO with </w:t>
      </w:r>
      <w:r w:rsidR="000231AE" w:rsidRPr="00E63E6C">
        <w:rPr>
          <w:rFonts w:ascii="Arial" w:hAnsi="Arial" w:cs="Arial"/>
          <w:color w:val="000000" w:themeColor="text1"/>
          <w:highlight w:val="yellow"/>
          <w:shd w:val="clear" w:color="auto" w:fill="FFFFFF"/>
        </w:rPr>
        <w:t xml:space="preserve">AOA and comammox </w:t>
      </w:r>
      <w:r w:rsidR="00E63E6C">
        <w:rPr>
          <w:rFonts w:ascii="Arial" w:hAnsi="Arial" w:cs="Arial"/>
          <w:color w:val="000000" w:themeColor="text1"/>
          <w:highlight w:val="yellow"/>
          <w:shd w:val="clear" w:color="auto" w:fill="FFFFFF"/>
        </w:rPr>
        <w:t xml:space="preserve">being oligotrophs </w:t>
      </w:r>
      <w:r w:rsidR="00E63E6C" w:rsidRPr="006862C4">
        <w:rPr>
          <w:rFonts w:ascii="Arial" w:hAnsi="Arial" w:cs="Arial"/>
          <w:color w:val="000000" w:themeColor="text1"/>
          <w:highlight w:val="yellow"/>
          <w:shd w:val="clear" w:color="auto" w:fill="FFFFFF"/>
        </w:rPr>
        <w:fldChar w:fldCharType="begin"/>
      </w:r>
      <w:r w:rsidR="009B519C">
        <w:rPr>
          <w:rFonts w:ascii="Arial" w:hAnsi="Arial" w:cs="Arial"/>
          <w:color w:val="000000" w:themeColor="text1"/>
          <w:highlight w:val="yellow"/>
          <w:shd w:val="clear" w:color="auto" w:fill="FFFFFF"/>
        </w:rPr>
        <w:instrText xml:space="preserve"> ADDIN ZOTERO_ITEM CSL_CITATION {"citationID":"PYSjtLr1","properties":{"formattedCitation":"(Kits et al., 2017)","plainCitation":"(Kits et al., 2017)","dontUpdate":true,"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E63E6C" w:rsidRPr="006862C4">
        <w:rPr>
          <w:rFonts w:ascii="Arial" w:hAnsi="Arial" w:cs="Arial"/>
          <w:color w:val="000000" w:themeColor="text1"/>
          <w:highlight w:val="yellow"/>
          <w:shd w:val="clear" w:color="auto" w:fill="FFFFFF"/>
        </w:rPr>
        <w:fldChar w:fldCharType="separate"/>
      </w:r>
      <w:r w:rsidR="00E63E6C" w:rsidRPr="006862C4">
        <w:rPr>
          <w:rFonts w:ascii="Arial" w:hAnsi="Arial" w:cs="Arial"/>
          <w:noProof/>
          <w:color w:val="000000" w:themeColor="text1"/>
          <w:highlight w:val="yellow"/>
          <w:shd w:val="clear" w:color="auto" w:fill="FFFFFF"/>
        </w:rPr>
        <w:t>(Kits et al., 2017</w:t>
      </w:r>
      <w:r w:rsidR="00E63E6C">
        <w:rPr>
          <w:rFonts w:ascii="Arial" w:hAnsi="Arial" w:cs="Arial"/>
          <w:noProof/>
          <w:color w:val="000000" w:themeColor="text1"/>
          <w:highlight w:val="yellow"/>
          <w:shd w:val="clear" w:color="auto" w:fill="FFFFFF"/>
        </w:rPr>
        <w:t>, etc…</w:t>
      </w:r>
      <w:r w:rsidR="00E63E6C" w:rsidRPr="006862C4">
        <w:rPr>
          <w:rFonts w:ascii="Arial" w:hAnsi="Arial" w:cs="Arial"/>
          <w:noProof/>
          <w:color w:val="000000" w:themeColor="text1"/>
          <w:highlight w:val="yellow"/>
          <w:shd w:val="clear" w:color="auto" w:fill="FFFFFF"/>
        </w:rPr>
        <w:t>)</w:t>
      </w:r>
      <w:r w:rsidR="00E63E6C" w:rsidRPr="006862C4">
        <w:rPr>
          <w:rFonts w:ascii="Arial" w:hAnsi="Arial" w:cs="Arial"/>
          <w:color w:val="000000" w:themeColor="text1"/>
          <w:highlight w:val="yellow"/>
          <w:shd w:val="clear" w:color="auto" w:fill="FFFFFF"/>
        </w:rPr>
        <w:fldChar w:fldCharType="end"/>
      </w:r>
      <w:r w:rsidR="00E63E6C">
        <w:rPr>
          <w:rFonts w:ascii="Arial" w:hAnsi="Arial" w:cs="Arial"/>
          <w:color w:val="000000" w:themeColor="text1"/>
          <w:highlight w:val="yellow"/>
          <w:shd w:val="clear" w:color="auto" w:fill="FFFFFF"/>
        </w:rPr>
        <w:t xml:space="preserve"> while AOB copiotrophs ……Thus…</w:t>
      </w:r>
      <w:r w:rsidR="000231AE" w:rsidRPr="00772E22">
        <w:rPr>
          <w:rFonts w:ascii="Arial" w:hAnsi="Arial" w:cs="Arial"/>
          <w:color w:val="000000" w:themeColor="text1"/>
          <w:highlight w:val="yellow"/>
          <w:shd w:val="clear" w:color="auto" w:fill="FFFFFF"/>
        </w:rPr>
        <w:t xml:space="preserve">  NH</w:t>
      </w:r>
      <w:r w:rsidR="000231AE" w:rsidRPr="00772E22">
        <w:rPr>
          <w:rFonts w:ascii="Arial" w:hAnsi="Arial" w:cs="Arial"/>
          <w:color w:val="000000" w:themeColor="text1"/>
          <w:highlight w:val="yellow"/>
          <w:shd w:val="clear" w:color="auto" w:fill="FFFFFF"/>
          <w:vertAlign w:val="subscript"/>
        </w:rPr>
        <w:t>4</w:t>
      </w:r>
      <w:r w:rsidR="000231AE" w:rsidRPr="00772E22">
        <w:rPr>
          <w:rFonts w:ascii="Arial" w:hAnsi="Arial" w:cs="Arial"/>
          <w:color w:val="000000" w:themeColor="text1"/>
          <w:highlight w:val="yellow"/>
          <w:shd w:val="clear" w:color="auto" w:fill="FFFFFF"/>
          <w:vertAlign w:val="superscript"/>
        </w:rPr>
        <w:t>+</w:t>
      </w:r>
      <w:r w:rsidR="000231AE" w:rsidRPr="00772E22">
        <w:rPr>
          <w:rFonts w:ascii="Arial" w:hAnsi="Arial" w:cs="Arial"/>
          <w:color w:val="000000" w:themeColor="text1"/>
          <w:highlight w:val="yellow"/>
          <w:shd w:val="clear" w:color="auto" w:fill="FFFFFF"/>
        </w:rPr>
        <w:t xml:space="preserve"> due to long-term N fertilization had a positive impact on the diversity of AOB </w:t>
      </w:r>
      <w:r w:rsidR="000231AE" w:rsidRPr="00772E22">
        <w:rPr>
          <w:rFonts w:ascii="Arial" w:hAnsi="Arial" w:cs="Arial"/>
          <w:color w:val="000000" w:themeColor="text1"/>
          <w:highlight w:val="yellow"/>
          <w:shd w:val="clear" w:color="auto" w:fill="FFFFFF"/>
        </w:rPr>
        <w:fldChar w:fldCharType="begin"/>
      </w:r>
      <w:r w:rsidR="000231AE" w:rsidRPr="00772E22">
        <w:rPr>
          <w:rFonts w:ascii="Arial" w:hAnsi="Arial" w:cs="Arial"/>
          <w:color w:val="000000" w:themeColor="text1"/>
          <w:highlight w:val="yellow"/>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000231AE" w:rsidRPr="00772E22">
        <w:rPr>
          <w:rFonts w:ascii="Arial" w:hAnsi="Arial" w:cs="Arial"/>
          <w:color w:val="000000" w:themeColor="text1"/>
          <w:highlight w:val="yellow"/>
          <w:shd w:val="clear" w:color="auto" w:fill="FFFFFF"/>
        </w:rPr>
        <w:fldChar w:fldCharType="separate"/>
      </w:r>
      <w:r w:rsidR="000231AE" w:rsidRPr="00772E22">
        <w:rPr>
          <w:rFonts w:ascii="Arial" w:hAnsi="Arial" w:cs="Arial"/>
          <w:noProof/>
          <w:color w:val="000000" w:themeColor="text1"/>
          <w:highlight w:val="yellow"/>
          <w:shd w:val="clear" w:color="auto" w:fill="FFFFFF"/>
        </w:rPr>
        <w:t>(A. Xu et al., 2022)</w:t>
      </w:r>
      <w:r w:rsidR="000231AE" w:rsidRPr="00772E22">
        <w:rPr>
          <w:rFonts w:ascii="Arial" w:hAnsi="Arial" w:cs="Arial"/>
          <w:color w:val="000000" w:themeColor="text1"/>
          <w:highlight w:val="yellow"/>
          <w:shd w:val="clear" w:color="auto" w:fill="FFFFFF"/>
        </w:rPr>
        <w:fldChar w:fldCharType="end"/>
      </w:r>
      <w:r w:rsidR="000231AE" w:rsidRPr="00772E22">
        <w:rPr>
          <w:rFonts w:ascii="Arial" w:hAnsi="Arial" w:cs="Arial"/>
          <w:color w:val="000000" w:themeColor="text1"/>
          <w:highlight w:val="yellow"/>
          <w:shd w:val="clear" w:color="auto" w:fill="FFFFFF"/>
        </w:rPr>
        <w:t>.</w:t>
      </w:r>
      <w:r w:rsidR="000231AE"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 xml:space="preserve">However, we found that in overall drought weakened these correlations between N-pools and AO </w:t>
      </w:r>
      <w:r w:rsidR="000231AE">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xml:space="preserve">, including nitrification, due to a direct physiological stress (Schimel). In addition, </w:t>
      </w:r>
      <w:r w:rsidR="00785503">
        <w:rPr>
          <w:rFonts w:ascii="Arial" w:hAnsi="Arial" w:cs="Arial"/>
          <w:color w:val="000000" w:themeColor="text1"/>
          <w:shd w:val="clear" w:color="auto" w:fill="FFFFFF"/>
        </w:rPr>
        <w:t>the relationships between AO communities and NH4+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85503">
        <w:rPr>
          <w:rFonts w:ascii="Arial" w:hAnsi="Arial" w:cs="Arial"/>
          <w:color w:val="000000" w:themeColor="text1"/>
          <w:shd w:val="clear" w:color="auto" w:fill="FFFFFF"/>
        </w:rPr>
        <w:t>(</w:t>
      </w:r>
      <w:r w:rsidR="00785503" w:rsidRPr="00445154">
        <w:rPr>
          <w:rFonts w:ascii="Arial" w:hAnsi="Arial" w:cs="Arial"/>
          <w:color w:val="000000" w:themeColor="text1"/>
          <w:shd w:val="clear" w:color="auto" w:fill="FFFFFF"/>
        </w:rPr>
        <w:t>Stark &amp; Firestone 1995</w:t>
      </w:r>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p>
    <w:p w14:paraId="271E7E18" w14:textId="77777777" w:rsidR="000D79B2" w:rsidRDefault="00785503" w:rsidP="000D79B2">
      <w:pPr>
        <w:spacing w:line="480" w:lineRule="auto"/>
        <w:jc w:val="both"/>
        <w:rPr>
          <w:rFonts w:ascii="Arial" w:hAnsi="Arial" w:cs="Arial"/>
          <w:i/>
          <w:color w:val="000000" w:themeColor="text1"/>
          <w:highlight w:val="yellow"/>
          <w:shd w:val="clear" w:color="auto" w:fill="FFFFFF"/>
        </w:rPr>
      </w:pPr>
      <w:r>
        <w:rPr>
          <w:rFonts w:ascii="Arial" w:hAnsi="Arial" w:cs="Arial"/>
          <w:i/>
          <w:color w:val="000000" w:themeColor="text1"/>
          <w:highlight w:val="yellow"/>
          <w:shd w:val="clear" w:color="auto" w:fill="FFFFFF"/>
        </w:rPr>
        <w:t>(</w:t>
      </w:r>
      <w:r w:rsidR="00445154">
        <w:rPr>
          <w:rFonts w:ascii="Arial" w:hAnsi="Arial" w:cs="Arial"/>
          <w:i/>
          <w:color w:val="000000" w:themeColor="text1"/>
          <w:highlight w:val="yellow"/>
          <w:shd w:val="clear" w:color="auto" w:fill="FFFFFF"/>
        </w:rPr>
        <w:t>+ “concluding” sentence about the drought effect on relationship</w:t>
      </w:r>
      <w:r>
        <w:rPr>
          <w:rFonts w:ascii="Arial" w:hAnsi="Arial" w:cs="Arial"/>
          <w:i/>
          <w:color w:val="000000" w:themeColor="text1"/>
          <w:highlight w:val="yellow"/>
          <w:shd w:val="clear" w:color="auto" w:fill="FFFFFF"/>
        </w:rPr>
        <w:t>)</w:t>
      </w:r>
    </w:p>
    <w:p w14:paraId="18F3C62E" w14:textId="77777777" w:rsidR="00785503" w:rsidRPr="00ED68EC" w:rsidRDefault="00785503" w:rsidP="006D66E5">
      <w:pPr>
        <w:spacing w:line="480" w:lineRule="auto"/>
        <w:jc w:val="both"/>
        <w:rPr>
          <w:rFonts w:ascii="Arial" w:hAnsi="Arial" w:cs="Arial"/>
          <w:color w:val="000000" w:themeColor="text1"/>
          <w:shd w:val="clear" w:color="auto" w:fill="FFFFFF"/>
        </w:rPr>
      </w:pPr>
    </w:p>
    <w:p w14:paraId="28224566" w14:textId="77777777" w:rsidR="006D66E5" w:rsidRPr="00ED68EC" w:rsidRDefault="006D66E5" w:rsidP="006D66E5">
      <w:pPr>
        <w:spacing w:line="480" w:lineRule="auto"/>
        <w:jc w:val="both"/>
        <w:rPr>
          <w:rFonts w:ascii="Arial" w:hAnsi="Arial" w:cs="Arial"/>
          <w:b/>
          <w:bCs/>
          <w:color w:val="000000" w:themeColor="text1"/>
          <w:shd w:val="clear" w:color="auto" w:fill="FFFFFF"/>
        </w:rPr>
      </w:pPr>
      <w:r w:rsidRPr="00ED68EC">
        <w:rPr>
          <w:rFonts w:ascii="Arial" w:hAnsi="Arial" w:cs="Arial"/>
          <w:b/>
          <w:bCs/>
          <w:color w:val="000000" w:themeColor="text1"/>
          <w:shd w:val="clear" w:color="auto" w:fill="FFFFFF"/>
        </w:rPr>
        <w:t>Conclusions</w:t>
      </w:r>
    </w:p>
    <w:p w14:paraId="45CD279B" w14:textId="4828BEB0" w:rsidR="006D66E5" w:rsidRPr="007A7DFA" w:rsidRDefault="006D66E5" w:rsidP="006D66E5">
      <w:pPr>
        <w:spacing w:line="480" w:lineRule="auto"/>
        <w:ind w:firstLine="720"/>
        <w:jc w:val="both"/>
        <w:rPr>
          <w:rFonts w:ascii="Arial" w:hAnsi="Arial" w:cs="Arial"/>
        </w:rPr>
      </w:pPr>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6A753F12" w14:textId="77777777" w:rsidR="006D66E5" w:rsidRPr="00ED68EC" w:rsidRDefault="006D66E5" w:rsidP="006D66E5">
      <w:pPr>
        <w:spacing w:line="480" w:lineRule="auto"/>
        <w:jc w:val="both"/>
        <w:rPr>
          <w:rFonts w:ascii="Arial" w:hAnsi="Arial" w:cs="Arial"/>
          <w:b/>
          <w:bCs/>
          <w:color w:val="000000" w:themeColor="text1"/>
        </w:rPr>
      </w:pPr>
    </w:p>
    <w:p w14:paraId="2F01869B" w14:textId="77777777" w:rsidR="006D66E5" w:rsidRPr="00ED68EC" w:rsidRDefault="006D66E5" w:rsidP="006D66E5">
      <w:pPr>
        <w:spacing w:line="480" w:lineRule="auto"/>
        <w:jc w:val="both"/>
        <w:rPr>
          <w:rFonts w:ascii="Arial" w:hAnsi="Arial" w:cs="Arial"/>
          <w:b/>
          <w:bCs/>
          <w:color w:val="000000" w:themeColor="text1"/>
        </w:rPr>
      </w:pPr>
    </w:p>
    <w:p w14:paraId="6895C5D1" w14:textId="77777777" w:rsidR="006D66E5" w:rsidRPr="00ED68EC" w:rsidRDefault="006D66E5" w:rsidP="006D66E5">
      <w:pPr>
        <w:spacing w:line="480" w:lineRule="auto"/>
        <w:jc w:val="both"/>
        <w:rPr>
          <w:rFonts w:ascii="Arial" w:hAnsi="Arial" w:cs="Arial"/>
          <w:b/>
          <w:bCs/>
        </w:rPr>
      </w:pPr>
    </w:p>
    <w:p w14:paraId="54D2D723"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t xml:space="preserve">References  </w:t>
      </w:r>
    </w:p>
    <w:p w14:paraId="4A8A7ED6" w14:textId="77777777" w:rsidR="000620B1" w:rsidRPr="000620B1" w:rsidRDefault="000620B1" w:rsidP="000620B1">
      <w:pPr>
        <w:pStyle w:val="Bibliography"/>
        <w:rPr>
          <w:rFonts w:ascii="Arial" w:hAnsi="Arial" w:cs="Arial"/>
          <w:sz w:val="22"/>
        </w:rPr>
      </w:pPr>
      <w:r>
        <w:rPr>
          <w:rFonts w:ascii="Arial" w:hAnsi="Arial" w:cs="Arial"/>
          <w:sz w:val="22"/>
        </w:rPr>
        <w:fldChar w:fldCharType="begin"/>
      </w:r>
      <w:r>
        <w:rPr>
          <w:rFonts w:ascii="Arial" w:hAnsi="Arial" w:cs="Arial"/>
          <w:sz w:val="22"/>
        </w:rPr>
        <w:instrText xml:space="preserve"> ADDIN ZOTERO_BIBL {"uncited":[],"omitted":[],"custom":[]} CSL_BIBLIOGRAPHY </w:instrText>
      </w:r>
      <w:r>
        <w:rPr>
          <w:rFonts w:ascii="Arial" w:hAnsi="Arial" w:cs="Arial"/>
          <w:sz w:val="22"/>
        </w:rPr>
        <w:fldChar w:fldCharType="separate"/>
      </w:r>
      <w:r w:rsidRPr="000620B1">
        <w:rPr>
          <w:rFonts w:ascii="Arial" w:hAnsi="Arial" w:cs="Arial"/>
          <w:sz w:val="22"/>
        </w:rPr>
        <w:t xml:space="preserve">Aigle, A., Prosser, J. I., &amp; Gubry-Rangin, C. (2019). The application of high-throughput sequencing technology to analysis of amoA phylogeny and environmental niche specialisation of terrestrial bacterial ammonia-oxidisers. </w:t>
      </w:r>
      <w:r w:rsidRPr="000620B1">
        <w:rPr>
          <w:rFonts w:ascii="Arial" w:hAnsi="Arial" w:cs="Arial"/>
          <w:i/>
          <w:iCs/>
          <w:sz w:val="22"/>
        </w:rPr>
        <w:t>Environmental Microbiome</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 3. https://doi.org/10.1186/s40793-019-0342-6</w:t>
      </w:r>
    </w:p>
    <w:p w14:paraId="3E30BADF"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Alves, R. J. E., Minh, B. Q., Urich, T., von Haeseler, A., &amp; Schleper, C. (2018). Unifying the global phylogeny and environmental distribution of ammonia-oxidising archaea based on amoA genes.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1), Article 1. https://doi.org/10.1038/s41467-018-03861-1</w:t>
      </w:r>
    </w:p>
    <w:p w14:paraId="6E7DE2C3"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arker, L. J., Hannaford, J., Magee, E., Turner, S., Sefton, C., Parry, S., Evans, J., Szczykulska, M., &amp; Haxton, T. (2024). An appraisal of the severity of the 2022 drought and its impacts. </w:t>
      </w:r>
      <w:r w:rsidRPr="000620B1">
        <w:rPr>
          <w:rFonts w:ascii="Arial" w:hAnsi="Arial" w:cs="Arial"/>
          <w:i/>
          <w:iCs/>
          <w:sz w:val="22"/>
        </w:rPr>
        <w:t>Weather</w:t>
      </w:r>
      <w:r w:rsidRPr="000620B1">
        <w:rPr>
          <w:rFonts w:ascii="Arial" w:hAnsi="Arial" w:cs="Arial"/>
          <w:sz w:val="22"/>
        </w:rPr>
        <w:t xml:space="preserve">, </w:t>
      </w:r>
      <w:r w:rsidRPr="000620B1">
        <w:rPr>
          <w:rFonts w:ascii="Arial" w:hAnsi="Arial" w:cs="Arial"/>
          <w:i/>
          <w:iCs/>
          <w:sz w:val="22"/>
        </w:rPr>
        <w:t>99</w:t>
      </w:r>
      <w:r w:rsidRPr="000620B1">
        <w:rPr>
          <w:rFonts w:ascii="Arial" w:hAnsi="Arial" w:cs="Arial"/>
          <w:sz w:val="22"/>
        </w:rPr>
        <w:t>(99). https://doi.org/10.1002/wea.4531</w:t>
      </w:r>
    </w:p>
    <w:p w14:paraId="6E71464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ello, M. O., Thion, C., Gubry-Rangin, C., &amp; Prosser, J. I. (2019). Differential sensitivity of ammonia oxidising archaea and bacteria to matric and osmotic potential.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29</w:t>
      </w:r>
      <w:r w:rsidRPr="000620B1">
        <w:rPr>
          <w:rFonts w:ascii="Arial" w:hAnsi="Arial" w:cs="Arial"/>
          <w:sz w:val="22"/>
        </w:rPr>
        <w:t>, 184–190. https://doi.org/10.1016/j.soilbio.2018.11.017</w:t>
      </w:r>
    </w:p>
    <w:p w14:paraId="0AA2F4B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enjamini, Y., &amp; Hochberg, Y. (1995). Controlling the False Discovery Rate: A Practical and Powerful Approach to Multiple Testing. </w:t>
      </w:r>
      <w:r w:rsidRPr="000620B1">
        <w:rPr>
          <w:rFonts w:ascii="Arial" w:hAnsi="Arial" w:cs="Arial"/>
          <w:i/>
          <w:iCs/>
          <w:sz w:val="22"/>
        </w:rPr>
        <w:t>Journal of the Royal Statistical Society: Series B (Methodological)</w:t>
      </w:r>
      <w:r w:rsidRPr="000620B1">
        <w:rPr>
          <w:rFonts w:ascii="Arial" w:hAnsi="Arial" w:cs="Arial"/>
          <w:sz w:val="22"/>
        </w:rPr>
        <w:t xml:space="preserve">, </w:t>
      </w:r>
      <w:r w:rsidRPr="000620B1">
        <w:rPr>
          <w:rFonts w:ascii="Arial" w:hAnsi="Arial" w:cs="Arial"/>
          <w:i/>
          <w:iCs/>
          <w:sz w:val="22"/>
        </w:rPr>
        <w:t>57</w:t>
      </w:r>
      <w:r w:rsidRPr="000620B1">
        <w:rPr>
          <w:rFonts w:ascii="Arial" w:hAnsi="Arial" w:cs="Arial"/>
          <w:sz w:val="22"/>
        </w:rPr>
        <w:t>(1), 289–300. https://doi.org/10.1111/j.2517-6161.1995.tb02031.x</w:t>
      </w:r>
    </w:p>
    <w:p w14:paraId="28936E0C"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0620B1">
        <w:rPr>
          <w:rFonts w:ascii="Arial" w:hAnsi="Arial" w:cs="Arial"/>
          <w:i/>
          <w:iCs/>
          <w:sz w:val="22"/>
        </w:rPr>
        <w:t>Natural Hazards and Earth System Sciences</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6), 2201–2217. https://doi.org/10.5194/nhess-22-2201-2022</w:t>
      </w:r>
    </w:p>
    <w:p w14:paraId="3AF17A1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ru, D., Ramette, A., Saby, N. P. A., Dequiedt, S., Ranjard, L., Jolivet, C., Arrouays, D., &amp; Philippot, L. (2011). Determinants of the distribution of nitrogen-cycling microbial communities at the landscape scale.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5</w:t>
      </w:r>
      <w:r w:rsidRPr="000620B1">
        <w:rPr>
          <w:rFonts w:ascii="Arial" w:hAnsi="Arial" w:cs="Arial"/>
          <w:sz w:val="22"/>
        </w:rPr>
        <w:t>(3), 532–542. https://doi.org/10.1038/ismej.2010.130</w:t>
      </w:r>
    </w:p>
    <w:p w14:paraId="5CE63D0A"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Buchfink, B., Reuter, K., &amp; Drost, H.-G. (2021). Sensitive protein alignments at tree-of-life scale using DIAMOND. </w:t>
      </w:r>
      <w:r w:rsidRPr="000620B1">
        <w:rPr>
          <w:rFonts w:ascii="Arial" w:hAnsi="Arial" w:cs="Arial"/>
          <w:i/>
          <w:iCs/>
          <w:sz w:val="22"/>
        </w:rPr>
        <w:t>Nature Methods</w:t>
      </w:r>
      <w:r w:rsidRPr="000620B1">
        <w:rPr>
          <w:rFonts w:ascii="Arial" w:hAnsi="Arial" w:cs="Arial"/>
          <w:sz w:val="22"/>
        </w:rPr>
        <w:t xml:space="preserve">, </w:t>
      </w:r>
      <w:r w:rsidRPr="000620B1">
        <w:rPr>
          <w:rFonts w:ascii="Arial" w:hAnsi="Arial" w:cs="Arial"/>
          <w:i/>
          <w:iCs/>
          <w:sz w:val="22"/>
        </w:rPr>
        <w:t>18</w:t>
      </w:r>
      <w:r w:rsidRPr="000620B1">
        <w:rPr>
          <w:rFonts w:ascii="Arial" w:hAnsi="Arial" w:cs="Arial"/>
          <w:sz w:val="22"/>
        </w:rPr>
        <w:t>(4), Article 4. https://doi.org/10.1038/s41592-021-01101-x</w:t>
      </w:r>
    </w:p>
    <w:p w14:paraId="07C0A3A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Callahan, B. J., McMurdie, P. J., Rosen, M. J., Han, A. W., Johnson, A. J. A., &amp; Holmes, S. P. (2016). DADA2: High-resolution sample inference from Illumina amplicon data. </w:t>
      </w:r>
      <w:r w:rsidRPr="000620B1">
        <w:rPr>
          <w:rFonts w:ascii="Arial" w:hAnsi="Arial" w:cs="Arial"/>
          <w:i/>
          <w:iCs/>
          <w:sz w:val="22"/>
        </w:rPr>
        <w:t>Nature Methods</w:t>
      </w:r>
      <w:r w:rsidRPr="000620B1">
        <w:rPr>
          <w:rFonts w:ascii="Arial" w:hAnsi="Arial" w:cs="Arial"/>
          <w:sz w:val="22"/>
        </w:rPr>
        <w:t xml:space="preserve">, </w:t>
      </w:r>
      <w:r w:rsidRPr="000620B1">
        <w:rPr>
          <w:rFonts w:ascii="Arial" w:hAnsi="Arial" w:cs="Arial"/>
          <w:i/>
          <w:iCs/>
          <w:sz w:val="22"/>
        </w:rPr>
        <w:t>13</w:t>
      </w:r>
      <w:r w:rsidRPr="000620B1">
        <w:rPr>
          <w:rFonts w:ascii="Arial" w:hAnsi="Arial" w:cs="Arial"/>
          <w:sz w:val="22"/>
        </w:rPr>
        <w:t>(7), Article 7. https://doi.org/10.1038/nmeth.3869</w:t>
      </w:r>
    </w:p>
    <w:p w14:paraId="04539457"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Canarini, A., Schmidt, H., Fuchslueger, L., Martin, V., Herbold, C. W., Zezula, D., Gündler, P., Hasibeder, R., Jecmenica, M., Bahn, M., &amp; Richter, A. (2021). Ecological memory of recurrent drought modifies soil processes via changes in soil microbial community. </w:t>
      </w:r>
      <w:r w:rsidRPr="00D57007">
        <w:rPr>
          <w:rFonts w:ascii="Arial" w:hAnsi="Arial" w:cs="Arial"/>
          <w:i/>
          <w:iCs/>
          <w:sz w:val="22"/>
          <w:lang w:val="fr-FR"/>
        </w:rPr>
        <w:t>Nature Communications</w:t>
      </w:r>
      <w:r w:rsidRPr="00D57007">
        <w:rPr>
          <w:rFonts w:ascii="Arial" w:hAnsi="Arial" w:cs="Arial"/>
          <w:sz w:val="22"/>
          <w:lang w:val="fr-FR"/>
        </w:rPr>
        <w:t xml:space="preserve">, </w:t>
      </w:r>
      <w:r w:rsidRPr="00D57007">
        <w:rPr>
          <w:rFonts w:ascii="Arial" w:hAnsi="Arial" w:cs="Arial"/>
          <w:i/>
          <w:iCs/>
          <w:sz w:val="22"/>
          <w:lang w:val="fr-FR"/>
        </w:rPr>
        <w:t>12</w:t>
      </w:r>
      <w:r w:rsidRPr="00D57007">
        <w:rPr>
          <w:rFonts w:ascii="Arial" w:hAnsi="Arial" w:cs="Arial"/>
          <w:sz w:val="22"/>
          <w:lang w:val="fr-FR"/>
        </w:rPr>
        <w:t>(1), 5308. https://doi.org/10.1038/s41467-021-25675-4</w:t>
      </w:r>
    </w:p>
    <w:p w14:paraId="156E9072"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Chen, J., Nie, Y., Liu, W., Wang, Z., &amp; Shen, W. (2017). </w:t>
      </w:r>
      <w:r w:rsidRPr="000620B1">
        <w:rPr>
          <w:rFonts w:ascii="Arial" w:hAnsi="Arial" w:cs="Arial"/>
          <w:sz w:val="22"/>
        </w:rPr>
        <w:t xml:space="preserve">Ammonia-Oxidizing Archaea Are More Resistant Than Denitrifiers to Seasonal Precipitation Changes in an Acidic Subtropical Forest Soil. </w:t>
      </w:r>
      <w:r w:rsidRPr="000620B1">
        <w:rPr>
          <w:rFonts w:ascii="Arial" w:hAnsi="Arial" w:cs="Arial"/>
          <w:i/>
          <w:iCs/>
          <w:sz w:val="22"/>
        </w:rPr>
        <w:t>Frontiers in Microbiology</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 1384. https://doi.org/10.3389/fmicb.2017.01384</w:t>
      </w:r>
    </w:p>
    <w:p w14:paraId="4DA819CA"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Daims, H., Lebedeva, E. V., Pjevac, P., Han, P., Herbold, C., Albertsen, M., Jehmlich, N., Palatinszky, M., Vierheilig, J., Bulaev, A., Kirkegaard, R. H., von Bergen, M., Rattei, T., Bendinger, B., Nielsen, P. H., &amp; Wagner, M. (2015). Complete nitrification by Nitrospira bacteria.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528</w:t>
      </w:r>
      <w:r w:rsidRPr="000620B1">
        <w:rPr>
          <w:rFonts w:ascii="Arial" w:hAnsi="Arial" w:cs="Arial"/>
          <w:sz w:val="22"/>
        </w:rPr>
        <w:t>(7583), 504–509. https://doi.org/10.1038/nature16461</w:t>
      </w:r>
    </w:p>
    <w:p w14:paraId="44F232F3"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Deng, L., Peng, C., Kim, D.-G., Li, J., Liu, Y., Hai, X., Liu, Q., Huang, C., Shangguan, Z., &amp; Kuzyakov, Y. (2021). Drought effects on soil carbon and nitrogen dynamics in global natural ecosystems. </w:t>
      </w:r>
      <w:r w:rsidRPr="000620B1">
        <w:rPr>
          <w:rFonts w:ascii="Arial" w:hAnsi="Arial" w:cs="Arial"/>
          <w:i/>
          <w:iCs/>
          <w:sz w:val="22"/>
        </w:rPr>
        <w:t>Earth-Science Reviews</w:t>
      </w:r>
      <w:r w:rsidRPr="000620B1">
        <w:rPr>
          <w:rFonts w:ascii="Arial" w:hAnsi="Arial" w:cs="Arial"/>
          <w:sz w:val="22"/>
        </w:rPr>
        <w:t xml:space="preserve">, </w:t>
      </w:r>
      <w:r w:rsidRPr="000620B1">
        <w:rPr>
          <w:rFonts w:ascii="Arial" w:hAnsi="Arial" w:cs="Arial"/>
          <w:i/>
          <w:iCs/>
          <w:sz w:val="22"/>
        </w:rPr>
        <w:t>214</w:t>
      </w:r>
      <w:r w:rsidRPr="000620B1">
        <w:rPr>
          <w:rFonts w:ascii="Arial" w:hAnsi="Arial" w:cs="Arial"/>
          <w:sz w:val="22"/>
        </w:rPr>
        <w:t>, 103501. https://doi.org/10.1016/j.earscirev.2020.103501</w:t>
      </w:r>
    </w:p>
    <w:p w14:paraId="1A996294"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Falkowski, P. G., Fenchel, T., &amp; Delong, E. F. (2008). The Microbial Engines That Drive Earth’s Biogeochemical Cycles. </w:t>
      </w:r>
      <w:r w:rsidRPr="00D57007">
        <w:rPr>
          <w:rFonts w:ascii="Arial" w:hAnsi="Arial" w:cs="Arial"/>
          <w:i/>
          <w:iCs/>
          <w:sz w:val="22"/>
          <w:lang w:val="fr-FR"/>
        </w:rPr>
        <w:t>Science</w:t>
      </w:r>
      <w:r w:rsidRPr="00D57007">
        <w:rPr>
          <w:rFonts w:ascii="Arial" w:hAnsi="Arial" w:cs="Arial"/>
          <w:sz w:val="22"/>
          <w:lang w:val="fr-FR"/>
        </w:rPr>
        <w:t xml:space="preserve">, </w:t>
      </w:r>
      <w:r w:rsidRPr="00D57007">
        <w:rPr>
          <w:rFonts w:ascii="Arial" w:hAnsi="Arial" w:cs="Arial"/>
          <w:i/>
          <w:iCs/>
          <w:sz w:val="22"/>
          <w:lang w:val="fr-FR"/>
        </w:rPr>
        <w:t>320</w:t>
      </w:r>
      <w:r w:rsidRPr="00D57007">
        <w:rPr>
          <w:rFonts w:ascii="Arial" w:hAnsi="Arial" w:cs="Arial"/>
          <w:sz w:val="22"/>
          <w:lang w:val="fr-FR"/>
        </w:rPr>
        <w:t>(5879), 1034–1039. https://doi.org/10.1126/science.1153213</w:t>
      </w:r>
    </w:p>
    <w:p w14:paraId="09679A7D"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Flynn, N. E., Comas, L. H., Stewart, C. E., &amp; Fonte, S. J. (2023). </w:t>
      </w:r>
      <w:r w:rsidRPr="000620B1">
        <w:rPr>
          <w:rFonts w:ascii="Arial" w:hAnsi="Arial" w:cs="Arial"/>
          <w:sz w:val="22"/>
        </w:rPr>
        <w:t xml:space="preserve">High N availability decreases N uptake and yield under limited water availability in maize. </w:t>
      </w:r>
      <w:r w:rsidRPr="000620B1">
        <w:rPr>
          <w:rFonts w:ascii="Arial" w:hAnsi="Arial" w:cs="Arial"/>
          <w:i/>
          <w:iCs/>
          <w:sz w:val="22"/>
        </w:rPr>
        <w:t>Scientific Reports</w:t>
      </w:r>
      <w:r w:rsidRPr="000620B1">
        <w:rPr>
          <w:rFonts w:ascii="Arial" w:hAnsi="Arial" w:cs="Arial"/>
          <w:sz w:val="22"/>
        </w:rPr>
        <w:t xml:space="preserve">, </w:t>
      </w:r>
      <w:r w:rsidRPr="000620B1">
        <w:rPr>
          <w:rFonts w:ascii="Arial" w:hAnsi="Arial" w:cs="Arial"/>
          <w:i/>
          <w:iCs/>
          <w:sz w:val="22"/>
        </w:rPr>
        <w:t>13</w:t>
      </w:r>
      <w:r w:rsidRPr="000620B1">
        <w:rPr>
          <w:rFonts w:ascii="Arial" w:hAnsi="Arial" w:cs="Arial"/>
          <w:sz w:val="22"/>
        </w:rPr>
        <w:t>(1), 14269. https://doi.org/10.1038/s41598-023-40459-0</w:t>
      </w:r>
    </w:p>
    <w:p w14:paraId="669E7544"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Fuchslueger, L., Kastl, E.-M., Bauer, F., Kienzl, S., Hasibeder, R., Ladreiter-Knauss, T., Schmitt, M., Bahn, M., Schloter, M., Richter, A., &amp; Szukics, U. (2014). Effects of drought on nitrogen turnover and abundances of ammonia-oxidizers in mountain grassland. </w:t>
      </w:r>
      <w:r w:rsidRPr="00D57007">
        <w:rPr>
          <w:rFonts w:ascii="Arial" w:hAnsi="Arial" w:cs="Arial"/>
          <w:i/>
          <w:iCs/>
          <w:sz w:val="22"/>
          <w:lang w:val="fr-FR"/>
        </w:rPr>
        <w:t>Biogeosciences</w:t>
      </w:r>
      <w:r w:rsidRPr="00D57007">
        <w:rPr>
          <w:rFonts w:ascii="Arial" w:hAnsi="Arial" w:cs="Arial"/>
          <w:sz w:val="22"/>
          <w:lang w:val="fr-FR"/>
        </w:rPr>
        <w:t xml:space="preserve">, </w:t>
      </w:r>
      <w:r w:rsidRPr="00D57007">
        <w:rPr>
          <w:rFonts w:ascii="Arial" w:hAnsi="Arial" w:cs="Arial"/>
          <w:i/>
          <w:iCs/>
          <w:sz w:val="22"/>
          <w:lang w:val="fr-FR"/>
        </w:rPr>
        <w:t>11</w:t>
      </w:r>
      <w:r w:rsidRPr="00D57007">
        <w:rPr>
          <w:rFonts w:ascii="Arial" w:hAnsi="Arial" w:cs="Arial"/>
          <w:sz w:val="22"/>
          <w:lang w:val="fr-FR"/>
        </w:rPr>
        <w:t>(21), 6003–6015. https://doi.org/10.5194/bg-11-6003-2014</w:t>
      </w:r>
    </w:p>
    <w:p w14:paraId="680592F5"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Griffiths, B. S., &amp; Philippot, L. (2013). </w:t>
      </w:r>
      <w:r w:rsidRPr="000620B1">
        <w:rPr>
          <w:rFonts w:ascii="Arial" w:hAnsi="Arial" w:cs="Arial"/>
          <w:sz w:val="22"/>
        </w:rPr>
        <w:t xml:space="preserve">Insights into the resistance and resilience of the soil microbial community. </w:t>
      </w:r>
      <w:r w:rsidRPr="000620B1">
        <w:rPr>
          <w:rFonts w:ascii="Arial" w:hAnsi="Arial" w:cs="Arial"/>
          <w:i/>
          <w:iCs/>
          <w:sz w:val="22"/>
        </w:rPr>
        <w:t>FEMS Microbiology Reviews</w:t>
      </w:r>
      <w:r w:rsidRPr="000620B1">
        <w:rPr>
          <w:rFonts w:ascii="Arial" w:hAnsi="Arial" w:cs="Arial"/>
          <w:sz w:val="22"/>
        </w:rPr>
        <w:t xml:space="preserve">, </w:t>
      </w:r>
      <w:r w:rsidRPr="000620B1">
        <w:rPr>
          <w:rFonts w:ascii="Arial" w:hAnsi="Arial" w:cs="Arial"/>
          <w:i/>
          <w:iCs/>
          <w:sz w:val="22"/>
        </w:rPr>
        <w:t>37</w:t>
      </w:r>
      <w:r w:rsidRPr="000620B1">
        <w:rPr>
          <w:rFonts w:ascii="Arial" w:hAnsi="Arial" w:cs="Arial"/>
          <w:sz w:val="22"/>
        </w:rPr>
        <w:t>(2), 112–129. https://doi.org/10.1111/j.1574-6976.2012.00343.x</w:t>
      </w:r>
    </w:p>
    <w:p w14:paraId="38E3B85E"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Gruber, N., &amp; Galloway, J. N. (2008). An Earth-system perspective of the global nitrogen cycle.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51</w:t>
      </w:r>
      <w:r w:rsidRPr="000620B1">
        <w:rPr>
          <w:rFonts w:ascii="Arial" w:hAnsi="Arial" w:cs="Arial"/>
          <w:sz w:val="22"/>
        </w:rPr>
        <w:t>(7176), 293–296. https://doi.org/10.1038/nature06592</w:t>
      </w:r>
    </w:p>
    <w:p w14:paraId="1324AF30"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i, V., Rakovec, O., Markonis, Y., Hanel, M., &amp; Kumar, R. (2020). Increased future occurrences of the exceptional 2018–2019 Central European drought under global warming. </w:t>
      </w:r>
      <w:r w:rsidRPr="000620B1">
        <w:rPr>
          <w:rFonts w:ascii="Arial" w:hAnsi="Arial" w:cs="Arial"/>
          <w:i/>
          <w:iCs/>
          <w:sz w:val="22"/>
        </w:rPr>
        <w:t>Scientific Reports</w:t>
      </w:r>
      <w:r w:rsidRPr="000620B1">
        <w:rPr>
          <w:rFonts w:ascii="Arial" w:hAnsi="Arial" w:cs="Arial"/>
          <w:sz w:val="22"/>
        </w:rPr>
        <w:t xml:space="preserve">, </w:t>
      </w:r>
      <w:r w:rsidRPr="000620B1">
        <w:rPr>
          <w:rFonts w:ascii="Arial" w:hAnsi="Arial" w:cs="Arial"/>
          <w:i/>
          <w:iCs/>
          <w:sz w:val="22"/>
        </w:rPr>
        <w:t>10</w:t>
      </w:r>
      <w:r w:rsidRPr="000620B1">
        <w:rPr>
          <w:rFonts w:ascii="Arial" w:hAnsi="Arial" w:cs="Arial"/>
          <w:sz w:val="22"/>
        </w:rPr>
        <w:t>(1), 12207. https://doi.org/10.1038/s41598-020-68872-9</w:t>
      </w:r>
    </w:p>
    <w:p w14:paraId="01619165"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0620B1">
        <w:rPr>
          <w:rFonts w:ascii="Arial" w:hAnsi="Arial" w:cs="Arial"/>
          <w:i/>
          <w:iCs/>
          <w:sz w:val="22"/>
        </w:rPr>
        <w:t>Science Advance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6), eabb7118. https://doi.org/10.1126/sciadv.abb7118</w:t>
      </w:r>
    </w:p>
    <w:p w14:paraId="171371B6"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tmann, A. A., Barnard, R. L., Marhan, S., &amp; Niklaus, P. A. (2013). Effects of drought and N-fertilization on N cycling in two grassland soils. </w:t>
      </w:r>
      <w:r w:rsidRPr="000620B1">
        <w:rPr>
          <w:rFonts w:ascii="Arial" w:hAnsi="Arial" w:cs="Arial"/>
          <w:i/>
          <w:iCs/>
          <w:sz w:val="22"/>
        </w:rPr>
        <w:t>Oecologia</w:t>
      </w:r>
      <w:r w:rsidRPr="000620B1">
        <w:rPr>
          <w:rFonts w:ascii="Arial" w:hAnsi="Arial" w:cs="Arial"/>
          <w:sz w:val="22"/>
        </w:rPr>
        <w:t xml:space="preserve">, </w:t>
      </w:r>
      <w:r w:rsidRPr="000620B1">
        <w:rPr>
          <w:rFonts w:ascii="Arial" w:hAnsi="Arial" w:cs="Arial"/>
          <w:i/>
          <w:iCs/>
          <w:sz w:val="22"/>
        </w:rPr>
        <w:t>171</w:t>
      </w:r>
      <w:r w:rsidRPr="000620B1">
        <w:rPr>
          <w:rFonts w:ascii="Arial" w:hAnsi="Arial" w:cs="Arial"/>
          <w:sz w:val="22"/>
        </w:rPr>
        <w:t>(3), 705–717. https://doi.org/10.1007/s00442-012-2578-3</w:t>
      </w:r>
    </w:p>
    <w:p w14:paraId="5FFE186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tmann, A. A., &amp; Niklaus, P. A. (2012). Effects of simulated drought and nitrogen fertilizer on plant productivity and nitrous oxide (N2O) emissions of two pastures. </w:t>
      </w:r>
      <w:r w:rsidRPr="000620B1">
        <w:rPr>
          <w:rFonts w:ascii="Arial" w:hAnsi="Arial" w:cs="Arial"/>
          <w:i/>
          <w:iCs/>
          <w:sz w:val="22"/>
        </w:rPr>
        <w:t>Plant and Soil</w:t>
      </w:r>
      <w:r w:rsidRPr="000620B1">
        <w:rPr>
          <w:rFonts w:ascii="Arial" w:hAnsi="Arial" w:cs="Arial"/>
          <w:sz w:val="22"/>
        </w:rPr>
        <w:t xml:space="preserve">, </w:t>
      </w:r>
      <w:r w:rsidRPr="000620B1">
        <w:rPr>
          <w:rFonts w:ascii="Arial" w:hAnsi="Arial" w:cs="Arial"/>
          <w:i/>
          <w:iCs/>
          <w:sz w:val="22"/>
        </w:rPr>
        <w:t>361</w:t>
      </w:r>
      <w:r w:rsidRPr="000620B1">
        <w:rPr>
          <w:rFonts w:ascii="Arial" w:hAnsi="Arial" w:cs="Arial"/>
          <w:sz w:val="22"/>
        </w:rPr>
        <w:t>(1), 411–426. https://doi.org/10.1007/s11104-012-1248-x</w:t>
      </w:r>
    </w:p>
    <w:p w14:paraId="31FBF39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tmann, M., Frey, B., Mayer, J., Mäder, P., &amp; Widmer, F. (2015a). Distinct soil microbial diversity under long-term organic and conventional farming.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5), 1177–1194. https://doi.org/10.1038/ismej.2014.210</w:t>
      </w:r>
    </w:p>
    <w:p w14:paraId="29BDA04F"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artmann, M., Frey, B., Mayer, J., Mäder, P., &amp; Widmer, F. (2015b). Distinct soil microbial diversity under long-term organic and conventional farming.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9</w:t>
      </w:r>
      <w:r w:rsidRPr="000620B1">
        <w:rPr>
          <w:rFonts w:ascii="Arial" w:hAnsi="Arial" w:cs="Arial"/>
          <w:sz w:val="22"/>
        </w:rPr>
        <w:t>(5), 1177–1194. https://doi.org/10.1038/ismej.2014.210</w:t>
      </w:r>
    </w:p>
    <w:p w14:paraId="6ABBBB1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Homyak, P. M., Allison, S. D., Huxman, T. E., Goulden, M. L., &amp; Treseder, K. K. (2017). Effects of Drought Manipulation on Soil Nitrogen Cycling: A Meta-Analysis. </w:t>
      </w:r>
      <w:r w:rsidRPr="000620B1">
        <w:rPr>
          <w:rFonts w:ascii="Arial" w:hAnsi="Arial" w:cs="Arial"/>
          <w:i/>
          <w:iCs/>
          <w:sz w:val="22"/>
        </w:rPr>
        <w:t>Journal of Geophysical Research: Biogeosciences</w:t>
      </w:r>
      <w:r w:rsidRPr="000620B1">
        <w:rPr>
          <w:rFonts w:ascii="Arial" w:hAnsi="Arial" w:cs="Arial"/>
          <w:sz w:val="22"/>
        </w:rPr>
        <w:t xml:space="preserve">, </w:t>
      </w:r>
      <w:r w:rsidRPr="000620B1">
        <w:rPr>
          <w:rFonts w:ascii="Arial" w:hAnsi="Arial" w:cs="Arial"/>
          <w:i/>
          <w:iCs/>
          <w:sz w:val="22"/>
        </w:rPr>
        <w:t>122</w:t>
      </w:r>
      <w:r w:rsidRPr="000620B1">
        <w:rPr>
          <w:rFonts w:ascii="Arial" w:hAnsi="Arial" w:cs="Arial"/>
          <w:sz w:val="22"/>
        </w:rPr>
        <w:t>(12), 3260–3272. https://doi.org/10.1002/2017JG004146</w:t>
      </w:r>
    </w:p>
    <w:p w14:paraId="3F05F4C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aurin, A., Mihelič, R., Kastelec, D., Grčman, H., Bru, D., Philippot, L., &amp; Suhadolc, M. (2018). Resilience of bacteria, archaea, fungi and N-cycling microbial guilds under plough and conservation tillage, to agricultural drought.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20</w:t>
      </w:r>
      <w:r w:rsidRPr="000620B1">
        <w:rPr>
          <w:rFonts w:ascii="Arial" w:hAnsi="Arial" w:cs="Arial"/>
          <w:sz w:val="22"/>
        </w:rPr>
        <w:t>, 233–245. https://doi.org/10.1016/j.soilbio.2018.02.007</w:t>
      </w:r>
    </w:p>
    <w:p w14:paraId="628CDE7E"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its, K. D., Sedlacek, C. J., Lebedeva, E. V., Han, P., Bulaev, A., Pjevac, P., Daebeler, A., Romano, S., Albertsen, M., Stein, L. Y., Daims, H., &amp; Wagner, M. (2017). Kinetic analysis of a complete nitrifier reveals an oligotrophic lifestyle.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549</w:t>
      </w:r>
      <w:r w:rsidRPr="000620B1">
        <w:rPr>
          <w:rFonts w:ascii="Arial" w:hAnsi="Arial" w:cs="Arial"/>
          <w:sz w:val="22"/>
        </w:rPr>
        <w:t>(7671), 269–272. https://doi.org/10.1038/nature23679</w:t>
      </w:r>
    </w:p>
    <w:p w14:paraId="5140844E"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och, H., van Kessel, M. A. H. J., &amp; Lücker, S. (2019). Complete nitrification: Insights into the ecophysiology of comammox Nitrospira. </w:t>
      </w:r>
      <w:r w:rsidRPr="000620B1">
        <w:rPr>
          <w:rFonts w:ascii="Arial" w:hAnsi="Arial" w:cs="Arial"/>
          <w:i/>
          <w:iCs/>
          <w:sz w:val="22"/>
        </w:rPr>
        <w:t>Applied Microbiology and Biotechnology</w:t>
      </w:r>
      <w:r w:rsidRPr="000620B1">
        <w:rPr>
          <w:rFonts w:ascii="Arial" w:hAnsi="Arial" w:cs="Arial"/>
          <w:sz w:val="22"/>
        </w:rPr>
        <w:t xml:space="preserve">, </w:t>
      </w:r>
      <w:r w:rsidRPr="000620B1">
        <w:rPr>
          <w:rFonts w:ascii="Arial" w:hAnsi="Arial" w:cs="Arial"/>
          <w:i/>
          <w:iCs/>
          <w:sz w:val="22"/>
        </w:rPr>
        <w:t>103</w:t>
      </w:r>
      <w:r w:rsidRPr="000620B1">
        <w:rPr>
          <w:rFonts w:ascii="Arial" w:hAnsi="Arial" w:cs="Arial"/>
          <w:sz w:val="22"/>
        </w:rPr>
        <w:t>(1), 177–189. https://doi.org/10.1007/s00253-018-9486-3</w:t>
      </w:r>
    </w:p>
    <w:p w14:paraId="332079D5"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rause, H.-M., Stehle, B., Mayer, J., Mayer, M., Steffens, M., Mäder, P., &amp; Fliessbach, A. (2022). Biological soil quality and soil organic carbon change in biodynamic, organic, and conventional farming systems after 42 years. </w:t>
      </w:r>
      <w:r w:rsidRPr="000620B1">
        <w:rPr>
          <w:rFonts w:ascii="Arial" w:hAnsi="Arial" w:cs="Arial"/>
          <w:i/>
          <w:iCs/>
          <w:sz w:val="22"/>
        </w:rPr>
        <w:t>Agronomy for Sustainable Development</w:t>
      </w:r>
      <w:r w:rsidRPr="000620B1">
        <w:rPr>
          <w:rFonts w:ascii="Arial" w:hAnsi="Arial" w:cs="Arial"/>
          <w:sz w:val="22"/>
        </w:rPr>
        <w:t xml:space="preserve">, </w:t>
      </w:r>
      <w:r w:rsidRPr="000620B1">
        <w:rPr>
          <w:rFonts w:ascii="Arial" w:hAnsi="Arial" w:cs="Arial"/>
          <w:i/>
          <w:iCs/>
          <w:sz w:val="22"/>
        </w:rPr>
        <w:t>42</w:t>
      </w:r>
      <w:r w:rsidRPr="000620B1">
        <w:rPr>
          <w:rFonts w:ascii="Arial" w:hAnsi="Arial" w:cs="Arial"/>
          <w:sz w:val="22"/>
        </w:rPr>
        <w:t>(6), 117. https://doi.org/10.1007/s13593-022-00843-y</w:t>
      </w:r>
    </w:p>
    <w:p w14:paraId="7FEE9D84"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rüger, M., Potthast, K., Michalzik, B., Tischer, A., Küsel, K., Deckner, F. F. K., &amp; Herrmann, M. (2021). Drought and rewetting events enhance nitrate leaching and seepage-mediated translocation of microbes from beech forest soils.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54</w:t>
      </w:r>
      <w:r w:rsidRPr="000620B1">
        <w:rPr>
          <w:rFonts w:ascii="Arial" w:hAnsi="Arial" w:cs="Arial"/>
          <w:sz w:val="22"/>
        </w:rPr>
        <w:t>, 108153. https://doi.org/10.1016/j.soilbio.2021.108153</w:t>
      </w:r>
    </w:p>
    <w:p w14:paraId="001DD98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undel, D., Bodenhausen, N., Jørgensen, H. B., Truu, J., Birkhofer, K., Hedlund, K., Mäder, P., &amp; Fliessbach, A. (2020). Effects of simulated drought on biological soil quality, microbial diversity and yields under long-term conventional and organic agriculture. </w:t>
      </w:r>
      <w:r w:rsidRPr="000620B1">
        <w:rPr>
          <w:rFonts w:ascii="Arial" w:hAnsi="Arial" w:cs="Arial"/>
          <w:i/>
          <w:iCs/>
          <w:sz w:val="22"/>
        </w:rPr>
        <w:t>FEMS Microbiology Ecology</w:t>
      </w:r>
      <w:r w:rsidRPr="000620B1">
        <w:rPr>
          <w:rFonts w:ascii="Arial" w:hAnsi="Arial" w:cs="Arial"/>
          <w:sz w:val="22"/>
        </w:rPr>
        <w:t xml:space="preserve">, </w:t>
      </w:r>
      <w:r w:rsidRPr="000620B1">
        <w:rPr>
          <w:rFonts w:ascii="Arial" w:hAnsi="Arial" w:cs="Arial"/>
          <w:i/>
          <w:iCs/>
          <w:sz w:val="22"/>
        </w:rPr>
        <w:t>96</w:t>
      </w:r>
      <w:r w:rsidRPr="000620B1">
        <w:rPr>
          <w:rFonts w:ascii="Arial" w:hAnsi="Arial" w:cs="Arial"/>
          <w:sz w:val="22"/>
        </w:rPr>
        <w:t>(12), fiaa205. https://doi.org/10.1093/femsec/fiaa205</w:t>
      </w:r>
    </w:p>
    <w:p w14:paraId="142FAECC"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uypers, M. M. M., Marchant, H. K., &amp; Kartal, B. (2018). The microbial nitrogen-cycling network. </w:t>
      </w:r>
      <w:r w:rsidRPr="000620B1">
        <w:rPr>
          <w:rFonts w:ascii="Arial" w:hAnsi="Arial" w:cs="Arial"/>
          <w:i/>
          <w:iCs/>
          <w:sz w:val="22"/>
        </w:rPr>
        <w:t>Nature Reviews Microbiology</w:t>
      </w:r>
      <w:r w:rsidRPr="000620B1">
        <w:rPr>
          <w:rFonts w:ascii="Arial" w:hAnsi="Arial" w:cs="Arial"/>
          <w:sz w:val="22"/>
        </w:rPr>
        <w:t xml:space="preserve">, </w:t>
      </w:r>
      <w:r w:rsidRPr="000620B1">
        <w:rPr>
          <w:rFonts w:ascii="Arial" w:hAnsi="Arial" w:cs="Arial"/>
          <w:i/>
          <w:iCs/>
          <w:sz w:val="22"/>
        </w:rPr>
        <w:t>16</w:t>
      </w:r>
      <w:r w:rsidRPr="000620B1">
        <w:rPr>
          <w:rFonts w:ascii="Arial" w:hAnsi="Arial" w:cs="Arial"/>
          <w:sz w:val="22"/>
        </w:rPr>
        <w:t>(5), 263–276. https://doi.org/10.1038/nrmicro.2018.9</w:t>
      </w:r>
    </w:p>
    <w:p w14:paraId="045180E9"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Kuznetsova, A., Brockhoff, P. B., &amp; Christensen, R. H. B. (2017). lmerTest Package: Tests in Linear Mixed Effects Models. </w:t>
      </w:r>
      <w:r w:rsidRPr="000620B1">
        <w:rPr>
          <w:rFonts w:ascii="Arial" w:hAnsi="Arial" w:cs="Arial"/>
          <w:i/>
          <w:iCs/>
          <w:sz w:val="22"/>
        </w:rPr>
        <w:t>Journal of Statistical Software</w:t>
      </w:r>
      <w:r w:rsidRPr="000620B1">
        <w:rPr>
          <w:rFonts w:ascii="Arial" w:hAnsi="Arial" w:cs="Arial"/>
          <w:sz w:val="22"/>
        </w:rPr>
        <w:t xml:space="preserve">, </w:t>
      </w:r>
      <w:r w:rsidRPr="000620B1">
        <w:rPr>
          <w:rFonts w:ascii="Arial" w:hAnsi="Arial" w:cs="Arial"/>
          <w:i/>
          <w:iCs/>
          <w:sz w:val="22"/>
        </w:rPr>
        <w:t>82</w:t>
      </w:r>
      <w:r w:rsidRPr="000620B1">
        <w:rPr>
          <w:rFonts w:ascii="Arial" w:hAnsi="Arial" w:cs="Arial"/>
          <w:sz w:val="22"/>
        </w:rPr>
        <w:t>, 1–26. https://doi.org/10.18637/jss.v082.i13</w:t>
      </w:r>
    </w:p>
    <w:p w14:paraId="45CB2059"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Lehtovirta-Morley, L. E. (2018). Ammonia oxidation: Ecology, physiology, biochemistry and why they must all come together. </w:t>
      </w:r>
      <w:r w:rsidRPr="000620B1">
        <w:rPr>
          <w:rFonts w:ascii="Arial" w:hAnsi="Arial" w:cs="Arial"/>
          <w:i/>
          <w:iCs/>
          <w:sz w:val="22"/>
        </w:rPr>
        <w:t>FEMS Microbiology Letters</w:t>
      </w:r>
      <w:r w:rsidRPr="000620B1">
        <w:rPr>
          <w:rFonts w:ascii="Arial" w:hAnsi="Arial" w:cs="Arial"/>
          <w:sz w:val="22"/>
        </w:rPr>
        <w:t xml:space="preserve">, </w:t>
      </w:r>
      <w:r w:rsidRPr="000620B1">
        <w:rPr>
          <w:rFonts w:ascii="Arial" w:hAnsi="Arial" w:cs="Arial"/>
          <w:i/>
          <w:iCs/>
          <w:sz w:val="22"/>
        </w:rPr>
        <w:t>365</w:t>
      </w:r>
      <w:r w:rsidRPr="000620B1">
        <w:rPr>
          <w:rFonts w:ascii="Arial" w:hAnsi="Arial" w:cs="Arial"/>
          <w:sz w:val="22"/>
        </w:rPr>
        <w:t>(9), fny058. https://doi.org/10.1093/femsle/fny058</w:t>
      </w:r>
    </w:p>
    <w:p w14:paraId="1CA4E117"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Leininger, S., Urich, T., Schloter, M., Schwark, L., Qi, J., Nicol, G. W., Prosser, J. I., Schuster, S. C., &amp; Schleper, C. (2006). Archaea predominate among ammonia-oxidizing prokaryotes in soils.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42</w:t>
      </w:r>
      <w:r w:rsidRPr="000620B1">
        <w:rPr>
          <w:rFonts w:ascii="Arial" w:hAnsi="Arial" w:cs="Arial"/>
          <w:sz w:val="22"/>
        </w:rPr>
        <w:t>(7104), 806–809. https://doi.org/10.1038/nature04983</w:t>
      </w:r>
    </w:p>
    <w:p w14:paraId="7C5BE47A"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López-Gutiérrez, J. C., Henry, S., Hallet, S., Martin-Laurent, F., Catroux, G., &amp; Philippot, L. (2004). </w:t>
      </w:r>
      <w:r w:rsidRPr="000620B1">
        <w:rPr>
          <w:rFonts w:ascii="Arial" w:hAnsi="Arial" w:cs="Arial"/>
          <w:sz w:val="22"/>
        </w:rPr>
        <w:t xml:space="preserve">Quantification of a novel group of nitrate-reducing bacteria in the environment by real-time PCR. </w:t>
      </w:r>
      <w:r w:rsidRPr="000620B1">
        <w:rPr>
          <w:rFonts w:ascii="Arial" w:hAnsi="Arial" w:cs="Arial"/>
          <w:i/>
          <w:iCs/>
          <w:sz w:val="22"/>
        </w:rPr>
        <w:t>Journal of Microbiological Methods</w:t>
      </w:r>
      <w:r w:rsidRPr="000620B1">
        <w:rPr>
          <w:rFonts w:ascii="Arial" w:hAnsi="Arial" w:cs="Arial"/>
          <w:sz w:val="22"/>
        </w:rPr>
        <w:t xml:space="preserve">, </w:t>
      </w:r>
      <w:r w:rsidRPr="000620B1">
        <w:rPr>
          <w:rFonts w:ascii="Arial" w:hAnsi="Arial" w:cs="Arial"/>
          <w:i/>
          <w:iCs/>
          <w:sz w:val="22"/>
        </w:rPr>
        <w:t>57</w:t>
      </w:r>
      <w:r w:rsidRPr="000620B1">
        <w:rPr>
          <w:rFonts w:ascii="Arial" w:hAnsi="Arial" w:cs="Arial"/>
          <w:sz w:val="22"/>
        </w:rPr>
        <w:t>(3), 399–407. https://doi.org/10.1016/j.mimet.2004.02.009</w:t>
      </w:r>
    </w:p>
    <w:p w14:paraId="6C591434"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Madsen, E. L. (2011). Microorganisms and their roles in fundamental biogeochemical cycles. </w:t>
      </w:r>
      <w:r w:rsidRPr="000620B1">
        <w:rPr>
          <w:rFonts w:ascii="Arial" w:hAnsi="Arial" w:cs="Arial"/>
          <w:i/>
          <w:iCs/>
          <w:sz w:val="22"/>
        </w:rPr>
        <w:t>Current Opinion in Biotechnology</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3), 456–464. https://doi.org/10.1016/j.copbio.2011.01.008</w:t>
      </w:r>
    </w:p>
    <w:p w14:paraId="306900B5"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Maeder, P., Fliessbach, A., Dubois, D., Gunst, L., Fried, P., &amp; Niggli, U. (2002). Soil Fertility and Biodiversity in Organic Farming. </w:t>
      </w:r>
      <w:r w:rsidRPr="000620B1">
        <w:rPr>
          <w:rFonts w:ascii="Arial" w:hAnsi="Arial" w:cs="Arial"/>
          <w:i/>
          <w:iCs/>
          <w:sz w:val="22"/>
        </w:rPr>
        <w:t>Science</w:t>
      </w:r>
      <w:r w:rsidRPr="000620B1">
        <w:rPr>
          <w:rFonts w:ascii="Arial" w:hAnsi="Arial" w:cs="Arial"/>
          <w:sz w:val="22"/>
        </w:rPr>
        <w:t xml:space="preserve">, </w:t>
      </w:r>
      <w:r w:rsidRPr="000620B1">
        <w:rPr>
          <w:rFonts w:ascii="Arial" w:hAnsi="Arial" w:cs="Arial"/>
          <w:i/>
          <w:iCs/>
          <w:sz w:val="22"/>
        </w:rPr>
        <w:t>296</w:t>
      </w:r>
      <w:r w:rsidRPr="000620B1">
        <w:rPr>
          <w:rFonts w:ascii="Arial" w:hAnsi="Arial" w:cs="Arial"/>
          <w:sz w:val="22"/>
        </w:rPr>
        <w:t>(5573), 1694–1697. https://doi.org/10.1126/science.1071148</w:t>
      </w:r>
    </w:p>
    <w:p w14:paraId="474CF64C"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Mayer, M., Krause, H.-M., Fliessbach, A., Mäder, P., &amp; Steffens, M. (2022). Fertilizer quality and labile soil organic matter fractions are vital for organic carbon sequestration in temperate arable soils within a long-term trial in Switzerland. </w:t>
      </w:r>
      <w:r w:rsidRPr="000620B1">
        <w:rPr>
          <w:rFonts w:ascii="Arial" w:hAnsi="Arial" w:cs="Arial"/>
          <w:i/>
          <w:iCs/>
          <w:sz w:val="22"/>
        </w:rPr>
        <w:t>Geoderma</w:t>
      </w:r>
      <w:r w:rsidRPr="000620B1">
        <w:rPr>
          <w:rFonts w:ascii="Arial" w:hAnsi="Arial" w:cs="Arial"/>
          <w:sz w:val="22"/>
        </w:rPr>
        <w:t xml:space="preserve">, </w:t>
      </w:r>
      <w:r w:rsidRPr="000620B1">
        <w:rPr>
          <w:rFonts w:ascii="Arial" w:hAnsi="Arial" w:cs="Arial"/>
          <w:i/>
          <w:iCs/>
          <w:sz w:val="22"/>
        </w:rPr>
        <w:t>426</w:t>
      </w:r>
      <w:r w:rsidRPr="000620B1">
        <w:rPr>
          <w:rFonts w:ascii="Arial" w:hAnsi="Arial" w:cs="Arial"/>
          <w:sz w:val="22"/>
        </w:rPr>
        <w:t>, 116080. https://doi.org/10.1016/j.geoderma.2022.116080</w:t>
      </w:r>
    </w:p>
    <w:p w14:paraId="6E919394"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McMurdie, P. J., &amp; Holmes, S. (2013). phyloseq: An R Package for Reproducible Interactive Analysis and Graphics of Microbiome Census Data. </w:t>
      </w:r>
      <w:r w:rsidRPr="000620B1">
        <w:rPr>
          <w:rFonts w:ascii="Arial" w:hAnsi="Arial" w:cs="Arial"/>
          <w:i/>
          <w:iCs/>
          <w:sz w:val="22"/>
        </w:rPr>
        <w:t>PLOS ONE</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4), e61217. https://doi.org/10.1371/journal.pone.0061217</w:t>
      </w:r>
    </w:p>
    <w:p w14:paraId="61D78A07"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Metze, D., Schnecker, J., Canarini, A., Fuchslueger, L., Koch, B. J., Stone, B. W., Hungate, B. A., Hausmann, B., Schmidt, H., Schaumberger, A., Bahn, M., Kaiser, C., &amp; Richter, A. (2023). Microbial growth under drought is confined to distinct taxa and modified by potential future climate conditions. </w:t>
      </w:r>
      <w:r w:rsidRPr="00D57007">
        <w:rPr>
          <w:rFonts w:ascii="Arial" w:hAnsi="Arial" w:cs="Arial"/>
          <w:i/>
          <w:iCs/>
          <w:sz w:val="22"/>
          <w:lang w:val="fr-FR"/>
        </w:rPr>
        <w:t>Nature Communications</w:t>
      </w:r>
      <w:r w:rsidRPr="00D57007">
        <w:rPr>
          <w:rFonts w:ascii="Arial" w:hAnsi="Arial" w:cs="Arial"/>
          <w:sz w:val="22"/>
          <w:lang w:val="fr-FR"/>
        </w:rPr>
        <w:t xml:space="preserve">, </w:t>
      </w:r>
      <w:r w:rsidRPr="00D57007">
        <w:rPr>
          <w:rFonts w:ascii="Arial" w:hAnsi="Arial" w:cs="Arial"/>
          <w:i/>
          <w:iCs/>
          <w:sz w:val="22"/>
          <w:lang w:val="fr-FR"/>
        </w:rPr>
        <w:t>14</w:t>
      </w:r>
      <w:r w:rsidRPr="00D57007">
        <w:rPr>
          <w:rFonts w:ascii="Arial" w:hAnsi="Arial" w:cs="Arial"/>
          <w:sz w:val="22"/>
          <w:lang w:val="fr-FR"/>
        </w:rPr>
        <w:t>(1), 5895. https://doi.org/10.1038/s41467-023-41524-y</w:t>
      </w:r>
    </w:p>
    <w:p w14:paraId="24D712B9"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Min, S.-K., Zhang, X., Zwiers, F. W., &amp; Hegerl, G. C. (2011). </w:t>
      </w:r>
      <w:r w:rsidRPr="000620B1">
        <w:rPr>
          <w:rFonts w:ascii="Arial" w:hAnsi="Arial" w:cs="Arial"/>
          <w:sz w:val="22"/>
        </w:rPr>
        <w:t xml:space="preserve">Human contribution to more-intense precipitation extremes. </w:t>
      </w:r>
      <w:r w:rsidRPr="000620B1">
        <w:rPr>
          <w:rFonts w:ascii="Arial" w:hAnsi="Arial" w:cs="Arial"/>
          <w:i/>
          <w:iCs/>
          <w:sz w:val="22"/>
        </w:rPr>
        <w:t>Nature</w:t>
      </w:r>
      <w:r w:rsidRPr="000620B1">
        <w:rPr>
          <w:rFonts w:ascii="Arial" w:hAnsi="Arial" w:cs="Arial"/>
          <w:sz w:val="22"/>
        </w:rPr>
        <w:t xml:space="preserve">, </w:t>
      </w:r>
      <w:r w:rsidRPr="000620B1">
        <w:rPr>
          <w:rFonts w:ascii="Arial" w:hAnsi="Arial" w:cs="Arial"/>
          <w:i/>
          <w:iCs/>
          <w:sz w:val="22"/>
        </w:rPr>
        <w:t>470</w:t>
      </w:r>
      <w:r w:rsidRPr="000620B1">
        <w:rPr>
          <w:rFonts w:ascii="Arial" w:hAnsi="Arial" w:cs="Arial"/>
          <w:sz w:val="22"/>
        </w:rPr>
        <w:t>(7334), 378–381. https://doi.org/10.1038/nature09763</w:t>
      </w:r>
    </w:p>
    <w:p w14:paraId="69F6176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Muyzer, G., de Waal, E. C., &amp; Uitterlinden, A. G. (1993). Profiling of complex microbial populations by denaturing gradient gel electrophoresis analysis of polymerase chain reaction-amplified genes coding for 16S rRNA.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59</w:t>
      </w:r>
      <w:r w:rsidRPr="000620B1">
        <w:rPr>
          <w:rFonts w:ascii="Arial" w:hAnsi="Arial" w:cs="Arial"/>
          <w:sz w:val="22"/>
        </w:rPr>
        <w:t>(3), 695–700.</w:t>
      </w:r>
    </w:p>
    <w:p w14:paraId="20ED90BC"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Ochsenreiter, T., Selezi, D., Quaiser, A., Bonch-Osmolovskaya, L., &amp; Schleper, C. (2003). Diversity and abundance of Crenarchaeota in terrestrial habitats studied by 16S RNA surveys and real time PCR. </w:t>
      </w:r>
      <w:r w:rsidRPr="000620B1">
        <w:rPr>
          <w:rFonts w:ascii="Arial" w:hAnsi="Arial" w:cs="Arial"/>
          <w:i/>
          <w:iCs/>
          <w:sz w:val="22"/>
        </w:rPr>
        <w:t>Environmental Microbiology</w:t>
      </w:r>
      <w:r w:rsidRPr="000620B1">
        <w:rPr>
          <w:rFonts w:ascii="Arial" w:hAnsi="Arial" w:cs="Arial"/>
          <w:sz w:val="22"/>
        </w:rPr>
        <w:t xml:space="preserve">, </w:t>
      </w:r>
      <w:r w:rsidRPr="000620B1">
        <w:rPr>
          <w:rFonts w:ascii="Arial" w:hAnsi="Arial" w:cs="Arial"/>
          <w:i/>
          <w:iCs/>
          <w:sz w:val="22"/>
        </w:rPr>
        <w:t>5</w:t>
      </w:r>
      <w:r w:rsidRPr="000620B1">
        <w:rPr>
          <w:rFonts w:ascii="Arial" w:hAnsi="Arial" w:cs="Arial"/>
          <w:sz w:val="22"/>
        </w:rPr>
        <w:t>(9), 787–797. https://doi.org/10.1046/j.1462-2920.2003.00476.x</w:t>
      </w:r>
    </w:p>
    <w:p w14:paraId="54D6317F"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Palomo, A., Dechesne, A., Cordero, O. X., &amp; Smets, B. F. (2022). Evolutionary Ecology of Natural Comammox Nitrospira Populations. </w:t>
      </w:r>
      <w:r w:rsidRPr="000620B1">
        <w:rPr>
          <w:rFonts w:ascii="Arial" w:hAnsi="Arial" w:cs="Arial"/>
          <w:i/>
          <w:iCs/>
          <w:sz w:val="22"/>
        </w:rPr>
        <w:t>mSystem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1), e01139-21. https://doi.org/10.1128/msystems.01139-21</w:t>
      </w:r>
    </w:p>
    <w:p w14:paraId="3835ADA1"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Peng, Z., Qian, X., Liu, Y., Li, X., Gao, H., An, Y., Qi, J., Jiang, L., Zhang, Y., Chen, S., Pan, H., Chen, B., Liang, C., van der Heijden, M. G. A., Wei, G., &amp; Jiao, S. (2024). Land conversion to agriculture induces taxonomic homogenization of soil microbial communities globally. </w:t>
      </w:r>
      <w:r w:rsidRPr="00D57007">
        <w:rPr>
          <w:rFonts w:ascii="Arial" w:hAnsi="Arial" w:cs="Arial"/>
          <w:i/>
          <w:iCs/>
          <w:sz w:val="22"/>
          <w:lang w:val="fr-FR"/>
        </w:rPr>
        <w:t>Nature Communications</w:t>
      </w:r>
      <w:r w:rsidRPr="00D57007">
        <w:rPr>
          <w:rFonts w:ascii="Arial" w:hAnsi="Arial" w:cs="Arial"/>
          <w:sz w:val="22"/>
          <w:lang w:val="fr-FR"/>
        </w:rPr>
        <w:t xml:space="preserve">, </w:t>
      </w:r>
      <w:r w:rsidRPr="00D57007">
        <w:rPr>
          <w:rFonts w:ascii="Arial" w:hAnsi="Arial" w:cs="Arial"/>
          <w:i/>
          <w:iCs/>
          <w:sz w:val="22"/>
          <w:lang w:val="fr-FR"/>
        </w:rPr>
        <w:t>15</w:t>
      </w:r>
      <w:r w:rsidRPr="00D57007">
        <w:rPr>
          <w:rFonts w:ascii="Arial" w:hAnsi="Arial" w:cs="Arial"/>
          <w:sz w:val="22"/>
          <w:lang w:val="fr-FR"/>
        </w:rPr>
        <w:t>(1), 3624. https://doi.org/10.1038/s41467-024-47348-8</w:t>
      </w:r>
    </w:p>
    <w:p w14:paraId="7E52C0D1"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Philippot, L., Chenu, C., Kappler, A., Rillig, M. C., &amp; Fierer, N. (2024). </w:t>
      </w:r>
      <w:r w:rsidRPr="000620B1">
        <w:rPr>
          <w:rFonts w:ascii="Arial" w:hAnsi="Arial" w:cs="Arial"/>
          <w:sz w:val="22"/>
        </w:rPr>
        <w:t xml:space="preserve">The interplay between microbial communities and soil properties. </w:t>
      </w:r>
      <w:r w:rsidRPr="000620B1">
        <w:rPr>
          <w:rFonts w:ascii="Arial" w:hAnsi="Arial" w:cs="Arial"/>
          <w:i/>
          <w:iCs/>
          <w:sz w:val="22"/>
        </w:rPr>
        <w:t>Nature Reviews Microbiology</w:t>
      </w:r>
      <w:r w:rsidRPr="000620B1">
        <w:rPr>
          <w:rFonts w:ascii="Arial" w:hAnsi="Arial" w:cs="Arial"/>
          <w:sz w:val="22"/>
        </w:rPr>
        <w:t xml:space="preserve">, </w:t>
      </w:r>
      <w:r w:rsidRPr="000620B1">
        <w:rPr>
          <w:rFonts w:ascii="Arial" w:hAnsi="Arial" w:cs="Arial"/>
          <w:i/>
          <w:iCs/>
          <w:sz w:val="22"/>
        </w:rPr>
        <w:t>22</w:t>
      </w:r>
      <w:r w:rsidRPr="000620B1">
        <w:rPr>
          <w:rFonts w:ascii="Arial" w:hAnsi="Arial" w:cs="Arial"/>
          <w:sz w:val="22"/>
        </w:rPr>
        <w:t>(4), 226–239. https://doi.org/10.1038/s41579-023-00980-5</w:t>
      </w:r>
    </w:p>
    <w:p w14:paraId="47BC0F21"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Philippot, L., Griffiths, B. S., &amp; Langenheder, S. (2021). Microbial Community Resilience across Ecosystems and Multiple Disturbances. </w:t>
      </w:r>
      <w:r w:rsidRPr="000620B1">
        <w:rPr>
          <w:rFonts w:ascii="Arial" w:hAnsi="Arial" w:cs="Arial"/>
          <w:i/>
          <w:iCs/>
          <w:sz w:val="22"/>
        </w:rPr>
        <w:t>Microbiology and Molecular Biology Reviews : MMBR</w:t>
      </w:r>
      <w:r w:rsidRPr="000620B1">
        <w:rPr>
          <w:rFonts w:ascii="Arial" w:hAnsi="Arial" w:cs="Arial"/>
          <w:sz w:val="22"/>
        </w:rPr>
        <w:t xml:space="preserve">, </w:t>
      </w:r>
      <w:r w:rsidRPr="000620B1">
        <w:rPr>
          <w:rFonts w:ascii="Arial" w:hAnsi="Arial" w:cs="Arial"/>
          <w:i/>
          <w:iCs/>
          <w:sz w:val="22"/>
        </w:rPr>
        <w:t>85</w:t>
      </w:r>
      <w:r w:rsidRPr="000620B1">
        <w:rPr>
          <w:rFonts w:ascii="Arial" w:hAnsi="Arial" w:cs="Arial"/>
          <w:sz w:val="22"/>
        </w:rPr>
        <w:t>(2), e00026-20. https://doi.org/10.1128/MMBR.00026-20</w:t>
      </w:r>
    </w:p>
    <w:p w14:paraId="149D52E9"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0620B1">
        <w:rPr>
          <w:rFonts w:ascii="Arial" w:hAnsi="Arial" w:cs="Arial"/>
          <w:i/>
          <w:iCs/>
          <w:sz w:val="22"/>
        </w:rPr>
        <w:t>Frontiers in Microbiology</w:t>
      </w:r>
      <w:r w:rsidRPr="000620B1">
        <w:rPr>
          <w:rFonts w:ascii="Arial" w:hAnsi="Arial" w:cs="Arial"/>
          <w:sz w:val="22"/>
        </w:rPr>
        <w:t xml:space="preserve">, </w:t>
      </w:r>
      <w:r w:rsidRPr="000620B1">
        <w:rPr>
          <w:rFonts w:ascii="Arial" w:hAnsi="Arial" w:cs="Arial"/>
          <w:i/>
          <w:iCs/>
          <w:sz w:val="22"/>
        </w:rPr>
        <w:t>8</w:t>
      </w:r>
      <w:r w:rsidRPr="000620B1">
        <w:rPr>
          <w:rFonts w:ascii="Arial" w:hAnsi="Arial" w:cs="Arial"/>
          <w:sz w:val="22"/>
        </w:rPr>
        <w:t>. https://www.frontiersin.org/articles/10.3389/fmicb.2017.01508</w:t>
      </w:r>
    </w:p>
    <w:p w14:paraId="72827A06"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Prosser, J. I. (2014). Soil Nitrifiers and Nitrification. In B. B. Ward, D. J. Arp, &amp; M. G. Klotz (Eds.), </w:t>
      </w:r>
      <w:r w:rsidRPr="000620B1">
        <w:rPr>
          <w:rFonts w:ascii="Arial" w:hAnsi="Arial" w:cs="Arial"/>
          <w:i/>
          <w:iCs/>
          <w:sz w:val="22"/>
        </w:rPr>
        <w:t>Nitrification</w:t>
      </w:r>
      <w:r w:rsidRPr="000620B1">
        <w:rPr>
          <w:rFonts w:ascii="Arial" w:hAnsi="Arial" w:cs="Arial"/>
          <w:sz w:val="22"/>
        </w:rPr>
        <w:t xml:space="preserve"> (pp. 347–383). ASM Press. https://doi.org/10.1128/9781555817145.ch14</w:t>
      </w:r>
    </w:p>
    <w:p w14:paraId="12904007"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Prosser, J. I., Hink, L., Gubry-Rangin, C., &amp; Nicol, G. W. (2020). Nitrous oxide production by ammonia oxidizers: Physiological diversity, niche differentiation and potential mitigation strategies. </w:t>
      </w:r>
      <w:r w:rsidRPr="000620B1">
        <w:rPr>
          <w:rFonts w:ascii="Arial" w:hAnsi="Arial" w:cs="Arial"/>
          <w:i/>
          <w:iCs/>
          <w:sz w:val="22"/>
        </w:rPr>
        <w:t>Global Change Biology</w:t>
      </w:r>
      <w:r w:rsidRPr="000620B1">
        <w:rPr>
          <w:rFonts w:ascii="Arial" w:hAnsi="Arial" w:cs="Arial"/>
          <w:sz w:val="22"/>
        </w:rPr>
        <w:t xml:space="preserve">, </w:t>
      </w:r>
      <w:r w:rsidRPr="000620B1">
        <w:rPr>
          <w:rFonts w:ascii="Arial" w:hAnsi="Arial" w:cs="Arial"/>
          <w:i/>
          <w:iCs/>
          <w:sz w:val="22"/>
        </w:rPr>
        <w:t>26</w:t>
      </w:r>
      <w:r w:rsidRPr="000620B1">
        <w:rPr>
          <w:rFonts w:ascii="Arial" w:hAnsi="Arial" w:cs="Arial"/>
          <w:sz w:val="22"/>
        </w:rPr>
        <w:t>(1), 103–118. https://doi.org/10.1111/gcb.14877</w:t>
      </w:r>
    </w:p>
    <w:p w14:paraId="42F50C28"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Romdhane, S., Spor, A., Banerjee, S., Breuil, M.-C., Bru, D., Chabbi, A., Hallin, S., Van Der Heijden, M. G. A., Saghai, A., &amp; Philippot, L. (2022). Land-use intensification differentially affects bacterial, fungal and protist communities and decreases microbiome network complexity. </w:t>
      </w:r>
      <w:r w:rsidRPr="000620B1">
        <w:rPr>
          <w:rFonts w:ascii="Arial" w:hAnsi="Arial" w:cs="Arial"/>
          <w:i/>
          <w:iCs/>
          <w:sz w:val="22"/>
        </w:rPr>
        <w:t>Environmental Microbiome</w:t>
      </w:r>
      <w:r w:rsidRPr="000620B1">
        <w:rPr>
          <w:rFonts w:ascii="Arial" w:hAnsi="Arial" w:cs="Arial"/>
          <w:sz w:val="22"/>
        </w:rPr>
        <w:t xml:space="preserve">, </w:t>
      </w:r>
      <w:r w:rsidRPr="000620B1">
        <w:rPr>
          <w:rFonts w:ascii="Arial" w:hAnsi="Arial" w:cs="Arial"/>
          <w:i/>
          <w:iCs/>
          <w:sz w:val="22"/>
        </w:rPr>
        <w:t>17</w:t>
      </w:r>
      <w:r w:rsidRPr="000620B1">
        <w:rPr>
          <w:rFonts w:ascii="Arial" w:hAnsi="Arial" w:cs="Arial"/>
          <w:sz w:val="22"/>
        </w:rPr>
        <w:t>(1), 1. https://doi.org/10.1186/s40793-021-00396-9</w:t>
      </w:r>
    </w:p>
    <w:p w14:paraId="4DE03C89"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Rotthauwe, J. H., Witzel, K. P., &amp; Liesack, W. (1997). The ammonia monooxygenase structural gene amoA as a functional marker: Molecular fine-scale analysis of natural ammonia-oxidizing populations.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63</w:t>
      </w:r>
      <w:r w:rsidRPr="000620B1">
        <w:rPr>
          <w:rFonts w:ascii="Arial" w:hAnsi="Arial" w:cs="Arial"/>
          <w:sz w:val="22"/>
        </w:rPr>
        <w:t>(12), 4704–4712. https://doi.org/10.1128/aem.63.12.4704-4712.1997</w:t>
      </w:r>
    </w:p>
    <w:p w14:paraId="2E7F4417"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akoula, D., Koch, H., Frank, J., Jetten, M. S. M., van Kessel, M. A. H. J., &amp; Lücker, S. (2021). Enrichment and physiological characterization of a novel comammox Nitrospira indicates ammonium inhibition of complete nitrification. </w:t>
      </w:r>
      <w:r w:rsidRPr="000620B1">
        <w:rPr>
          <w:rFonts w:ascii="Arial" w:hAnsi="Arial" w:cs="Arial"/>
          <w:i/>
          <w:iCs/>
          <w:sz w:val="22"/>
        </w:rPr>
        <w:t>The ISME Journal</w:t>
      </w:r>
      <w:r w:rsidRPr="000620B1">
        <w:rPr>
          <w:rFonts w:ascii="Arial" w:hAnsi="Arial" w:cs="Arial"/>
          <w:sz w:val="22"/>
        </w:rPr>
        <w:t xml:space="preserve">, </w:t>
      </w:r>
      <w:r w:rsidRPr="000620B1">
        <w:rPr>
          <w:rFonts w:ascii="Arial" w:hAnsi="Arial" w:cs="Arial"/>
          <w:i/>
          <w:iCs/>
          <w:sz w:val="22"/>
        </w:rPr>
        <w:t>15</w:t>
      </w:r>
      <w:r w:rsidRPr="000620B1">
        <w:rPr>
          <w:rFonts w:ascii="Arial" w:hAnsi="Arial" w:cs="Arial"/>
          <w:sz w:val="22"/>
        </w:rPr>
        <w:t>(4), 1010–1024. https://doi.org/10.1038/s41396-020-00827-4</w:t>
      </w:r>
    </w:p>
    <w:p w14:paraId="6363E48B"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ala, O. E., Stuart Chapin, F., Iii, Armesto, J. J., Berlow, E., Bloomfield, J., Dirzo, R., Huber-Sanwald, E., Huenneke, L. F., Jackson, R. B., Kinzig, A., Leemans, R., Lodge, D. M., Mooney, H. A., Oesterheld, M., Poff, N. L., Sykes, M. T., Walker, B. H., Walker, M., &amp; Wall, D. H. (2000). Global Biodiversity Scenarios for the Year 2100. </w:t>
      </w:r>
      <w:r w:rsidRPr="000620B1">
        <w:rPr>
          <w:rFonts w:ascii="Arial" w:hAnsi="Arial" w:cs="Arial"/>
          <w:i/>
          <w:iCs/>
          <w:sz w:val="22"/>
        </w:rPr>
        <w:t>Science</w:t>
      </w:r>
      <w:r w:rsidRPr="000620B1">
        <w:rPr>
          <w:rFonts w:ascii="Arial" w:hAnsi="Arial" w:cs="Arial"/>
          <w:sz w:val="22"/>
        </w:rPr>
        <w:t xml:space="preserve">, </w:t>
      </w:r>
      <w:r w:rsidRPr="000620B1">
        <w:rPr>
          <w:rFonts w:ascii="Arial" w:hAnsi="Arial" w:cs="Arial"/>
          <w:i/>
          <w:iCs/>
          <w:sz w:val="22"/>
        </w:rPr>
        <w:t>287</w:t>
      </w:r>
      <w:r w:rsidRPr="000620B1">
        <w:rPr>
          <w:rFonts w:ascii="Arial" w:hAnsi="Arial" w:cs="Arial"/>
          <w:sz w:val="22"/>
        </w:rPr>
        <w:t>(5459), 1770–1774. https://doi.org/10.1126/science.287.5459.1770</w:t>
      </w:r>
    </w:p>
    <w:p w14:paraId="0A439F90"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anders, T., Fiencke, C., Hüpeden, J., Pfeiffer, E. M., &amp; Spieck, E. (2019). Cold Adapted Nitrosospira sp.: A Potential Crucial Contributor of Ammonia Oxidation in Cryosols of Permafrost-Affected Landscapes in Northeast Siberia. </w:t>
      </w:r>
      <w:r w:rsidRPr="000620B1">
        <w:rPr>
          <w:rFonts w:ascii="Arial" w:hAnsi="Arial" w:cs="Arial"/>
          <w:i/>
          <w:iCs/>
          <w:sz w:val="22"/>
        </w:rPr>
        <w:t>Microorganisms</w:t>
      </w:r>
      <w:r w:rsidRPr="000620B1">
        <w:rPr>
          <w:rFonts w:ascii="Arial" w:hAnsi="Arial" w:cs="Arial"/>
          <w:sz w:val="22"/>
        </w:rPr>
        <w:t xml:space="preserve">, </w:t>
      </w:r>
      <w:r w:rsidRPr="000620B1">
        <w:rPr>
          <w:rFonts w:ascii="Arial" w:hAnsi="Arial" w:cs="Arial"/>
          <w:i/>
          <w:iCs/>
          <w:sz w:val="22"/>
        </w:rPr>
        <w:t>7</w:t>
      </w:r>
      <w:r w:rsidRPr="000620B1">
        <w:rPr>
          <w:rFonts w:ascii="Arial" w:hAnsi="Arial" w:cs="Arial"/>
          <w:sz w:val="22"/>
        </w:rPr>
        <w:t>(12), Article 12. https://doi.org/10.3390/microorganisms7120699</w:t>
      </w:r>
    </w:p>
    <w:p w14:paraId="5F4CFC7A"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chärer, M.-L., Dietrich, L., Kundel, D., Mäder, P., &amp; Kahmen, A. (2022). Reduced plant water use can explain higher soil moisture in organic compared to conventional farming systems. </w:t>
      </w:r>
      <w:r w:rsidRPr="000620B1">
        <w:rPr>
          <w:rFonts w:ascii="Arial" w:hAnsi="Arial" w:cs="Arial"/>
          <w:i/>
          <w:iCs/>
          <w:sz w:val="22"/>
        </w:rPr>
        <w:t>Agriculture, Ecosystems &amp; Environment</w:t>
      </w:r>
      <w:r w:rsidRPr="000620B1">
        <w:rPr>
          <w:rFonts w:ascii="Arial" w:hAnsi="Arial" w:cs="Arial"/>
          <w:sz w:val="22"/>
        </w:rPr>
        <w:t xml:space="preserve">, </w:t>
      </w:r>
      <w:r w:rsidRPr="000620B1">
        <w:rPr>
          <w:rFonts w:ascii="Arial" w:hAnsi="Arial" w:cs="Arial"/>
          <w:i/>
          <w:iCs/>
          <w:sz w:val="22"/>
        </w:rPr>
        <w:t>332</w:t>
      </w:r>
      <w:r w:rsidRPr="000620B1">
        <w:rPr>
          <w:rFonts w:ascii="Arial" w:hAnsi="Arial" w:cs="Arial"/>
          <w:sz w:val="22"/>
        </w:rPr>
        <w:t>, 107915. https://doi.org/10.1016/j.agee.2022.107915</w:t>
      </w:r>
    </w:p>
    <w:p w14:paraId="277EB1C2"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chimel, J. P. (2018). Life in Dry Soils: Effects of Drought on Soil Microbial Communities and Processes. </w:t>
      </w:r>
      <w:r w:rsidRPr="000620B1">
        <w:rPr>
          <w:rFonts w:ascii="Arial" w:hAnsi="Arial" w:cs="Arial"/>
          <w:i/>
          <w:iCs/>
          <w:sz w:val="22"/>
        </w:rPr>
        <w:t>Annual Review of Ecology, Evolution, and Systematics</w:t>
      </w:r>
      <w:r w:rsidRPr="000620B1">
        <w:rPr>
          <w:rFonts w:ascii="Arial" w:hAnsi="Arial" w:cs="Arial"/>
          <w:sz w:val="22"/>
        </w:rPr>
        <w:t xml:space="preserve">, </w:t>
      </w:r>
      <w:r w:rsidRPr="000620B1">
        <w:rPr>
          <w:rFonts w:ascii="Arial" w:hAnsi="Arial" w:cs="Arial"/>
          <w:i/>
          <w:iCs/>
          <w:sz w:val="22"/>
        </w:rPr>
        <w:t>49</w:t>
      </w:r>
      <w:r w:rsidRPr="000620B1">
        <w:rPr>
          <w:rFonts w:ascii="Arial" w:hAnsi="Arial" w:cs="Arial"/>
          <w:sz w:val="22"/>
        </w:rPr>
        <w:t>(1), 409–432. https://doi.org/10.1146/annurev-ecolsys-110617-062614</w:t>
      </w:r>
    </w:p>
    <w:p w14:paraId="4276265C" w14:textId="77777777" w:rsidR="000620B1" w:rsidRPr="00D57007" w:rsidRDefault="000620B1" w:rsidP="000620B1">
      <w:pPr>
        <w:pStyle w:val="Bibliography"/>
        <w:rPr>
          <w:rFonts w:ascii="Arial" w:hAnsi="Arial" w:cs="Arial"/>
          <w:sz w:val="22"/>
          <w:lang w:val="fr-FR"/>
        </w:rPr>
      </w:pPr>
      <w:r w:rsidRPr="000620B1">
        <w:rPr>
          <w:rFonts w:ascii="Arial" w:hAnsi="Arial" w:cs="Arial"/>
          <w:sz w:val="22"/>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D57007">
        <w:rPr>
          <w:rFonts w:ascii="Arial" w:hAnsi="Arial" w:cs="Arial"/>
          <w:i/>
          <w:iCs/>
          <w:sz w:val="22"/>
          <w:lang w:val="fr-FR"/>
        </w:rPr>
        <w:t>The ISME Journal</w:t>
      </w:r>
      <w:r w:rsidRPr="00D57007">
        <w:rPr>
          <w:rFonts w:ascii="Arial" w:hAnsi="Arial" w:cs="Arial"/>
          <w:sz w:val="22"/>
          <w:lang w:val="fr-FR"/>
        </w:rPr>
        <w:t xml:space="preserve">, </w:t>
      </w:r>
      <w:r w:rsidRPr="00D57007">
        <w:rPr>
          <w:rFonts w:ascii="Arial" w:hAnsi="Arial" w:cs="Arial"/>
          <w:i/>
          <w:iCs/>
          <w:sz w:val="22"/>
          <w:lang w:val="fr-FR"/>
        </w:rPr>
        <w:t>14</w:t>
      </w:r>
      <w:r w:rsidRPr="00D57007">
        <w:rPr>
          <w:rFonts w:ascii="Arial" w:hAnsi="Arial" w:cs="Arial"/>
          <w:sz w:val="22"/>
          <w:lang w:val="fr-FR"/>
        </w:rPr>
        <w:t>(12), 3038–3053. https://doi.org/10.1038/s41396-020-00735-7</w:t>
      </w:r>
    </w:p>
    <w:p w14:paraId="49AA6AD1"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Shen, W., Le, S., Li, Y., &amp; Hu, F. (2016). </w:t>
      </w:r>
      <w:r w:rsidRPr="000620B1">
        <w:rPr>
          <w:rFonts w:ascii="Arial" w:hAnsi="Arial" w:cs="Arial"/>
          <w:sz w:val="22"/>
        </w:rPr>
        <w:t xml:space="preserve">SeqKit: A Cross-Platform and Ultrafast Toolkit for FASTA/Q File Manipulation. </w:t>
      </w:r>
      <w:r w:rsidRPr="000620B1">
        <w:rPr>
          <w:rFonts w:ascii="Arial" w:hAnsi="Arial" w:cs="Arial"/>
          <w:i/>
          <w:iCs/>
          <w:sz w:val="22"/>
        </w:rPr>
        <w:t>PLOS ONE</w:t>
      </w:r>
      <w:r w:rsidRPr="000620B1">
        <w:rPr>
          <w:rFonts w:ascii="Arial" w:hAnsi="Arial" w:cs="Arial"/>
          <w:sz w:val="22"/>
        </w:rPr>
        <w:t xml:space="preserve">, </w:t>
      </w:r>
      <w:r w:rsidRPr="000620B1">
        <w:rPr>
          <w:rFonts w:ascii="Arial" w:hAnsi="Arial" w:cs="Arial"/>
          <w:i/>
          <w:iCs/>
          <w:sz w:val="22"/>
        </w:rPr>
        <w:t>11</w:t>
      </w:r>
      <w:r w:rsidRPr="000620B1">
        <w:rPr>
          <w:rFonts w:ascii="Arial" w:hAnsi="Arial" w:cs="Arial"/>
          <w:sz w:val="22"/>
        </w:rPr>
        <w:t>(10), e0163962. https://doi.org/10.1371/journal.pone.0163962</w:t>
      </w:r>
    </w:p>
    <w:p w14:paraId="29D0B423"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tark, J. M., &amp; Firestone, M. K. (1995). Mechanisms for soil moisture effects on activity of nitrifying bacteria. </w:t>
      </w:r>
      <w:r w:rsidRPr="000620B1">
        <w:rPr>
          <w:rFonts w:ascii="Arial" w:hAnsi="Arial" w:cs="Arial"/>
          <w:i/>
          <w:iCs/>
          <w:sz w:val="22"/>
        </w:rPr>
        <w:t>Applied and Environmental Microbiology</w:t>
      </w:r>
      <w:r w:rsidRPr="000620B1">
        <w:rPr>
          <w:rFonts w:ascii="Arial" w:hAnsi="Arial" w:cs="Arial"/>
          <w:sz w:val="22"/>
        </w:rPr>
        <w:t xml:space="preserve">, </w:t>
      </w:r>
      <w:r w:rsidRPr="000620B1">
        <w:rPr>
          <w:rFonts w:ascii="Arial" w:hAnsi="Arial" w:cs="Arial"/>
          <w:i/>
          <w:iCs/>
          <w:sz w:val="22"/>
        </w:rPr>
        <w:t>61</w:t>
      </w:r>
      <w:r w:rsidRPr="000620B1">
        <w:rPr>
          <w:rFonts w:ascii="Arial" w:hAnsi="Arial" w:cs="Arial"/>
          <w:sz w:val="22"/>
        </w:rPr>
        <w:t>(1), 218–221. https://doi.org/10.1128/aem.61.1.218-221.1995</w:t>
      </w:r>
    </w:p>
    <w:p w14:paraId="469B5EE2"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uarez-Gutierrez, L., Müller, W. A., &amp; Marotzke, J. (2023). Extreme heat and drought typical of an end-of-century climate could occur over Europe soon and repeatedly. </w:t>
      </w:r>
      <w:r w:rsidRPr="000620B1">
        <w:rPr>
          <w:rFonts w:ascii="Arial" w:hAnsi="Arial" w:cs="Arial"/>
          <w:i/>
          <w:iCs/>
          <w:sz w:val="22"/>
        </w:rPr>
        <w:t>Communications Earth &amp; Environment</w:t>
      </w:r>
      <w:r w:rsidRPr="000620B1">
        <w:rPr>
          <w:rFonts w:ascii="Arial" w:hAnsi="Arial" w:cs="Arial"/>
          <w:sz w:val="22"/>
        </w:rPr>
        <w:t xml:space="preserve">, </w:t>
      </w:r>
      <w:r w:rsidRPr="000620B1">
        <w:rPr>
          <w:rFonts w:ascii="Arial" w:hAnsi="Arial" w:cs="Arial"/>
          <w:i/>
          <w:iCs/>
          <w:sz w:val="22"/>
        </w:rPr>
        <w:t>4</w:t>
      </w:r>
      <w:r w:rsidRPr="000620B1">
        <w:rPr>
          <w:rFonts w:ascii="Arial" w:hAnsi="Arial" w:cs="Arial"/>
          <w:sz w:val="22"/>
        </w:rPr>
        <w:t>(1), 1–11. https://doi.org/10.1038/s43247-023-01075-y</w:t>
      </w:r>
    </w:p>
    <w:p w14:paraId="5193D878"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Sun, Y., Tao, C., Deng, X., Liu, H., Shen, Z., Liu, Y., Li, R., Shen, Q., &amp; Geisen, S. (2022). Organic fertilization enhances the resistance and resilience of soil microbial communities under extreme drought. </w:t>
      </w:r>
      <w:r w:rsidRPr="000620B1">
        <w:rPr>
          <w:rFonts w:ascii="Arial" w:hAnsi="Arial" w:cs="Arial"/>
          <w:i/>
          <w:iCs/>
          <w:sz w:val="22"/>
        </w:rPr>
        <w:t>Journal of Advanced Research</w:t>
      </w:r>
      <w:r w:rsidRPr="000620B1">
        <w:rPr>
          <w:rFonts w:ascii="Arial" w:hAnsi="Arial" w:cs="Arial"/>
          <w:sz w:val="22"/>
        </w:rPr>
        <w:t xml:space="preserve">, </w:t>
      </w:r>
      <w:r w:rsidRPr="000620B1">
        <w:rPr>
          <w:rFonts w:ascii="Arial" w:hAnsi="Arial" w:cs="Arial"/>
          <w:i/>
          <w:iCs/>
          <w:sz w:val="22"/>
        </w:rPr>
        <w:t>47</w:t>
      </w:r>
      <w:r w:rsidRPr="000620B1">
        <w:rPr>
          <w:rFonts w:ascii="Arial" w:hAnsi="Arial" w:cs="Arial"/>
          <w:sz w:val="22"/>
        </w:rPr>
        <w:t>, 1–12. https://doi.org/10.1016/j.jare.2022.07.009</w:t>
      </w:r>
    </w:p>
    <w:p w14:paraId="2FE461AA"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Thion, C., &amp; Prosser, J. I. (2014). Differential response of nonadapted ammonia-oxidising archaea and bacteria to drying-rewetting stress. </w:t>
      </w:r>
      <w:r w:rsidRPr="000620B1">
        <w:rPr>
          <w:rFonts w:ascii="Arial" w:hAnsi="Arial" w:cs="Arial"/>
          <w:i/>
          <w:iCs/>
          <w:sz w:val="22"/>
        </w:rPr>
        <w:t>FEMS Microbiology Ecology</w:t>
      </w:r>
      <w:r w:rsidRPr="000620B1">
        <w:rPr>
          <w:rFonts w:ascii="Arial" w:hAnsi="Arial" w:cs="Arial"/>
          <w:sz w:val="22"/>
        </w:rPr>
        <w:t>, n/a-n/a. https://doi.org/10.1111/1574-6941.12395</w:t>
      </w:r>
    </w:p>
    <w:p w14:paraId="67838A13"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Tourna, M., Freitag, T. E., Nicol, G. W., &amp; Prosser, J. I. (2008). Growth, activity and temperature responses of ammonia-oxidizing archaea and bacteria in soil microcosms. </w:t>
      </w:r>
      <w:r w:rsidRPr="000620B1">
        <w:rPr>
          <w:rFonts w:ascii="Arial" w:hAnsi="Arial" w:cs="Arial"/>
          <w:i/>
          <w:iCs/>
          <w:sz w:val="22"/>
        </w:rPr>
        <w:t>Environmental Microbiology</w:t>
      </w:r>
      <w:r w:rsidRPr="000620B1">
        <w:rPr>
          <w:rFonts w:ascii="Arial" w:hAnsi="Arial" w:cs="Arial"/>
          <w:sz w:val="22"/>
        </w:rPr>
        <w:t xml:space="preserve">, </w:t>
      </w:r>
      <w:r w:rsidRPr="000620B1">
        <w:rPr>
          <w:rFonts w:ascii="Arial" w:hAnsi="Arial" w:cs="Arial"/>
          <w:i/>
          <w:iCs/>
          <w:sz w:val="22"/>
        </w:rPr>
        <w:t>10</w:t>
      </w:r>
      <w:r w:rsidRPr="000620B1">
        <w:rPr>
          <w:rFonts w:ascii="Arial" w:hAnsi="Arial" w:cs="Arial"/>
          <w:sz w:val="22"/>
        </w:rPr>
        <w:t>(5), 1357–1364. https://doi.org/10.1111/j.1462-2920.2007.01563.x</w:t>
      </w:r>
    </w:p>
    <w:p w14:paraId="3C54FA81"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Ullah, M. R., Corneo, P. E., &amp; Dijkstra, F. A. (2020). Inter-seasonal Nitrogen Loss with Drought Depends on Fertilizer Management in a Seminatural Australian Grassland. </w:t>
      </w:r>
      <w:r w:rsidRPr="000620B1">
        <w:rPr>
          <w:rFonts w:ascii="Arial" w:hAnsi="Arial" w:cs="Arial"/>
          <w:i/>
          <w:iCs/>
          <w:sz w:val="22"/>
        </w:rPr>
        <w:t>Ecosystems</w:t>
      </w:r>
      <w:r w:rsidRPr="000620B1">
        <w:rPr>
          <w:rFonts w:ascii="Arial" w:hAnsi="Arial" w:cs="Arial"/>
          <w:sz w:val="22"/>
        </w:rPr>
        <w:t xml:space="preserve">, </w:t>
      </w:r>
      <w:r w:rsidRPr="000620B1">
        <w:rPr>
          <w:rFonts w:ascii="Arial" w:hAnsi="Arial" w:cs="Arial"/>
          <w:i/>
          <w:iCs/>
          <w:sz w:val="22"/>
        </w:rPr>
        <w:t>23</w:t>
      </w:r>
      <w:r w:rsidRPr="000620B1">
        <w:rPr>
          <w:rFonts w:ascii="Arial" w:hAnsi="Arial" w:cs="Arial"/>
          <w:sz w:val="22"/>
        </w:rPr>
        <w:t>(6), 1281–1293. https://doi.org/10.1007/s10021-019-00469-4</w:t>
      </w:r>
    </w:p>
    <w:p w14:paraId="231B0D84"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0620B1">
        <w:rPr>
          <w:rFonts w:ascii="Arial" w:hAnsi="Arial" w:cs="Arial"/>
          <w:i/>
          <w:iCs/>
          <w:sz w:val="22"/>
        </w:rPr>
        <w:t>Nature Communications</w:t>
      </w:r>
      <w:r w:rsidRPr="000620B1">
        <w:rPr>
          <w:rFonts w:ascii="Arial" w:hAnsi="Arial" w:cs="Arial"/>
          <w:sz w:val="22"/>
        </w:rPr>
        <w:t xml:space="preserve">, </w:t>
      </w:r>
      <w:r w:rsidRPr="000620B1">
        <w:rPr>
          <w:rFonts w:ascii="Arial" w:hAnsi="Arial" w:cs="Arial"/>
          <w:i/>
          <w:iCs/>
          <w:sz w:val="22"/>
        </w:rPr>
        <w:t>14</w:t>
      </w:r>
      <w:r w:rsidRPr="000620B1">
        <w:rPr>
          <w:rFonts w:ascii="Arial" w:hAnsi="Arial" w:cs="Arial"/>
          <w:sz w:val="22"/>
        </w:rPr>
        <w:t>(1), 6218. https://doi.org/10.1038/s41467-023-41851-0</w:t>
      </w:r>
    </w:p>
    <w:p w14:paraId="5FE254F2"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Wagg, C., Bender, S. F., Widmer, F., &amp; van der Heijden, M. G. A. (2014). Soil biodiversity and soil community composition determine ecosystem multifunctionality. </w:t>
      </w:r>
      <w:r w:rsidRPr="000620B1">
        <w:rPr>
          <w:rFonts w:ascii="Arial" w:hAnsi="Arial" w:cs="Arial"/>
          <w:i/>
          <w:iCs/>
          <w:sz w:val="22"/>
        </w:rPr>
        <w:t>Proceedings of the National Academy of Sciences</w:t>
      </w:r>
      <w:r w:rsidRPr="000620B1">
        <w:rPr>
          <w:rFonts w:ascii="Arial" w:hAnsi="Arial" w:cs="Arial"/>
          <w:sz w:val="22"/>
        </w:rPr>
        <w:t xml:space="preserve">, </w:t>
      </w:r>
      <w:r w:rsidRPr="000620B1">
        <w:rPr>
          <w:rFonts w:ascii="Arial" w:hAnsi="Arial" w:cs="Arial"/>
          <w:i/>
          <w:iCs/>
          <w:sz w:val="22"/>
        </w:rPr>
        <w:t>111</w:t>
      </w:r>
      <w:r w:rsidRPr="000620B1">
        <w:rPr>
          <w:rFonts w:ascii="Arial" w:hAnsi="Arial" w:cs="Arial"/>
          <w:sz w:val="22"/>
        </w:rPr>
        <w:t>(14), 5266–5270. https://doi.org/10.1073/pnas.1320054111</w:t>
      </w:r>
    </w:p>
    <w:p w14:paraId="08E1B982"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Xu, A., Li, L., Xie, J., Gopalakrishnan, S., Zhang, R., Luo, Z., Cai, L., Liu, C., Wang, L., Anwar, S., &amp; Jiang, Y. (2022). Changes in Ammonia-Oxidizing Archaea and Bacterial Communities and Soil Nitrogen Dynamics in Response to Long-Term Nitrogen Fertilization. </w:t>
      </w:r>
      <w:r w:rsidRPr="000620B1">
        <w:rPr>
          <w:rFonts w:ascii="Arial" w:hAnsi="Arial" w:cs="Arial"/>
          <w:i/>
          <w:iCs/>
          <w:sz w:val="22"/>
        </w:rPr>
        <w:t>International Journal of Environmental Research and Public Health</w:t>
      </w:r>
      <w:r w:rsidRPr="000620B1">
        <w:rPr>
          <w:rFonts w:ascii="Arial" w:hAnsi="Arial" w:cs="Arial"/>
          <w:sz w:val="22"/>
        </w:rPr>
        <w:t xml:space="preserve">, </w:t>
      </w:r>
      <w:r w:rsidRPr="000620B1">
        <w:rPr>
          <w:rFonts w:ascii="Arial" w:hAnsi="Arial" w:cs="Arial"/>
          <w:i/>
          <w:iCs/>
          <w:sz w:val="22"/>
        </w:rPr>
        <w:t>19</w:t>
      </w:r>
      <w:r w:rsidRPr="000620B1">
        <w:rPr>
          <w:rFonts w:ascii="Arial" w:hAnsi="Arial" w:cs="Arial"/>
          <w:sz w:val="22"/>
        </w:rPr>
        <w:t>(5), 2732. https://doi.org/10.3390/ijerph19052732</w:t>
      </w:r>
    </w:p>
    <w:p w14:paraId="569671CA"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Xu, S., Wang, B., Li, Y., Jiang, D., Zhou, Y., Ding, A., Zong, Y., Ling, X., Zhang, S., &amp; Lu, H. (2020). Ubiquity, diversity, and activity of comammox </w:t>
      </w:r>
      <w:r w:rsidRPr="000620B1">
        <w:rPr>
          <w:rFonts w:ascii="Arial" w:hAnsi="Arial" w:cs="Arial"/>
          <w:i/>
          <w:iCs/>
          <w:sz w:val="22"/>
        </w:rPr>
        <w:t>Nitrospira</w:t>
      </w:r>
      <w:r w:rsidRPr="000620B1">
        <w:rPr>
          <w:rFonts w:ascii="Arial" w:hAnsi="Arial" w:cs="Arial"/>
          <w:sz w:val="22"/>
        </w:rPr>
        <w:t xml:space="preserve"> in agricultural soils.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706</w:t>
      </w:r>
      <w:r w:rsidRPr="000620B1">
        <w:rPr>
          <w:rFonts w:ascii="Arial" w:hAnsi="Arial" w:cs="Arial"/>
          <w:sz w:val="22"/>
        </w:rPr>
        <w:t>, 135684. https://doi.org/10.1016/j.scitotenv.2019.135684</w:t>
      </w:r>
    </w:p>
    <w:p w14:paraId="649829BF" w14:textId="77777777" w:rsidR="000620B1" w:rsidRPr="000620B1" w:rsidRDefault="000620B1" w:rsidP="000620B1">
      <w:pPr>
        <w:pStyle w:val="Bibliography"/>
        <w:rPr>
          <w:rFonts w:ascii="Arial" w:hAnsi="Arial" w:cs="Arial"/>
          <w:sz w:val="22"/>
        </w:rPr>
      </w:pPr>
      <w:r w:rsidRPr="00D57007">
        <w:rPr>
          <w:rFonts w:ascii="Arial" w:hAnsi="Arial" w:cs="Arial"/>
          <w:sz w:val="22"/>
          <w:lang w:val="fr-FR"/>
        </w:rPr>
        <w:t xml:space="preserve">Xu, X., Liu, Y., Tang, C., Yang, Y., Yu, L., Lesueur, D., Herrmann, L., Di, H., Li, Y., Li, Q., &amp; Xu, J. (2024). </w:t>
      </w:r>
      <w:r w:rsidRPr="000620B1">
        <w:rPr>
          <w:rFonts w:ascii="Arial" w:hAnsi="Arial" w:cs="Arial"/>
          <w:sz w:val="22"/>
        </w:rPr>
        <w:t xml:space="preserve">Microbial resistance and resilience to drought and rewetting modulate soil N2O emissions with different fertilizers.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917</w:t>
      </w:r>
      <w:r w:rsidRPr="000620B1">
        <w:rPr>
          <w:rFonts w:ascii="Arial" w:hAnsi="Arial" w:cs="Arial"/>
          <w:sz w:val="22"/>
        </w:rPr>
        <w:t>, 170380. https://doi.org/10.1016/j.scitotenv.2024.170380</w:t>
      </w:r>
    </w:p>
    <w:p w14:paraId="3C867CA6"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Zhao, Z., Huang, G., He, S., Zhou, N., Wang, M., Dang, C., Wang, J., &amp; Zheng, M. (2019). Abundance and community composition of comammox bacteria in different ecosystems by a universal primer set. </w:t>
      </w:r>
      <w:r w:rsidRPr="000620B1">
        <w:rPr>
          <w:rFonts w:ascii="Arial" w:hAnsi="Arial" w:cs="Arial"/>
          <w:i/>
          <w:iCs/>
          <w:sz w:val="22"/>
        </w:rPr>
        <w:t>Science of The Total Environment</w:t>
      </w:r>
      <w:r w:rsidRPr="000620B1">
        <w:rPr>
          <w:rFonts w:ascii="Arial" w:hAnsi="Arial" w:cs="Arial"/>
          <w:sz w:val="22"/>
        </w:rPr>
        <w:t xml:space="preserve">, </w:t>
      </w:r>
      <w:r w:rsidRPr="000620B1">
        <w:rPr>
          <w:rFonts w:ascii="Arial" w:hAnsi="Arial" w:cs="Arial"/>
          <w:i/>
          <w:iCs/>
          <w:sz w:val="22"/>
        </w:rPr>
        <w:t>691</w:t>
      </w:r>
      <w:r w:rsidRPr="000620B1">
        <w:rPr>
          <w:rFonts w:ascii="Arial" w:hAnsi="Arial" w:cs="Arial"/>
          <w:sz w:val="22"/>
        </w:rPr>
        <w:t>, 146–155. https://doi.org/10.1016/j.scitotenv.2019.07.131</w:t>
      </w:r>
    </w:p>
    <w:p w14:paraId="0E68B43D" w14:textId="77777777" w:rsidR="000620B1" w:rsidRPr="000620B1" w:rsidRDefault="000620B1" w:rsidP="000620B1">
      <w:pPr>
        <w:pStyle w:val="Bibliography"/>
        <w:rPr>
          <w:rFonts w:ascii="Arial" w:hAnsi="Arial" w:cs="Arial"/>
          <w:sz w:val="22"/>
        </w:rPr>
      </w:pPr>
      <w:r w:rsidRPr="000620B1">
        <w:rPr>
          <w:rFonts w:ascii="Arial" w:hAnsi="Arial" w:cs="Arial"/>
          <w:sz w:val="22"/>
        </w:rPr>
        <w:t xml:space="preserve">Zhao, Z.-B., He, J.-Z., Quan, Z., Wu, C.-F., Sheng, R., Zhang, L.-M., &amp; Geisen, S. (2020). Fertilization changes soil microbiome functioning, especially phagotrophic protists. </w:t>
      </w:r>
      <w:r w:rsidRPr="000620B1">
        <w:rPr>
          <w:rFonts w:ascii="Arial" w:hAnsi="Arial" w:cs="Arial"/>
          <w:i/>
          <w:iCs/>
          <w:sz w:val="22"/>
        </w:rPr>
        <w:t>Soil Biology and Biochemistry</w:t>
      </w:r>
      <w:r w:rsidRPr="000620B1">
        <w:rPr>
          <w:rFonts w:ascii="Arial" w:hAnsi="Arial" w:cs="Arial"/>
          <w:sz w:val="22"/>
        </w:rPr>
        <w:t xml:space="preserve">, </w:t>
      </w:r>
      <w:r w:rsidRPr="000620B1">
        <w:rPr>
          <w:rFonts w:ascii="Arial" w:hAnsi="Arial" w:cs="Arial"/>
          <w:i/>
          <w:iCs/>
          <w:sz w:val="22"/>
        </w:rPr>
        <w:t>148</w:t>
      </w:r>
      <w:r w:rsidRPr="000620B1">
        <w:rPr>
          <w:rFonts w:ascii="Arial" w:hAnsi="Arial" w:cs="Arial"/>
          <w:sz w:val="22"/>
        </w:rPr>
        <w:t>, 107863. https://doi.org/10.1016/j.soilbio.2020.107863</w:t>
      </w:r>
    </w:p>
    <w:p w14:paraId="37944F5A" w14:textId="29113C67" w:rsidR="00E5088A" w:rsidRPr="00ED68EC" w:rsidRDefault="000620B1" w:rsidP="00E5088A">
      <w:pPr>
        <w:pStyle w:val="Bibliography"/>
        <w:rPr>
          <w:rFonts w:ascii="Arial" w:hAnsi="Arial" w:cs="Arial"/>
          <w:sz w:val="22"/>
        </w:rPr>
      </w:pPr>
      <w:r>
        <w:rPr>
          <w:rFonts w:ascii="Arial" w:hAnsi="Arial" w:cs="Arial"/>
          <w:sz w:val="22"/>
        </w:rPr>
        <w:fldChar w:fldCharType="end"/>
      </w:r>
    </w:p>
    <w:p w14:paraId="0711901A" w14:textId="13F328B4" w:rsidR="006D66E5" w:rsidRPr="00ED68EC" w:rsidRDefault="006D66E5" w:rsidP="006D66E5">
      <w:pPr>
        <w:spacing w:line="480" w:lineRule="auto"/>
        <w:jc w:val="both"/>
        <w:rPr>
          <w:rFonts w:ascii="Arial" w:hAnsi="Arial" w:cs="Arial"/>
          <w:b/>
          <w:bCs/>
        </w:rPr>
      </w:pPr>
    </w:p>
    <w:p w14:paraId="47D1E121" w14:textId="77777777" w:rsidR="006D66E5" w:rsidRDefault="006D66E5" w:rsidP="00157A05">
      <w:pPr>
        <w:spacing w:after="0" w:line="480" w:lineRule="auto"/>
        <w:jc w:val="both"/>
        <w:rPr>
          <w:rFonts w:ascii="Arial" w:hAnsi="Arial" w:cs="Arial"/>
        </w:rPr>
      </w:pPr>
      <w:r>
        <w:rPr>
          <w:rFonts w:ascii="Arial" w:hAnsi="Arial" w:cs="Arial"/>
        </w:rPr>
        <w:t>FIGURE LABEL</w:t>
      </w:r>
    </w:p>
    <w:p w14:paraId="59B684DB" w14:textId="77777777" w:rsidR="00D55233" w:rsidRDefault="00D55233" w:rsidP="00157A05">
      <w:pPr>
        <w:spacing w:after="0" w:line="480" w:lineRule="auto"/>
        <w:jc w:val="both"/>
        <w:rPr>
          <w:rFonts w:ascii="Arial" w:hAnsi="Arial" w:cs="Arial"/>
          <w:vertAlign w:val="subscript"/>
        </w:rPr>
      </w:pPr>
    </w:p>
    <w:p w14:paraId="4A13A58B" w14:textId="77777777" w:rsidR="00C3231E" w:rsidRPr="00C3170F" w:rsidRDefault="00772852" w:rsidP="00C3170F">
      <w:pPr>
        <w:tabs>
          <w:tab w:val="left" w:pos="2285"/>
        </w:tabs>
        <w:spacing w:line="480" w:lineRule="auto"/>
        <w:jc w:val="both"/>
        <w:rPr>
          <w:rFonts w:ascii="Arial" w:hAnsi="Arial" w:cs="Arial"/>
          <w:i/>
          <w:iCs/>
          <w:color w:val="000000" w:themeColor="text1"/>
        </w:rPr>
      </w:pPr>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77777777" w:rsidR="00C3231E" w:rsidRPr="00B70336" w:rsidRDefault="00C3231E" w:rsidP="00157A05">
      <w:pPr>
        <w:spacing w:after="0" w:line="480" w:lineRule="auto"/>
        <w:jc w:val="both"/>
        <w:rPr>
          <w:rFonts w:ascii="Arial" w:hAnsi="Arial" w:cs="Arial"/>
        </w:rPr>
      </w:pPr>
    </w:p>
    <w:p w14:paraId="3992ECFF" w14:textId="77777777" w:rsidR="00C3231E" w:rsidRPr="00C3170F" w:rsidRDefault="00C3231E" w:rsidP="00157A05">
      <w:pPr>
        <w:spacing w:after="0" w:line="480" w:lineRule="auto"/>
        <w:jc w:val="both"/>
        <w:rPr>
          <w:rFonts w:ascii="Arial" w:hAnsi="Arial" w:cs="Arial"/>
          <w:i/>
          <w:iCs/>
        </w:rPr>
      </w:pPr>
      <w:r w:rsidRPr="00C3170F">
        <w:rPr>
          <w:rFonts w:ascii="Arial" w:hAnsi="Arial" w:cs="Arial"/>
          <w:i/>
          <w:iCs/>
        </w:rPr>
        <w:t xml:space="preserve">Figur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549AB94B" w14:textId="77777777" w:rsidR="00C3231E" w:rsidRPr="00C3170F" w:rsidRDefault="00C3231E" w:rsidP="00157A05">
      <w:pPr>
        <w:spacing w:after="0" w:line="480" w:lineRule="auto"/>
        <w:jc w:val="both"/>
        <w:rPr>
          <w:rFonts w:ascii="Arial" w:hAnsi="Arial" w:cs="Arial"/>
        </w:rPr>
      </w:pPr>
    </w:p>
    <w:p w14:paraId="4EC35719" w14:textId="77777777" w:rsidR="00625B66" w:rsidRPr="00112B9B" w:rsidRDefault="0006153B" w:rsidP="00157A05">
      <w:pPr>
        <w:spacing w:after="0" w:line="480" w:lineRule="auto"/>
        <w:jc w:val="both"/>
        <w:rPr>
          <w:rFonts w:ascii="Arial" w:hAnsi="Arial" w:cs="Arial"/>
          <w:i/>
          <w:iCs/>
        </w:rPr>
      </w:pPr>
      <w:r w:rsidRPr="00C3170F">
        <w:rPr>
          <w:rFonts w:ascii="Arial" w:hAnsi="Arial" w:cs="Arial"/>
          <w:i/>
          <w:iCs/>
        </w:rPr>
        <w:t xml:space="preserve">Figur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p>
    <w:p w14:paraId="36F146A7" w14:textId="77777777" w:rsidR="00625B66" w:rsidRPr="00B70336" w:rsidRDefault="00625B66" w:rsidP="00157A05">
      <w:pPr>
        <w:spacing w:after="0" w:line="480" w:lineRule="auto"/>
        <w:jc w:val="both"/>
        <w:rPr>
          <w:rFonts w:ascii="Arial" w:hAnsi="Arial" w:cs="Arial"/>
        </w:rPr>
      </w:pPr>
    </w:p>
    <w:p w14:paraId="61305613" w14:textId="77777777" w:rsidR="00B70336" w:rsidRDefault="009E6584" w:rsidP="00B70336">
      <w:pPr>
        <w:tabs>
          <w:tab w:val="left" w:pos="2285"/>
        </w:tabs>
        <w:spacing w:line="480" w:lineRule="auto"/>
        <w:jc w:val="both"/>
        <w:rPr>
          <w:rFonts w:ascii="Arial" w:hAnsi="Arial" w:cs="Arial"/>
          <w:i/>
          <w:iCs/>
          <w:color w:val="000000" w:themeColor="text1"/>
        </w:rPr>
      </w:pPr>
      <w:r w:rsidRPr="00112B9B">
        <w:rPr>
          <w:rFonts w:ascii="Arial" w:hAnsi="Arial" w:cs="Arial"/>
          <w:i/>
          <w:iCs/>
        </w:rPr>
        <w:t xml:space="preserve">Figur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B70336">
      <w:pPr>
        <w:tabs>
          <w:tab w:val="left" w:pos="2285"/>
        </w:tabs>
        <w:spacing w:line="480" w:lineRule="auto"/>
        <w:jc w:val="both"/>
        <w:rPr>
          <w:rFonts w:ascii="Arial" w:hAnsi="Arial" w:cs="Arial"/>
          <w:i/>
          <w:iCs/>
          <w:color w:val="000000" w:themeColor="text1"/>
        </w:rPr>
      </w:pPr>
    </w:p>
    <w:p w14:paraId="6D7DF1E6" w14:textId="77777777" w:rsidR="007C3FD0" w:rsidRPr="004A7D3B" w:rsidRDefault="007C3FD0" w:rsidP="00B70336">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ur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157A05">
      <w:pPr>
        <w:spacing w:after="0" w:line="480" w:lineRule="auto"/>
        <w:jc w:val="both"/>
        <w:rPr>
          <w:rFonts w:ascii="Arial" w:hAnsi="Arial" w:cs="Arial"/>
          <w:i/>
          <w:iCs/>
        </w:rPr>
      </w:pPr>
    </w:p>
    <w:p w14:paraId="470FAD2D" w14:textId="77777777" w:rsidR="007C2534" w:rsidRPr="00157A05" w:rsidRDefault="007C2534" w:rsidP="00157A05">
      <w:pPr>
        <w:spacing w:after="0" w:line="480" w:lineRule="auto"/>
        <w:jc w:val="both"/>
        <w:rPr>
          <w:rFonts w:ascii="Arial" w:hAnsi="Arial" w:cs="Arial"/>
        </w:rPr>
      </w:pPr>
    </w:p>
    <w:p w14:paraId="3F7360C7" w14:textId="77777777" w:rsidR="007C2534" w:rsidRPr="00157A05" w:rsidRDefault="007C2534" w:rsidP="00157A05">
      <w:pPr>
        <w:spacing w:after="0" w:line="480" w:lineRule="auto"/>
        <w:jc w:val="both"/>
        <w:rPr>
          <w:rFonts w:ascii="Arial" w:hAnsi="Arial" w:cs="Arial"/>
        </w:rPr>
      </w:pPr>
    </w:p>
    <w:p w14:paraId="48548C6E" w14:textId="77777777" w:rsidR="007C2534" w:rsidRPr="00157A05" w:rsidRDefault="007C2534" w:rsidP="00157A05">
      <w:pPr>
        <w:spacing w:after="0" w:line="480" w:lineRule="auto"/>
        <w:jc w:val="both"/>
        <w:rPr>
          <w:rFonts w:ascii="Arial" w:hAnsi="Arial" w:cs="Arial"/>
        </w:rPr>
      </w:pPr>
    </w:p>
    <w:p w14:paraId="6E9C4581" w14:textId="77777777" w:rsidR="007C2534" w:rsidRPr="00157A05" w:rsidRDefault="007C2534" w:rsidP="00157A05">
      <w:pPr>
        <w:spacing w:after="0" w:line="480" w:lineRule="auto"/>
        <w:jc w:val="both"/>
        <w:rPr>
          <w:rFonts w:ascii="Arial" w:hAnsi="Arial" w:cs="Arial"/>
        </w:rPr>
      </w:pPr>
    </w:p>
    <w:p w14:paraId="7C235521" w14:textId="77777777" w:rsidR="007C2534" w:rsidRPr="00157A05" w:rsidRDefault="007C2534" w:rsidP="00157A05">
      <w:pPr>
        <w:spacing w:after="0" w:line="480" w:lineRule="auto"/>
        <w:jc w:val="both"/>
        <w:rPr>
          <w:rFonts w:ascii="Arial" w:hAnsi="Arial" w:cs="Arial"/>
        </w:rPr>
      </w:pPr>
    </w:p>
    <w:p w14:paraId="7285C926" w14:textId="77777777" w:rsidR="00CA526F" w:rsidRPr="00157A05" w:rsidRDefault="00CA526F" w:rsidP="00157A05">
      <w:pPr>
        <w:spacing w:after="0" w:line="480" w:lineRule="auto"/>
        <w:jc w:val="both"/>
        <w:rPr>
          <w:rFonts w:ascii="Arial" w:hAnsi="Arial" w:cs="Arial"/>
        </w:rPr>
      </w:pPr>
    </w:p>
    <w:p w14:paraId="1182A1E1" w14:textId="77777777" w:rsidR="00CA526F" w:rsidRPr="00157A05" w:rsidRDefault="00CA526F" w:rsidP="00157A05">
      <w:pPr>
        <w:spacing w:after="0" w:line="480" w:lineRule="auto"/>
        <w:jc w:val="both"/>
        <w:rPr>
          <w:rFonts w:ascii="Arial" w:hAnsi="Arial" w:cs="Arial"/>
        </w:rPr>
      </w:pPr>
    </w:p>
    <w:p w14:paraId="5B88FDF1" w14:textId="77777777" w:rsidR="00CA526F" w:rsidRPr="00157A05" w:rsidRDefault="00CA526F" w:rsidP="00157A05">
      <w:pPr>
        <w:spacing w:after="0" w:line="480" w:lineRule="auto"/>
        <w:jc w:val="both"/>
        <w:rPr>
          <w:rFonts w:ascii="Arial" w:hAnsi="Arial" w:cs="Arial"/>
        </w:rPr>
      </w:pPr>
    </w:p>
    <w:p w14:paraId="3182F226" w14:textId="77777777" w:rsidR="00CA526F" w:rsidRPr="00157A05" w:rsidRDefault="00CA526F" w:rsidP="00157A05">
      <w:pPr>
        <w:spacing w:after="0" w:line="480" w:lineRule="auto"/>
        <w:jc w:val="both"/>
        <w:rPr>
          <w:rFonts w:ascii="Arial" w:hAnsi="Arial" w:cs="Arial"/>
        </w:rPr>
      </w:pPr>
    </w:p>
    <w:p w14:paraId="07906F5A" w14:textId="77777777" w:rsidR="00CA526F" w:rsidRPr="00157A05" w:rsidRDefault="00CA526F" w:rsidP="00157A05">
      <w:pPr>
        <w:spacing w:after="0" w:line="480" w:lineRule="auto"/>
        <w:jc w:val="both"/>
        <w:rPr>
          <w:rFonts w:ascii="Arial" w:hAnsi="Arial" w:cs="Arial"/>
        </w:rPr>
      </w:pPr>
    </w:p>
    <w:p w14:paraId="4B0C977A" w14:textId="77777777" w:rsidR="00CA526F" w:rsidRPr="00157A05" w:rsidRDefault="00CA526F" w:rsidP="00157A05">
      <w:pPr>
        <w:spacing w:after="0" w:line="480" w:lineRule="auto"/>
        <w:ind w:firstLine="720"/>
        <w:jc w:val="both"/>
        <w:rPr>
          <w:rFonts w:ascii="Arial" w:hAnsi="Arial" w:cs="Arial"/>
          <w:b/>
          <w:bCs/>
        </w:rPr>
      </w:pPr>
    </w:p>
    <w:p w14:paraId="3D1BFD9C" w14:textId="77777777" w:rsidR="00A54115" w:rsidRPr="00157A05" w:rsidRDefault="00A54115" w:rsidP="00157A05">
      <w:pPr>
        <w:spacing w:after="0" w:line="480" w:lineRule="auto"/>
        <w:jc w:val="both"/>
        <w:rPr>
          <w:rFonts w:ascii="Arial" w:hAnsi="Arial" w:cs="Arial"/>
        </w:rPr>
      </w:pPr>
    </w:p>
    <w:sectPr w:rsidR="00A54115" w:rsidRPr="00157A05" w:rsidSect="008D0A70">
      <w:footerReference w:type="default" r:id="rId1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 w:author="Laurent Philippot" w:date="2024-05-06T19:56:00Z" w:initials="LP">
    <w:p w14:paraId="43C2DC81" w14:textId="77777777" w:rsidR="007640CF" w:rsidRDefault="007640CF" w:rsidP="00511D98">
      <w:pPr>
        <w:pStyle w:val="list-inline-item"/>
        <w:numPr>
          <w:ilvl w:val="0"/>
          <w:numId w:val="10"/>
        </w:numPr>
        <w:shd w:val="clear" w:color="auto" w:fill="FFFFFF"/>
        <w:ind w:left="0"/>
        <w:rPr>
          <w:rFonts w:ascii="Arial" w:hAnsi="Arial" w:cs="Arial"/>
          <w:color w:val="595959"/>
          <w:sz w:val="21"/>
          <w:szCs w:val="21"/>
        </w:rPr>
      </w:pPr>
      <w:r>
        <w:rPr>
          <w:rStyle w:val="Hyperlink"/>
        </w:rPr>
        <w:annotationRef/>
      </w:r>
      <w:r>
        <w:rPr>
          <w:rStyle w:val="hlfld-contribauthor"/>
          <w:rFonts w:ascii="Arial" w:hAnsi="Arial" w:cs="Arial"/>
          <w:color w:val="595959"/>
          <w:sz w:val="21"/>
          <w:szCs w:val="21"/>
        </w:rPr>
        <w:t>Franciska T. de Vries </w:t>
      </w:r>
      <w:r>
        <w:rPr>
          <w:rStyle w:val="Emphasis"/>
          <w:rFonts w:ascii="Arial" w:hAnsi="Arial" w:cs="Arial"/>
          <w:color w:val="595959"/>
          <w:sz w:val="21"/>
          <w:szCs w:val="21"/>
        </w:rPr>
        <w:t>et al.</w:t>
      </w:r>
    </w:p>
    <w:p w14:paraId="2592122A" w14:textId="77777777" w:rsidR="007640CF" w:rsidRPr="00511D98" w:rsidRDefault="007640CF" w:rsidP="00511D98">
      <w:pPr>
        <w:shd w:val="clear" w:color="auto" w:fill="FFFFFF"/>
        <w:rPr>
          <w:rFonts w:ascii="Arial" w:hAnsi="Arial" w:cs="Arial"/>
          <w:color w:val="595959"/>
          <w:sz w:val="21"/>
          <w:szCs w:val="21"/>
          <w:lang w:val="fr-FR"/>
        </w:rPr>
      </w:pPr>
      <w:r w:rsidRPr="00511D98">
        <w:rPr>
          <w:rFonts w:ascii="Arial" w:hAnsi="Arial" w:cs="Arial"/>
          <w:color w:val="595959"/>
          <w:sz w:val="21"/>
          <w:szCs w:val="21"/>
          <w:lang w:val="fr-FR"/>
        </w:rPr>
        <w:t> </w:t>
      </w:r>
    </w:p>
    <w:p w14:paraId="6FCF8BCE" w14:textId="77777777" w:rsidR="007640CF" w:rsidRDefault="007640CF" w:rsidP="00511D98">
      <w:pPr>
        <w:shd w:val="clear" w:color="auto" w:fill="FFFFFF"/>
        <w:rPr>
          <w:rFonts w:ascii="Arial" w:hAnsi="Arial" w:cs="Arial"/>
          <w:color w:val="595959"/>
          <w:sz w:val="21"/>
          <w:szCs w:val="21"/>
        </w:rPr>
      </w:pPr>
      <w:r>
        <w:rPr>
          <w:rStyle w:val="ml-n1"/>
          <w:rFonts w:ascii="Arial" w:hAnsi="Arial" w:cs="Arial"/>
          <w:color w:val="595959"/>
          <w:sz w:val="21"/>
          <w:szCs w:val="21"/>
        </w:rPr>
        <w:t>,</w:t>
      </w:r>
    </w:p>
    <w:p w14:paraId="3E0D1E3F" w14:textId="083340AC" w:rsidR="007640CF" w:rsidRDefault="007640CF" w:rsidP="00511D98">
      <w:pPr>
        <w:pStyle w:val="CommentText"/>
      </w:pPr>
      <w:r>
        <w:rPr>
          <w:rStyle w:val="ml-1"/>
          <w:rFonts w:ascii="Arial" w:hAnsi="Arial" w:cs="Arial"/>
          <w:color w:val="595959"/>
          <w:sz w:val="21"/>
          <w:szCs w:val="21"/>
          <w:shd w:val="clear" w:color="auto" w:fill="FFFFFF"/>
        </w:rPr>
        <w:t>Harnessing rhizosphere microbiomes for drought-resilient crop production.</w:t>
      </w:r>
      <w:r>
        <w:rPr>
          <w:rStyle w:val="ml-1"/>
          <w:rFonts w:ascii="Arial" w:hAnsi="Arial" w:cs="Arial"/>
          <w:i/>
          <w:iCs/>
          <w:color w:val="595959"/>
          <w:sz w:val="21"/>
          <w:szCs w:val="21"/>
          <w:shd w:val="clear" w:color="auto" w:fill="FFFFFF"/>
        </w:rPr>
        <w:t>Science</w:t>
      </w:r>
      <w:r>
        <w:rPr>
          <w:rStyle w:val="ml-1"/>
          <w:rFonts w:ascii="Arial" w:hAnsi="Arial" w:cs="Arial"/>
          <w:b/>
          <w:bCs/>
          <w:color w:val="595959"/>
          <w:sz w:val="21"/>
          <w:szCs w:val="21"/>
          <w:shd w:val="clear" w:color="auto" w:fill="FFFFFF"/>
        </w:rPr>
        <w:t>368</w:t>
      </w:r>
      <w:r>
        <w:rPr>
          <w:rStyle w:val="ml-1"/>
          <w:rFonts w:ascii="Arial" w:hAnsi="Arial" w:cs="Arial"/>
          <w:color w:val="595959"/>
          <w:sz w:val="21"/>
          <w:szCs w:val="21"/>
          <w:shd w:val="clear" w:color="auto" w:fill="FFFFFF"/>
        </w:rPr>
        <w:t>,270-274(2020).DOI:</w:t>
      </w:r>
      <w:hyperlink r:id="rId1" w:history="1">
        <w:r>
          <w:rPr>
            <w:rStyle w:val="Hyperlink"/>
            <w:rFonts w:ascii="Arial" w:hAnsi="Arial" w:cs="Arial"/>
            <w:color w:val="CA2015"/>
            <w:sz w:val="21"/>
            <w:szCs w:val="21"/>
          </w:rPr>
          <w:t>10.1126/science.aaz5192</w:t>
        </w:r>
      </w:hyperlink>
    </w:p>
  </w:comment>
  <w:comment w:id="135" w:author="Laurent Philippot" w:date="2024-05-06T16:17:00Z" w:initials="LP">
    <w:p w14:paraId="1BBFDEDE" w14:textId="3CBD191E" w:rsidR="007640CF" w:rsidRDefault="007640CF">
      <w:pPr>
        <w:pStyle w:val="CommentText"/>
      </w:pPr>
      <w:r>
        <w:rPr>
          <w:rStyle w:val="CommentReference"/>
        </w:rPr>
        <w:annotationRef/>
      </w:r>
      <w:r>
        <w:rPr>
          <w:rFonts w:ascii="Segoe UI" w:hAnsi="Segoe UI" w:cs="Segoe UI"/>
          <w:color w:val="212121"/>
          <w:shd w:val="clear" w:color="auto" w:fill="FFFFFF"/>
        </w:rPr>
        <w:t>Hallin S, Jones CM, Schloter M, Philippot L. Relationship between N-cycling communities and ecosystem functioning in a 50-year-old fertilization experiment. ISME J. 2009 May;3(5):597-605. doi: 10.1038/ismej.2008.128. Epub 2009 Jan 15. PMID: 19148144.</w:t>
      </w:r>
    </w:p>
  </w:comment>
  <w:comment w:id="161" w:author="Laurent Philippot" w:date="2024-05-06T16:34:00Z" w:initials="LP">
    <w:p w14:paraId="3169B974" w14:textId="5E29F5B3" w:rsidR="007640CF" w:rsidRDefault="007640CF">
      <w:pPr>
        <w:pStyle w:val="CommentText"/>
      </w:pPr>
      <w:r>
        <w:rPr>
          <w:rStyle w:val="CommentReference"/>
        </w:rPr>
        <w:annotationRef/>
      </w:r>
      <w:r>
        <w:t>Keep only the relevant references</w:t>
      </w:r>
    </w:p>
  </w:comment>
  <w:comment w:id="205" w:author="Laurent Philippot" w:date="2024-05-06T16:41:00Z" w:initials="LP">
    <w:p w14:paraId="4BE00BA1" w14:textId="7BDF67E0" w:rsidR="007640CF" w:rsidRPr="0072446D" w:rsidRDefault="007640CF" w:rsidP="0072446D">
      <w:pPr>
        <w:autoSpaceDE w:val="0"/>
        <w:autoSpaceDN w:val="0"/>
        <w:adjustRightInd w:val="0"/>
        <w:spacing w:after="0" w:line="240" w:lineRule="auto"/>
        <w:rPr>
          <w:rFonts w:ascii="AdvOT46dcae81" w:hAnsi="AdvOT46dcae81" w:cs="AdvOT46dcae81"/>
          <w:color w:val="000000"/>
          <w:sz w:val="15"/>
          <w:szCs w:val="15"/>
          <w:lang w:val="en-GB"/>
        </w:rPr>
      </w:pPr>
      <w:r>
        <w:rPr>
          <w:rStyle w:val="CommentReference"/>
        </w:rPr>
        <w:annotationRef/>
      </w:r>
      <w:r w:rsidRPr="0072446D">
        <w:rPr>
          <w:rFonts w:ascii="AdvOT46dcae81" w:hAnsi="AdvOT46dcae81" w:cs="AdvOT46dcae81"/>
          <w:color w:val="000000"/>
          <w:sz w:val="15"/>
          <w:szCs w:val="15"/>
          <w:lang w:val="en-GB"/>
        </w:rPr>
        <w:t>Yachi S, Loreau M. 1999. Biodiversity and ecosystem productivity in a</w:t>
      </w:r>
      <w:r>
        <w:rPr>
          <w:rFonts w:ascii="AdvOT46dcae81" w:hAnsi="AdvOT46dcae81" w:cs="AdvOT46dcae81"/>
          <w:color w:val="000000"/>
          <w:sz w:val="15"/>
          <w:szCs w:val="15"/>
          <w:lang w:val="en-GB"/>
        </w:rPr>
        <w:t xml:space="preserve"> </w:t>
      </w:r>
      <w:r w:rsidRPr="0072446D">
        <w:rPr>
          <w:rFonts w:ascii="AdvOT46dcae81+fb" w:hAnsi="AdvOT46dcae81+fb" w:cs="AdvOT46dcae81+fb"/>
          <w:color w:val="000000"/>
          <w:sz w:val="15"/>
          <w:szCs w:val="15"/>
          <w:lang w:val="en-GB"/>
        </w:rPr>
        <w:t>fl</w:t>
      </w:r>
      <w:r w:rsidRPr="0072446D">
        <w:rPr>
          <w:rFonts w:ascii="AdvOT46dcae81" w:hAnsi="AdvOT46dcae81" w:cs="AdvOT46dcae81"/>
          <w:color w:val="000000"/>
          <w:sz w:val="15"/>
          <w:szCs w:val="15"/>
          <w:lang w:val="en-GB"/>
        </w:rPr>
        <w:t>uctuating environment: the insurance hypothesis. Proc Natl Acad Sci</w:t>
      </w:r>
    </w:p>
    <w:p w14:paraId="5FCE46BD" w14:textId="6D2AED90" w:rsidR="007640CF" w:rsidRPr="0072446D" w:rsidRDefault="007640CF" w:rsidP="0072446D">
      <w:pPr>
        <w:pStyle w:val="CommentText"/>
        <w:rPr>
          <w:lang w:val="en-GB"/>
        </w:rPr>
      </w:pPr>
      <w:r w:rsidRPr="0072446D">
        <w:rPr>
          <w:rFonts w:ascii="AdvOT46dcae81" w:hAnsi="AdvOT46dcae81" w:cs="AdvOT46dcae81"/>
          <w:color w:val="000000"/>
          <w:sz w:val="15"/>
          <w:szCs w:val="15"/>
          <w:lang w:val="en-GB"/>
        </w:rPr>
        <w:t>U S A 96:1463</w:t>
      </w:r>
      <w:r w:rsidRPr="0072446D">
        <w:rPr>
          <w:rFonts w:ascii="AdvOT46dcae81+20" w:hAnsi="AdvOT46dcae81+20" w:cs="AdvOT46dcae81+20"/>
          <w:color w:val="000000"/>
          <w:sz w:val="15"/>
          <w:szCs w:val="15"/>
          <w:lang w:val="en-GB"/>
        </w:rPr>
        <w:t>–</w:t>
      </w:r>
      <w:r w:rsidRPr="0072446D">
        <w:rPr>
          <w:rFonts w:ascii="AdvOT46dcae81" w:hAnsi="AdvOT46dcae81" w:cs="AdvOT46dcae81"/>
          <w:color w:val="000000"/>
          <w:sz w:val="15"/>
          <w:szCs w:val="15"/>
          <w:lang w:val="en-GB"/>
        </w:rPr>
        <w:t xml:space="preserve">1468. </w:t>
      </w:r>
      <w:r w:rsidRPr="0072446D">
        <w:rPr>
          <w:rFonts w:ascii="AdvOT46dcae81" w:hAnsi="AdvOT46dcae81" w:cs="AdvOT46dcae81"/>
          <w:color w:val="0000FF"/>
          <w:sz w:val="15"/>
          <w:szCs w:val="15"/>
          <w:lang w:val="en-GB"/>
        </w:rPr>
        <w:t>https://doi.org/10.1073/pnas.96.4.1463</w:t>
      </w:r>
      <w:r w:rsidRPr="0072446D">
        <w:rPr>
          <w:rFonts w:ascii="AdvOT46dcae81" w:hAnsi="AdvOT46dcae81" w:cs="AdvOT46dcae81"/>
          <w:color w:val="000000"/>
          <w:sz w:val="15"/>
          <w:szCs w:val="15"/>
          <w:lang w:val="en-GB"/>
        </w:rPr>
        <w:t>.</w:t>
      </w:r>
    </w:p>
  </w:comment>
  <w:comment w:id="274" w:author="Laurent Philippot" w:date="2024-05-07T11:09:00Z" w:initials="LP">
    <w:p w14:paraId="7E46E973" w14:textId="77777777" w:rsidR="007640CF" w:rsidRDefault="007640CF">
      <w:pPr>
        <w:pStyle w:val="CommentText"/>
        <w:rPr>
          <w:noProof/>
        </w:rPr>
      </w:pPr>
      <w:r>
        <w:rPr>
          <w:rStyle w:val="CommentReference"/>
        </w:rPr>
        <w:annotationRef/>
      </w:r>
      <w:r>
        <w:rPr>
          <w:noProof/>
        </w:rPr>
        <w:t>add the other one, some issue of Nature+ Nature schlepr AOA:</w:t>
      </w:r>
    </w:p>
    <w:p w14:paraId="701BF83D" w14:textId="203F7067" w:rsidR="007640CF" w:rsidRDefault="007640CF">
      <w:pPr>
        <w:pStyle w:val="CommentText"/>
      </w:pPr>
      <w:r>
        <w:rPr>
          <w:rFonts w:ascii="Segoe UI" w:hAnsi="Segoe UI" w:cs="Segoe UI"/>
          <w:color w:val="222222"/>
          <w:shd w:val="clear" w:color="auto" w:fill="FFFFFF"/>
        </w:rPr>
        <w:t>Leininger, S., Urich, T., Schloter, M. </w:t>
      </w:r>
      <w:r>
        <w:rPr>
          <w:rFonts w:ascii="Segoe UI" w:hAnsi="Segoe UI" w:cs="Segoe UI"/>
          <w:i/>
          <w:iCs/>
          <w:color w:val="222222"/>
          <w:shd w:val="clear" w:color="auto" w:fill="FFFFFF"/>
        </w:rPr>
        <w:t>et al.</w:t>
      </w:r>
      <w:r>
        <w:rPr>
          <w:rFonts w:ascii="Segoe UI" w:hAnsi="Segoe UI" w:cs="Segoe UI"/>
          <w:color w:val="222222"/>
          <w:shd w:val="clear" w:color="auto" w:fill="FFFFFF"/>
        </w:rPr>
        <w:t> Archaea predominate among ammonia-oxidizing prokaryotes in soils. </w:t>
      </w:r>
      <w:r>
        <w:rPr>
          <w:rFonts w:ascii="Segoe UI" w:hAnsi="Segoe UI" w:cs="Segoe UI"/>
          <w:i/>
          <w:iCs/>
          <w:color w:val="222222"/>
          <w:shd w:val="clear" w:color="auto" w:fill="FFFFFF"/>
        </w:rPr>
        <w:t>Nature</w:t>
      </w:r>
      <w:r>
        <w:rPr>
          <w:rFonts w:ascii="Segoe UI" w:hAnsi="Segoe UI" w:cs="Segoe UI"/>
          <w:color w:val="222222"/>
          <w:shd w:val="clear" w:color="auto" w:fill="FFFFFF"/>
        </w:rPr>
        <w:t> </w:t>
      </w:r>
      <w:r>
        <w:rPr>
          <w:rFonts w:ascii="Segoe UI" w:hAnsi="Segoe UI" w:cs="Segoe UI"/>
          <w:b/>
          <w:bCs/>
          <w:color w:val="222222"/>
          <w:shd w:val="clear" w:color="auto" w:fill="FFFFFF"/>
        </w:rPr>
        <w:t>442</w:t>
      </w:r>
      <w:r>
        <w:rPr>
          <w:rFonts w:ascii="Segoe UI" w:hAnsi="Segoe UI" w:cs="Segoe UI"/>
          <w:color w:val="222222"/>
          <w:shd w:val="clear" w:color="auto" w:fill="FFFFFF"/>
        </w:rPr>
        <w:t>, 806–809 (2006). https://doi.org/10.1038/nature04983</w:t>
      </w:r>
    </w:p>
  </w:comment>
  <w:comment w:id="278" w:author="Laurent Philippot" w:date="2024-05-07T11:24:00Z" w:initials="LP">
    <w:p w14:paraId="1DE6A36B" w14:textId="3417FF56" w:rsidR="007640CF" w:rsidRDefault="007640CF">
      <w:pPr>
        <w:pStyle w:val="CommentText"/>
      </w:pPr>
      <w:r>
        <w:rPr>
          <w:rStyle w:val="CommentReference"/>
        </w:rPr>
        <w:annotationRef/>
      </w:r>
    </w:p>
  </w:comment>
  <w:comment w:id="421" w:author="Laurent Philippot" w:date="2024-04-14T15:30:00Z" w:initials="LP">
    <w:p w14:paraId="3A482A95" w14:textId="77777777" w:rsidR="007640CF" w:rsidRDefault="007640CF">
      <w:pPr>
        <w:pStyle w:val="CommentText"/>
      </w:pPr>
      <w:r>
        <w:rPr>
          <w:rStyle w:val="CommentReference"/>
        </w:rPr>
        <w:annotationRef/>
      </w:r>
      <w:r>
        <w:rPr>
          <w:noProof/>
        </w:rPr>
        <w:t>weird phrasing</w:t>
      </w:r>
    </w:p>
  </w:comment>
  <w:comment w:id="435" w:author="Laurent Philippot" w:date="2024-04-09T15:27:00Z" w:initials="LP">
    <w:p w14:paraId="7D966F37" w14:textId="77777777" w:rsidR="007640CF" w:rsidRDefault="007640CF">
      <w:pPr>
        <w:pStyle w:val="CommentText"/>
      </w:pPr>
      <w:r>
        <w:rPr>
          <w:rStyle w:val="CommentReference"/>
        </w:rPr>
        <w:annotationRef/>
      </w:r>
      <w:r>
        <w:rPr>
          <w:noProof/>
        </w:rPr>
        <w:t xml:space="preserve">are you sure about the %? </w:t>
      </w:r>
    </w:p>
  </w:comment>
  <w:comment w:id="436" w:author="Laurent Philippot" w:date="2024-04-14T15:36:00Z" w:initials="LP">
    <w:p w14:paraId="0F359010" w14:textId="77777777" w:rsidR="007640CF" w:rsidRDefault="007640CF">
      <w:pPr>
        <w:pStyle w:val="CommentText"/>
      </w:pPr>
      <w:r>
        <w:rPr>
          <w:rStyle w:val="CommentReference"/>
        </w:rPr>
        <w:annotationRef/>
      </w:r>
      <w:r>
        <w:rPr>
          <w:noProof/>
        </w:rPr>
        <w:t>not sure it is neded, delete?</w:t>
      </w:r>
    </w:p>
  </w:comment>
  <w:comment w:id="437" w:author="Laurent Philippot" w:date="2024-04-09T16:55:00Z" w:initials="LP">
    <w:p w14:paraId="14E46BB0" w14:textId="77777777" w:rsidR="007640CF" w:rsidRDefault="007640CF">
      <w:pPr>
        <w:pStyle w:val="CommentText"/>
      </w:pPr>
      <w:r>
        <w:rPr>
          <w:rStyle w:val="CommentReference"/>
        </w:rPr>
        <w:annotationRef/>
      </w:r>
      <w:r>
        <w:rPr>
          <w:noProof/>
        </w:rPr>
        <w:t>Please add the AOA to AOB ratio in the sup figure</w:t>
      </w:r>
    </w:p>
  </w:comment>
  <w:comment w:id="440" w:author="Laurent Philippot" w:date="2024-04-11T15:20:00Z" w:initials="LP">
    <w:p w14:paraId="1A04096B" w14:textId="77777777" w:rsidR="007640CF" w:rsidRDefault="007640CF">
      <w:pPr>
        <w:pStyle w:val="CommentText"/>
      </w:pPr>
      <w:r>
        <w:rPr>
          <w:rStyle w:val="CommentReference"/>
        </w:rPr>
        <w:annotationRef/>
      </w:r>
      <w:r>
        <w:rPr>
          <w:noProof/>
        </w:rPr>
        <w:t>can't be the ony explaination: manure both in CONFYM and BIODYN</w:t>
      </w:r>
    </w:p>
  </w:comment>
  <w:comment w:id="441" w:author="Laurent Philippot" w:date="2024-04-09T13:24:00Z" w:initials="LP">
    <w:p w14:paraId="27EA167A" w14:textId="77777777" w:rsidR="007640CF" w:rsidRDefault="007640CF">
      <w:pPr>
        <w:pStyle w:val="CommentText"/>
      </w:pPr>
      <w:r>
        <w:rPr>
          <w:rStyle w:val="CommentReference"/>
        </w:rPr>
        <w:annotationRef/>
      </w:r>
      <w:r>
        <w:t>doi:10.1371/journal.pone.0160974</w:t>
      </w:r>
    </w:p>
  </w:comment>
  <w:comment w:id="439" w:author="Laurent Philippot" w:date="2024-04-12T13:43:00Z" w:initials="LP">
    <w:p w14:paraId="5A6D2088" w14:textId="77777777" w:rsidR="007640CF" w:rsidRDefault="007640CF">
      <w:pPr>
        <w:pStyle w:val="CommentText"/>
      </w:pPr>
      <w:r>
        <w:rPr>
          <w:rStyle w:val="CommentReference"/>
        </w:rPr>
        <w:annotationRef/>
      </w:r>
      <w:r>
        <w:rPr>
          <w:noProof/>
        </w:rPr>
        <w:t>true but not the explanation here cf GWC</w:t>
      </w:r>
    </w:p>
  </w:comment>
  <w:comment w:id="442" w:author="Laurent Philippot" w:date="2024-04-08T21:24:00Z" w:initials="LP">
    <w:p w14:paraId="2785F5EC" w14:textId="77777777" w:rsidR="007640CF" w:rsidRDefault="007640CF">
      <w:pPr>
        <w:pStyle w:val="CommentText"/>
      </w:pPr>
      <w:r>
        <w:rPr>
          <w:rStyle w:val="CommentReference"/>
        </w:rPr>
        <w:annotationRef/>
      </w:r>
      <w:r>
        <w:t>add this one</w:t>
      </w:r>
    </w:p>
    <w:p w14:paraId="59382384" w14:textId="77777777" w:rsidR="007640CF" w:rsidRDefault="007640CF">
      <w:pPr>
        <w:pStyle w:val="CommentText"/>
      </w:pPr>
      <w:r>
        <w:t xml:space="preserve">Dobbie and </w:t>
      </w:r>
      <w:r>
        <w:t>Smith  European Journal of Soil Science, December 2001, 52, 667±673</w:t>
      </w:r>
    </w:p>
  </w:comment>
  <w:comment w:id="443" w:author="Laurent Philippot" w:date="2024-04-08T21:28:00Z" w:initials="LP">
    <w:p w14:paraId="6E204403" w14:textId="77777777" w:rsidR="007640CF" w:rsidRDefault="007640CF">
      <w:pPr>
        <w:pStyle w:val="CommentText"/>
      </w:pPr>
      <w:r>
        <w:rPr>
          <w:rStyle w:val="CommentReference"/>
        </w:rPr>
        <w:annotationRef/>
      </w:r>
      <w:r>
        <w:t>Another one?</w:t>
      </w:r>
    </w:p>
  </w:comment>
  <w:comment w:id="449" w:author="Laurent Philippot" w:date="2024-04-10T12:50:00Z" w:initials="LP">
    <w:p w14:paraId="66DE257E" w14:textId="77777777" w:rsidR="007640CF" w:rsidRDefault="007640CF">
      <w:pPr>
        <w:pStyle w:val="CommentText"/>
      </w:pPr>
      <w:r>
        <w:rPr>
          <w:rStyle w:val="CommentReference"/>
        </w:rPr>
        <w:annotationRef/>
      </w:r>
      <w:r>
        <w:t>As the earth system changes in response to human activities, a critical objective is to predict how biogeochemical process rates (e.g. nitrification, decomposition) and ecosystem function (e.g. net ecosystem productivity) will change under future conditions. A particular challenge is that the microbial communities that drive many of these processes are capable of adapting to environmental change in ways that alter ecosystem functioning. Despite evidence that microbes can adapt to temperature, precipitation regimes, and redox fluctuations, microbial communities are typically not optimally adapted to their local environment. For example, temperature optima for growth and enzyme activity are often greater than in situ temperatures in their environment. Here we discuss fundamental constraints on microbial adaptation and suggest specific environments where microbial adaptation to climate change (or lack thereof) is most likely to alter ecosystem func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D1E3F" w15:done="0"/>
  <w15:commentEx w15:paraId="1BBFDEDE" w15:done="0"/>
  <w15:commentEx w15:paraId="3169B974" w15:done="0"/>
  <w15:commentEx w15:paraId="5FCE46BD" w15:done="0"/>
  <w15:commentEx w15:paraId="701BF83D" w15:done="0"/>
  <w15:commentEx w15:paraId="1DE6A36B" w15:done="0"/>
  <w15:commentEx w15:paraId="3A482A95" w15:done="0"/>
  <w15:commentEx w15:paraId="7D966F37" w15:done="0"/>
  <w15:commentEx w15:paraId="0F359010" w15:done="0"/>
  <w15:commentEx w15:paraId="14E46BB0" w15:done="0"/>
  <w15:commentEx w15:paraId="1A04096B" w15:done="0"/>
  <w15:commentEx w15:paraId="27EA167A" w15:done="0"/>
  <w15:commentEx w15:paraId="5A6D2088" w15:done="0"/>
  <w15:commentEx w15:paraId="59382384" w15:done="0"/>
  <w15:commentEx w15:paraId="6E204403" w15:done="0"/>
  <w15:commentEx w15:paraId="66DE25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D1E3F" w16cid:durableId="29E3B461"/>
  <w16cid:commentId w16cid:paraId="1BBFDEDE" w16cid:durableId="29E38113"/>
  <w16cid:commentId w16cid:paraId="3169B974" w16cid:durableId="29E38530"/>
  <w16cid:commentId w16cid:paraId="5FCE46BD" w16cid:durableId="29E386A1"/>
  <w16cid:commentId w16cid:paraId="701BF83D" w16cid:durableId="29E48A78"/>
  <w16cid:commentId w16cid:paraId="1DE6A36B" w16cid:durableId="29E48E00"/>
  <w16cid:commentId w16cid:paraId="3A482A95" w16cid:durableId="04E3B571"/>
  <w16cid:commentId w16cid:paraId="7D966F37" w16cid:durableId="58333928"/>
  <w16cid:commentId w16cid:paraId="0F359010" w16cid:durableId="14A50297"/>
  <w16cid:commentId w16cid:paraId="14E46BB0" w16cid:durableId="36A028A3"/>
  <w16cid:commentId w16cid:paraId="1A04096B" w16cid:durableId="3B4AE260"/>
  <w16cid:commentId w16cid:paraId="27EA167A" w16cid:durableId="21E93C88"/>
  <w16cid:commentId w16cid:paraId="5A6D2088" w16cid:durableId="59335DEC"/>
  <w16cid:commentId w16cid:paraId="59382384" w16cid:durableId="448F380F"/>
  <w16cid:commentId w16cid:paraId="6E204403" w16cid:durableId="73D5ACD7"/>
  <w16cid:commentId w16cid:paraId="66DE257E" w16cid:durableId="39ABF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E711D" w14:textId="77777777" w:rsidR="008D0A70" w:rsidRDefault="008D0A70" w:rsidP="001A136F">
      <w:pPr>
        <w:spacing w:after="0" w:line="240" w:lineRule="auto"/>
      </w:pPr>
      <w:r>
        <w:separator/>
      </w:r>
    </w:p>
  </w:endnote>
  <w:endnote w:type="continuationSeparator" w:id="0">
    <w:p w14:paraId="58A1990B" w14:textId="77777777" w:rsidR="008D0A70" w:rsidRDefault="008D0A70"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46dcae81">
    <w:altName w:val="Calibri"/>
    <w:panose1 w:val="020B0604020202020204"/>
    <w:charset w:val="00"/>
    <w:family w:val="swiss"/>
    <w:notTrueType/>
    <w:pitch w:val="default"/>
    <w:sig w:usb0="00000003" w:usb1="00000000" w:usb2="00000000" w:usb3="00000000" w:csb0="00000001" w:csb1="00000000"/>
  </w:font>
  <w:font w:name="AdvOT46dcae81+fb">
    <w:altName w:val="Calibri"/>
    <w:panose1 w:val="020B0604020202020204"/>
    <w:charset w:val="00"/>
    <w:family w:val="auto"/>
    <w:notTrueType/>
    <w:pitch w:val="default"/>
    <w:sig w:usb0="00000003" w:usb1="00000000" w:usb2="00000000" w:usb3="00000000" w:csb0="00000001" w:csb1="00000000"/>
  </w:font>
  <w:font w:name="AdvOT46dcae81+20">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CA58E" w14:textId="77777777" w:rsidR="008D0A70" w:rsidRDefault="008D0A70" w:rsidP="001A136F">
      <w:pPr>
        <w:spacing w:after="0" w:line="240" w:lineRule="auto"/>
      </w:pPr>
      <w:r>
        <w:separator/>
      </w:r>
    </w:p>
  </w:footnote>
  <w:footnote w:type="continuationSeparator" w:id="0">
    <w:p w14:paraId="3E85A4CC" w14:textId="77777777" w:rsidR="008D0A70" w:rsidRDefault="008D0A70"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145704057">
    <w:abstractNumId w:val="2"/>
  </w:num>
  <w:num w:numId="2" w16cid:durableId="433019089">
    <w:abstractNumId w:val="3"/>
  </w:num>
  <w:num w:numId="3" w16cid:durableId="1617559800">
    <w:abstractNumId w:val="4"/>
  </w:num>
  <w:num w:numId="4" w16cid:durableId="603613973">
    <w:abstractNumId w:val="7"/>
  </w:num>
  <w:num w:numId="5" w16cid:durableId="1751929389">
    <w:abstractNumId w:val="9"/>
  </w:num>
  <w:num w:numId="6" w16cid:durableId="1803428094">
    <w:abstractNumId w:val="0"/>
  </w:num>
  <w:num w:numId="7" w16cid:durableId="2016761478">
    <w:abstractNumId w:val="5"/>
  </w:num>
  <w:num w:numId="8" w16cid:durableId="11999901">
    <w:abstractNumId w:val="1"/>
  </w:num>
  <w:num w:numId="9" w16cid:durableId="2075161033">
    <w:abstractNumId w:val="8"/>
  </w:num>
  <w:num w:numId="10" w16cid:durableId="266087120">
    <w:abstractNumId w:val="6"/>
  </w:num>
  <w:num w:numId="11" w16cid:durableId="7995680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ent Philippot">
    <w15:presenceInfo w15:providerId="AD" w15:userId="S-1-5-21-3569255166-3711921035-3486062074-52939"/>
  </w15:person>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231AE"/>
    <w:rsid w:val="000303E9"/>
    <w:rsid w:val="00033A80"/>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85C98"/>
    <w:rsid w:val="00086596"/>
    <w:rsid w:val="00087384"/>
    <w:rsid w:val="000873E2"/>
    <w:rsid w:val="00087E86"/>
    <w:rsid w:val="00090941"/>
    <w:rsid w:val="00092EDE"/>
    <w:rsid w:val="0009315C"/>
    <w:rsid w:val="00096154"/>
    <w:rsid w:val="000968F9"/>
    <w:rsid w:val="00096D2C"/>
    <w:rsid w:val="000A3213"/>
    <w:rsid w:val="000A546C"/>
    <w:rsid w:val="000A5726"/>
    <w:rsid w:val="000A655C"/>
    <w:rsid w:val="000A67A5"/>
    <w:rsid w:val="000B03BB"/>
    <w:rsid w:val="000B12A0"/>
    <w:rsid w:val="000B3012"/>
    <w:rsid w:val="000B4EE4"/>
    <w:rsid w:val="000B6552"/>
    <w:rsid w:val="000B7DF4"/>
    <w:rsid w:val="000C08D3"/>
    <w:rsid w:val="000C2C7C"/>
    <w:rsid w:val="000C3AB8"/>
    <w:rsid w:val="000C623C"/>
    <w:rsid w:val="000D5853"/>
    <w:rsid w:val="000D5B16"/>
    <w:rsid w:val="000D63E7"/>
    <w:rsid w:val="000D73CF"/>
    <w:rsid w:val="000D79B2"/>
    <w:rsid w:val="000E2DF4"/>
    <w:rsid w:val="000E3235"/>
    <w:rsid w:val="000E6204"/>
    <w:rsid w:val="000E645C"/>
    <w:rsid w:val="000E6E56"/>
    <w:rsid w:val="000E7899"/>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3AC9"/>
    <w:rsid w:val="00124495"/>
    <w:rsid w:val="00131D7C"/>
    <w:rsid w:val="001338B9"/>
    <w:rsid w:val="00136A5B"/>
    <w:rsid w:val="00142496"/>
    <w:rsid w:val="00152010"/>
    <w:rsid w:val="00152125"/>
    <w:rsid w:val="00152F96"/>
    <w:rsid w:val="00156712"/>
    <w:rsid w:val="00157A05"/>
    <w:rsid w:val="00163811"/>
    <w:rsid w:val="00166143"/>
    <w:rsid w:val="00166D7B"/>
    <w:rsid w:val="00167F5D"/>
    <w:rsid w:val="00170210"/>
    <w:rsid w:val="00170F89"/>
    <w:rsid w:val="0017235D"/>
    <w:rsid w:val="00174262"/>
    <w:rsid w:val="0017518A"/>
    <w:rsid w:val="00180972"/>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9AD"/>
    <w:rsid w:val="001B2CC4"/>
    <w:rsid w:val="001B3445"/>
    <w:rsid w:val="001C3FCA"/>
    <w:rsid w:val="001C5335"/>
    <w:rsid w:val="001C63A5"/>
    <w:rsid w:val="001D4A2A"/>
    <w:rsid w:val="001D6892"/>
    <w:rsid w:val="001E5173"/>
    <w:rsid w:val="001F6783"/>
    <w:rsid w:val="0020034D"/>
    <w:rsid w:val="00206D48"/>
    <w:rsid w:val="00210507"/>
    <w:rsid w:val="002118D3"/>
    <w:rsid w:val="0022090A"/>
    <w:rsid w:val="00222DDD"/>
    <w:rsid w:val="00223654"/>
    <w:rsid w:val="00224134"/>
    <w:rsid w:val="00227227"/>
    <w:rsid w:val="00227786"/>
    <w:rsid w:val="00234FA7"/>
    <w:rsid w:val="00235470"/>
    <w:rsid w:val="0023608A"/>
    <w:rsid w:val="0023621D"/>
    <w:rsid w:val="00240FB8"/>
    <w:rsid w:val="0024214B"/>
    <w:rsid w:val="00243C35"/>
    <w:rsid w:val="0024409D"/>
    <w:rsid w:val="002474CE"/>
    <w:rsid w:val="0024773D"/>
    <w:rsid w:val="00247BAD"/>
    <w:rsid w:val="00247DF0"/>
    <w:rsid w:val="002526AC"/>
    <w:rsid w:val="00255F32"/>
    <w:rsid w:val="00257173"/>
    <w:rsid w:val="002617CD"/>
    <w:rsid w:val="00262E74"/>
    <w:rsid w:val="00266E7B"/>
    <w:rsid w:val="00270FC4"/>
    <w:rsid w:val="0027430B"/>
    <w:rsid w:val="00274337"/>
    <w:rsid w:val="002756C9"/>
    <w:rsid w:val="002769F3"/>
    <w:rsid w:val="0028276C"/>
    <w:rsid w:val="00283DED"/>
    <w:rsid w:val="00285CE5"/>
    <w:rsid w:val="00285F31"/>
    <w:rsid w:val="002914CB"/>
    <w:rsid w:val="00292936"/>
    <w:rsid w:val="002A09A7"/>
    <w:rsid w:val="002A50A0"/>
    <w:rsid w:val="002B0B9D"/>
    <w:rsid w:val="002B12F7"/>
    <w:rsid w:val="002B1514"/>
    <w:rsid w:val="002B1C53"/>
    <w:rsid w:val="002B1D71"/>
    <w:rsid w:val="002C1BC6"/>
    <w:rsid w:val="002C2FEE"/>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11BD7"/>
    <w:rsid w:val="00315A31"/>
    <w:rsid w:val="00316B3D"/>
    <w:rsid w:val="003207C8"/>
    <w:rsid w:val="0032109C"/>
    <w:rsid w:val="00321E5F"/>
    <w:rsid w:val="0032413D"/>
    <w:rsid w:val="00324FC9"/>
    <w:rsid w:val="00325FFA"/>
    <w:rsid w:val="003274DF"/>
    <w:rsid w:val="003315C4"/>
    <w:rsid w:val="003410D7"/>
    <w:rsid w:val="00341D95"/>
    <w:rsid w:val="003502FA"/>
    <w:rsid w:val="00351CB4"/>
    <w:rsid w:val="00353862"/>
    <w:rsid w:val="00357014"/>
    <w:rsid w:val="00360834"/>
    <w:rsid w:val="003617F9"/>
    <w:rsid w:val="003622EC"/>
    <w:rsid w:val="003671E4"/>
    <w:rsid w:val="00374139"/>
    <w:rsid w:val="003741CE"/>
    <w:rsid w:val="0037555A"/>
    <w:rsid w:val="00380A8F"/>
    <w:rsid w:val="003815CF"/>
    <w:rsid w:val="003834A0"/>
    <w:rsid w:val="00387868"/>
    <w:rsid w:val="0039192B"/>
    <w:rsid w:val="00393B30"/>
    <w:rsid w:val="003954F2"/>
    <w:rsid w:val="003A0A91"/>
    <w:rsid w:val="003A0CFB"/>
    <w:rsid w:val="003A11A1"/>
    <w:rsid w:val="003A2768"/>
    <w:rsid w:val="003A2BA7"/>
    <w:rsid w:val="003A57A3"/>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788E"/>
    <w:rsid w:val="003E7F23"/>
    <w:rsid w:val="003F0DAC"/>
    <w:rsid w:val="003F2673"/>
    <w:rsid w:val="003F47F8"/>
    <w:rsid w:val="003F5D05"/>
    <w:rsid w:val="00401693"/>
    <w:rsid w:val="00401A0D"/>
    <w:rsid w:val="00401A9A"/>
    <w:rsid w:val="00402F5F"/>
    <w:rsid w:val="0040508C"/>
    <w:rsid w:val="00406C0B"/>
    <w:rsid w:val="00407AC1"/>
    <w:rsid w:val="004131CE"/>
    <w:rsid w:val="00414BAC"/>
    <w:rsid w:val="00415770"/>
    <w:rsid w:val="0041764B"/>
    <w:rsid w:val="004206ED"/>
    <w:rsid w:val="00421098"/>
    <w:rsid w:val="00423A98"/>
    <w:rsid w:val="004256BB"/>
    <w:rsid w:val="004271A6"/>
    <w:rsid w:val="00427B4C"/>
    <w:rsid w:val="004307A9"/>
    <w:rsid w:val="0043406C"/>
    <w:rsid w:val="00436573"/>
    <w:rsid w:val="00443151"/>
    <w:rsid w:val="00443898"/>
    <w:rsid w:val="0044457D"/>
    <w:rsid w:val="0044470A"/>
    <w:rsid w:val="00445154"/>
    <w:rsid w:val="0044721C"/>
    <w:rsid w:val="004473D5"/>
    <w:rsid w:val="00452EF8"/>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84441"/>
    <w:rsid w:val="00484D26"/>
    <w:rsid w:val="00485576"/>
    <w:rsid w:val="0048626C"/>
    <w:rsid w:val="004874BD"/>
    <w:rsid w:val="0049175E"/>
    <w:rsid w:val="00492E3E"/>
    <w:rsid w:val="004930DD"/>
    <w:rsid w:val="0049351C"/>
    <w:rsid w:val="004955D5"/>
    <w:rsid w:val="004956E9"/>
    <w:rsid w:val="00495EDC"/>
    <w:rsid w:val="004A1054"/>
    <w:rsid w:val="004A669E"/>
    <w:rsid w:val="004B09A6"/>
    <w:rsid w:val="004B3226"/>
    <w:rsid w:val="004C0887"/>
    <w:rsid w:val="004C1658"/>
    <w:rsid w:val="004C38A7"/>
    <w:rsid w:val="004C54B6"/>
    <w:rsid w:val="004C6B7B"/>
    <w:rsid w:val="004D1422"/>
    <w:rsid w:val="004D3626"/>
    <w:rsid w:val="004D4320"/>
    <w:rsid w:val="004D500D"/>
    <w:rsid w:val="004E036E"/>
    <w:rsid w:val="004E1883"/>
    <w:rsid w:val="004E37E7"/>
    <w:rsid w:val="004F207F"/>
    <w:rsid w:val="004F573D"/>
    <w:rsid w:val="004F750D"/>
    <w:rsid w:val="004F7620"/>
    <w:rsid w:val="004F7D47"/>
    <w:rsid w:val="004F7DF8"/>
    <w:rsid w:val="00501CD8"/>
    <w:rsid w:val="00505ACF"/>
    <w:rsid w:val="005105B2"/>
    <w:rsid w:val="00511D98"/>
    <w:rsid w:val="00511EBC"/>
    <w:rsid w:val="005137EF"/>
    <w:rsid w:val="00514533"/>
    <w:rsid w:val="00520484"/>
    <w:rsid w:val="0052060D"/>
    <w:rsid w:val="00522C58"/>
    <w:rsid w:val="005260BF"/>
    <w:rsid w:val="0053115D"/>
    <w:rsid w:val="00532ABA"/>
    <w:rsid w:val="005347B0"/>
    <w:rsid w:val="00542DBC"/>
    <w:rsid w:val="005442EB"/>
    <w:rsid w:val="00544B2C"/>
    <w:rsid w:val="00546830"/>
    <w:rsid w:val="00547965"/>
    <w:rsid w:val="005512B1"/>
    <w:rsid w:val="0055223A"/>
    <w:rsid w:val="00555B25"/>
    <w:rsid w:val="00555B86"/>
    <w:rsid w:val="005560FC"/>
    <w:rsid w:val="005609E8"/>
    <w:rsid w:val="00560F9B"/>
    <w:rsid w:val="005627B0"/>
    <w:rsid w:val="00565302"/>
    <w:rsid w:val="00565E80"/>
    <w:rsid w:val="00566140"/>
    <w:rsid w:val="005725FA"/>
    <w:rsid w:val="0057376B"/>
    <w:rsid w:val="00573C46"/>
    <w:rsid w:val="00574143"/>
    <w:rsid w:val="00574389"/>
    <w:rsid w:val="005755FF"/>
    <w:rsid w:val="00577DD1"/>
    <w:rsid w:val="005812C2"/>
    <w:rsid w:val="0058253F"/>
    <w:rsid w:val="00582DD5"/>
    <w:rsid w:val="005907D2"/>
    <w:rsid w:val="00590839"/>
    <w:rsid w:val="005952AE"/>
    <w:rsid w:val="0059560F"/>
    <w:rsid w:val="005A2B8A"/>
    <w:rsid w:val="005A3AFB"/>
    <w:rsid w:val="005B1BAA"/>
    <w:rsid w:val="005B384B"/>
    <w:rsid w:val="005B454A"/>
    <w:rsid w:val="005B5EBE"/>
    <w:rsid w:val="005B62E7"/>
    <w:rsid w:val="005B6698"/>
    <w:rsid w:val="005B67E3"/>
    <w:rsid w:val="005B7470"/>
    <w:rsid w:val="005B751C"/>
    <w:rsid w:val="005B765D"/>
    <w:rsid w:val="005C2436"/>
    <w:rsid w:val="005C32A0"/>
    <w:rsid w:val="005C465C"/>
    <w:rsid w:val="005C4F10"/>
    <w:rsid w:val="005C712A"/>
    <w:rsid w:val="005C72D3"/>
    <w:rsid w:val="005D084B"/>
    <w:rsid w:val="005D0A70"/>
    <w:rsid w:val="005D6635"/>
    <w:rsid w:val="005E48B6"/>
    <w:rsid w:val="005E52A9"/>
    <w:rsid w:val="005E5426"/>
    <w:rsid w:val="005E640A"/>
    <w:rsid w:val="005E7228"/>
    <w:rsid w:val="005E7E55"/>
    <w:rsid w:val="005F2174"/>
    <w:rsid w:val="005F3FC9"/>
    <w:rsid w:val="005F4B47"/>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88C"/>
    <w:rsid w:val="00633899"/>
    <w:rsid w:val="006339E2"/>
    <w:rsid w:val="00633F87"/>
    <w:rsid w:val="006401CC"/>
    <w:rsid w:val="006419B6"/>
    <w:rsid w:val="00647155"/>
    <w:rsid w:val="00647F58"/>
    <w:rsid w:val="006543C9"/>
    <w:rsid w:val="00654419"/>
    <w:rsid w:val="00654CBB"/>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80204"/>
    <w:rsid w:val="006836A0"/>
    <w:rsid w:val="0068445C"/>
    <w:rsid w:val="00686C3C"/>
    <w:rsid w:val="006873A4"/>
    <w:rsid w:val="00687C4F"/>
    <w:rsid w:val="00693525"/>
    <w:rsid w:val="00694180"/>
    <w:rsid w:val="006A0BBD"/>
    <w:rsid w:val="006A2116"/>
    <w:rsid w:val="006A21BD"/>
    <w:rsid w:val="006C001A"/>
    <w:rsid w:val="006C473B"/>
    <w:rsid w:val="006C6977"/>
    <w:rsid w:val="006D1A9C"/>
    <w:rsid w:val="006D26D0"/>
    <w:rsid w:val="006D401B"/>
    <w:rsid w:val="006D5678"/>
    <w:rsid w:val="006D66E5"/>
    <w:rsid w:val="006D7562"/>
    <w:rsid w:val="006E4ECE"/>
    <w:rsid w:val="006E6AA5"/>
    <w:rsid w:val="006E7A72"/>
    <w:rsid w:val="006F1D1B"/>
    <w:rsid w:val="006F35AA"/>
    <w:rsid w:val="00705520"/>
    <w:rsid w:val="007062D2"/>
    <w:rsid w:val="00707269"/>
    <w:rsid w:val="0071516A"/>
    <w:rsid w:val="007152EF"/>
    <w:rsid w:val="00715653"/>
    <w:rsid w:val="0071677C"/>
    <w:rsid w:val="00720218"/>
    <w:rsid w:val="00721822"/>
    <w:rsid w:val="007228B3"/>
    <w:rsid w:val="00723C96"/>
    <w:rsid w:val="0072446D"/>
    <w:rsid w:val="00724589"/>
    <w:rsid w:val="007247FA"/>
    <w:rsid w:val="007248C5"/>
    <w:rsid w:val="00726A65"/>
    <w:rsid w:val="00727B35"/>
    <w:rsid w:val="007301D1"/>
    <w:rsid w:val="00730382"/>
    <w:rsid w:val="00734981"/>
    <w:rsid w:val="00735F1E"/>
    <w:rsid w:val="00740578"/>
    <w:rsid w:val="0074066A"/>
    <w:rsid w:val="007447D4"/>
    <w:rsid w:val="00747A1B"/>
    <w:rsid w:val="007503E7"/>
    <w:rsid w:val="007504CC"/>
    <w:rsid w:val="00751F91"/>
    <w:rsid w:val="00753AAE"/>
    <w:rsid w:val="00754271"/>
    <w:rsid w:val="0076037D"/>
    <w:rsid w:val="007609E5"/>
    <w:rsid w:val="007640CF"/>
    <w:rsid w:val="0077003D"/>
    <w:rsid w:val="00772852"/>
    <w:rsid w:val="00772D4B"/>
    <w:rsid w:val="00772D68"/>
    <w:rsid w:val="00772E22"/>
    <w:rsid w:val="007735D7"/>
    <w:rsid w:val="00776770"/>
    <w:rsid w:val="0077678A"/>
    <w:rsid w:val="00777092"/>
    <w:rsid w:val="007810AF"/>
    <w:rsid w:val="00785503"/>
    <w:rsid w:val="007900E0"/>
    <w:rsid w:val="00791F9E"/>
    <w:rsid w:val="007935D5"/>
    <w:rsid w:val="007945BD"/>
    <w:rsid w:val="00795462"/>
    <w:rsid w:val="007A2E98"/>
    <w:rsid w:val="007A6F80"/>
    <w:rsid w:val="007A6FF0"/>
    <w:rsid w:val="007B0A88"/>
    <w:rsid w:val="007B231B"/>
    <w:rsid w:val="007B32D3"/>
    <w:rsid w:val="007C2534"/>
    <w:rsid w:val="007C3FD0"/>
    <w:rsid w:val="007D17B9"/>
    <w:rsid w:val="007D2D6B"/>
    <w:rsid w:val="007D3EF9"/>
    <w:rsid w:val="007E258A"/>
    <w:rsid w:val="007E67B4"/>
    <w:rsid w:val="007F48E3"/>
    <w:rsid w:val="007F67E8"/>
    <w:rsid w:val="008004C3"/>
    <w:rsid w:val="008017AD"/>
    <w:rsid w:val="0080257C"/>
    <w:rsid w:val="00804E75"/>
    <w:rsid w:val="0080516B"/>
    <w:rsid w:val="00807A98"/>
    <w:rsid w:val="00810B44"/>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45721"/>
    <w:rsid w:val="00845D80"/>
    <w:rsid w:val="00846DD9"/>
    <w:rsid w:val="00854097"/>
    <w:rsid w:val="00854FF9"/>
    <w:rsid w:val="00860461"/>
    <w:rsid w:val="00860C0A"/>
    <w:rsid w:val="008618B6"/>
    <w:rsid w:val="00864763"/>
    <w:rsid w:val="00866174"/>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A4C"/>
    <w:rsid w:val="008B5BF1"/>
    <w:rsid w:val="008B5CFA"/>
    <w:rsid w:val="008B7EBA"/>
    <w:rsid w:val="008C28FA"/>
    <w:rsid w:val="008C2D5D"/>
    <w:rsid w:val="008C3AC6"/>
    <w:rsid w:val="008C44A0"/>
    <w:rsid w:val="008C5AD7"/>
    <w:rsid w:val="008C5D10"/>
    <w:rsid w:val="008C5D11"/>
    <w:rsid w:val="008C6E8E"/>
    <w:rsid w:val="008D0A70"/>
    <w:rsid w:val="008D0B90"/>
    <w:rsid w:val="008D0C82"/>
    <w:rsid w:val="008D218A"/>
    <w:rsid w:val="008D274B"/>
    <w:rsid w:val="008D2E86"/>
    <w:rsid w:val="008D4C98"/>
    <w:rsid w:val="008E0996"/>
    <w:rsid w:val="008E5BC1"/>
    <w:rsid w:val="008F1096"/>
    <w:rsid w:val="008F13B5"/>
    <w:rsid w:val="008F2E2E"/>
    <w:rsid w:val="008F42C7"/>
    <w:rsid w:val="008F4D5E"/>
    <w:rsid w:val="008F668F"/>
    <w:rsid w:val="00901A1F"/>
    <w:rsid w:val="0090345A"/>
    <w:rsid w:val="0090742B"/>
    <w:rsid w:val="00913A6F"/>
    <w:rsid w:val="009145B4"/>
    <w:rsid w:val="00914705"/>
    <w:rsid w:val="00916C62"/>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7F1E"/>
    <w:rsid w:val="0098000A"/>
    <w:rsid w:val="00983EEC"/>
    <w:rsid w:val="0098402A"/>
    <w:rsid w:val="009846FE"/>
    <w:rsid w:val="00985BAF"/>
    <w:rsid w:val="00990D2B"/>
    <w:rsid w:val="00993677"/>
    <w:rsid w:val="009943A8"/>
    <w:rsid w:val="00995388"/>
    <w:rsid w:val="009A0419"/>
    <w:rsid w:val="009A327C"/>
    <w:rsid w:val="009A37A2"/>
    <w:rsid w:val="009A48C7"/>
    <w:rsid w:val="009A7C4E"/>
    <w:rsid w:val="009B3F69"/>
    <w:rsid w:val="009B4760"/>
    <w:rsid w:val="009B519C"/>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4C0"/>
    <w:rsid w:val="00A0180A"/>
    <w:rsid w:val="00A033DA"/>
    <w:rsid w:val="00A037BF"/>
    <w:rsid w:val="00A05FF4"/>
    <w:rsid w:val="00A11586"/>
    <w:rsid w:val="00A11CFE"/>
    <w:rsid w:val="00A16580"/>
    <w:rsid w:val="00A1701C"/>
    <w:rsid w:val="00A177C0"/>
    <w:rsid w:val="00A21396"/>
    <w:rsid w:val="00A23AD8"/>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ABC"/>
    <w:rsid w:val="00A726A6"/>
    <w:rsid w:val="00A729D9"/>
    <w:rsid w:val="00A76F20"/>
    <w:rsid w:val="00A77E08"/>
    <w:rsid w:val="00A8009C"/>
    <w:rsid w:val="00A80A5F"/>
    <w:rsid w:val="00A8169A"/>
    <w:rsid w:val="00A8315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D32A5"/>
    <w:rsid w:val="00AE311F"/>
    <w:rsid w:val="00AE4338"/>
    <w:rsid w:val="00AE66E8"/>
    <w:rsid w:val="00AE70A7"/>
    <w:rsid w:val="00AE74C4"/>
    <w:rsid w:val="00AF00B9"/>
    <w:rsid w:val="00AF09B8"/>
    <w:rsid w:val="00AF3192"/>
    <w:rsid w:val="00B003DE"/>
    <w:rsid w:val="00B00A14"/>
    <w:rsid w:val="00B014C7"/>
    <w:rsid w:val="00B029BF"/>
    <w:rsid w:val="00B029E8"/>
    <w:rsid w:val="00B036A7"/>
    <w:rsid w:val="00B05966"/>
    <w:rsid w:val="00B1013C"/>
    <w:rsid w:val="00B10D1C"/>
    <w:rsid w:val="00B11912"/>
    <w:rsid w:val="00B11EFC"/>
    <w:rsid w:val="00B16454"/>
    <w:rsid w:val="00B164D6"/>
    <w:rsid w:val="00B20D2A"/>
    <w:rsid w:val="00B2124A"/>
    <w:rsid w:val="00B21422"/>
    <w:rsid w:val="00B22655"/>
    <w:rsid w:val="00B22922"/>
    <w:rsid w:val="00B23C69"/>
    <w:rsid w:val="00B276DD"/>
    <w:rsid w:val="00B27C35"/>
    <w:rsid w:val="00B31B6A"/>
    <w:rsid w:val="00B32BF8"/>
    <w:rsid w:val="00B338DD"/>
    <w:rsid w:val="00B36B3D"/>
    <w:rsid w:val="00B40E4D"/>
    <w:rsid w:val="00B410A9"/>
    <w:rsid w:val="00B45552"/>
    <w:rsid w:val="00B45D0D"/>
    <w:rsid w:val="00B5015D"/>
    <w:rsid w:val="00B518DD"/>
    <w:rsid w:val="00B51A57"/>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9E"/>
    <w:rsid w:val="00B851AA"/>
    <w:rsid w:val="00B857ED"/>
    <w:rsid w:val="00B86B53"/>
    <w:rsid w:val="00B8702E"/>
    <w:rsid w:val="00B87E4E"/>
    <w:rsid w:val="00B918B6"/>
    <w:rsid w:val="00BA0015"/>
    <w:rsid w:val="00BA0583"/>
    <w:rsid w:val="00BA3799"/>
    <w:rsid w:val="00BA3ECB"/>
    <w:rsid w:val="00BB06D2"/>
    <w:rsid w:val="00BB1BE0"/>
    <w:rsid w:val="00BB4EB2"/>
    <w:rsid w:val="00BC188B"/>
    <w:rsid w:val="00BC40EC"/>
    <w:rsid w:val="00BC67EE"/>
    <w:rsid w:val="00BC6DD7"/>
    <w:rsid w:val="00BD1599"/>
    <w:rsid w:val="00BD2E40"/>
    <w:rsid w:val="00BD48AE"/>
    <w:rsid w:val="00BD66DA"/>
    <w:rsid w:val="00BD6714"/>
    <w:rsid w:val="00BD6B26"/>
    <w:rsid w:val="00BE0841"/>
    <w:rsid w:val="00BE2348"/>
    <w:rsid w:val="00BE4CE2"/>
    <w:rsid w:val="00BE552D"/>
    <w:rsid w:val="00BF0DDE"/>
    <w:rsid w:val="00C01E7B"/>
    <w:rsid w:val="00C029C8"/>
    <w:rsid w:val="00C0446C"/>
    <w:rsid w:val="00C07E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667"/>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6DF7"/>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C1F"/>
    <w:rsid w:val="00CD7E61"/>
    <w:rsid w:val="00CE06D5"/>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1B59"/>
    <w:rsid w:val="00D12980"/>
    <w:rsid w:val="00D13640"/>
    <w:rsid w:val="00D16EF5"/>
    <w:rsid w:val="00D17154"/>
    <w:rsid w:val="00D17C93"/>
    <w:rsid w:val="00D24086"/>
    <w:rsid w:val="00D245FE"/>
    <w:rsid w:val="00D2538D"/>
    <w:rsid w:val="00D26FB9"/>
    <w:rsid w:val="00D308EA"/>
    <w:rsid w:val="00D3207A"/>
    <w:rsid w:val="00D322ED"/>
    <w:rsid w:val="00D33F24"/>
    <w:rsid w:val="00D45296"/>
    <w:rsid w:val="00D456AD"/>
    <w:rsid w:val="00D47301"/>
    <w:rsid w:val="00D51230"/>
    <w:rsid w:val="00D53BCF"/>
    <w:rsid w:val="00D542D7"/>
    <w:rsid w:val="00D55233"/>
    <w:rsid w:val="00D57007"/>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707A"/>
    <w:rsid w:val="00D876F1"/>
    <w:rsid w:val="00D91219"/>
    <w:rsid w:val="00D91E8F"/>
    <w:rsid w:val="00D944EE"/>
    <w:rsid w:val="00D9748F"/>
    <w:rsid w:val="00DA1B73"/>
    <w:rsid w:val="00DA39AA"/>
    <w:rsid w:val="00DA44F0"/>
    <w:rsid w:val="00DB0992"/>
    <w:rsid w:val="00DB125C"/>
    <w:rsid w:val="00DB1FE4"/>
    <w:rsid w:val="00DB43E9"/>
    <w:rsid w:val="00DB619F"/>
    <w:rsid w:val="00DC0564"/>
    <w:rsid w:val="00DC4185"/>
    <w:rsid w:val="00DC6A61"/>
    <w:rsid w:val="00DC6ABE"/>
    <w:rsid w:val="00DD0906"/>
    <w:rsid w:val="00DD3709"/>
    <w:rsid w:val="00DD65DA"/>
    <w:rsid w:val="00DE07C1"/>
    <w:rsid w:val="00DE2B17"/>
    <w:rsid w:val="00DE36AB"/>
    <w:rsid w:val="00DE58BB"/>
    <w:rsid w:val="00DE6CFF"/>
    <w:rsid w:val="00DE7A0C"/>
    <w:rsid w:val="00DF0C12"/>
    <w:rsid w:val="00DF51D3"/>
    <w:rsid w:val="00DF5435"/>
    <w:rsid w:val="00DF67CD"/>
    <w:rsid w:val="00DF74F7"/>
    <w:rsid w:val="00E0133A"/>
    <w:rsid w:val="00E06063"/>
    <w:rsid w:val="00E10C34"/>
    <w:rsid w:val="00E147BE"/>
    <w:rsid w:val="00E1632F"/>
    <w:rsid w:val="00E17EFA"/>
    <w:rsid w:val="00E201D8"/>
    <w:rsid w:val="00E232A1"/>
    <w:rsid w:val="00E24970"/>
    <w:rsid w:val="00E253D2"/>
    <w:rsid w:val="00E264CC"/>
    <w:rsid w:val="00E36579"/>
    <w:rsid w:val="00E36FB6"/>
    <w:rsid w:val="00E4094C"/>
    <w:rsid w:val="00E424CC"/>
    <w:rsid w:val="00E4298A"/>
    <w:rsid w:val="00E45A3C"/>
    <w:rsid w:val="00E5088A"/>
    <w:rsid w:val="00E61339"/>
    <w:rsid w:val="00E616E6"/>
    <w:rsid w:val="00E61796"/>
    <w:rsid w:val="00E63503"/>
    <w:rsid w:val="00E63C46"/>
    <w:rsid w:val="00E63E6C"/>
    <w:rsid w:val="00E65DA9"/>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24DB"/>
    <w:rsid w:val="00EB201C"/>
    <w:rsid w:val="00EB4772"/>
    <w:rsid w:val="00EB6F7A"/>
    <w:rsid w:val="00EC0038"/>
    <w:rsid w:val="00EC0C71"/>
    <w:rsid w:val="00EC1C9A"/>
    <w:rsid w:val="00EC1DF3"/>
    <w:rsid w:val="00EC240C"/>
    <w:rsid w:val="00EC60BA"/>
    <w:rsid w:val="00EC64A2"/>
    <w:rsid w:val="00EC6903"/>
    <w:rsid w:val="00ED08CD"/>
    <w:rsid w:val="00ED08DB"/>
    <w:rsid w:val="00ED0FB9"/>
    <w:rsid w:val="00ED3A1C"/>
    <w:rsid w:val="00EE0FBF"/>
    <w:rsid w:val="00EE1060"/>
    <w:rsid w:val="00EE173A"/>
    <w:rsid w:val="00EE384C"/>
    <w:rsid w:val="00EE452E"/>
    <w:rsid w:val="00EE5004"/>
    <w:rsid w:val="00EE563D"/>
    <w:rsid w:val="00EE6041"/>
    <w:rsid w:val="00EE6E8B"/>
    <w:rsid w:val="00EF0B10"/>
    <w:rsid w:val="00EF114C"/>
    <w:rsid w:val="00EF5434"/>
    <w:rsid w:val="00EF67F1"/>
    <w:rsid w:val="00EF688E"/>
    <w:rsid w:val="00F03C1B"/>
    <w:rsid w:val="00F040D7"/>
    <w:rsid w:val="00F068AF"/>
    <w:rsid w:val="00F06DAC"/>
    <w:rsid w:val="00F07E44"/>
    <w:rsid w:val="00F103C7"/>
    <w:rsid w:val="00F11764"/>
    <w:rsid w:val="00F12E54"/>
    <w:rsid w:val="00F14AC5"/>
    <w:rsid w:val="00F24F1A"/>
    <w:rsid w:val="00F31622"/>
    <w:rsid w:val="00F31BCE"/>
    <w:rsid w:val="00F3527F"/>
    <w:rsid w:val="00F357B6"/>
    <w:rsid w:val="00F3674E"/>
    <w:rsid w:val="00F441AF"/>
    <w:rsid w:val="00F443B7"/>
    <w:rsid w:val="00F462DE"/>
    <w:rsid w:val="00F46D0E"/>
    <w:rsid w:val="00F46F43"/>
    <w:rsid w:val="00F5077B"/>
    <w:rsid w:val="00F50DBF"/>
    <w:rsid w:val="00F527A8"/>
    <w:rsid w:val="00F564F2"/>
    <w:rsid w:val="00F57BFD"/>
    <w:rsid w:val="00F60D21"/>
    <w:rsid w:val="00F61C03"/>
    <w:rsid w:val="00F64A6C"/>
    <w:rsid w:val="00F70B94"/>
    <w:rsid w:val="00F71260"/>
    <w:rsid w:val="00F7238D"/>
    <w:rsid w:val="00F75CDE"/>
    <w:rsid w:val="00F76341"/>
    <w:rsid w:val="00F80D91"/>
    <w:rsid w:val="00F81FF7"/>
    <w:rsid w:val="00F83D79"/>
    <w:rsid w:val="00F858BC"/>
    <w:rsid w:val="00F85ECA"/>
    <w:rsid w:val="00F870D1"/>
    <w:rsid w:val="00F8733F"/>
    <w:rsid w:val="00F87697"/>
    <w:rsid w:val="00F9108C"/>
    <w:rsid w:val="00F936B2"/>
    <w:rsid w:val="00FB13DD"/>
    <w:rsid w:val="00FB3695"/>
    <w:rsid w:val="00FB75EA"/>
    <w:rsid w:val="00FC0075"/>
    <w:rsid w:val="00FC05EE"/>
    <w:rsid w:val="00FC2676"/>
    <w:rsid w:val="00FC33AA"/>
    <w:rsid w:val="00FC552D"/>
    <w:rsid w:val="00FC5C9E"/>
    <w:rsid w:val="00FC6F4B"/>
    <w:rsid w:val="00FC7E62"/>
    <w:rsid w:val="00FD49E9"/>
    <w:rsid w:val="00FD4EA2"/>
    <w:rsid w:val="00FD7235"/>
    <w:rsid w:val="00FE0B12"/>
    <w:rsid w:val="00FE383D"/>
    <w:rsid w:val="00FE441C"/>
    <w:rsid w:val="00FE5AEB"/>
    <w:rsid w:val="00FE7720"/>
    <w:rsid w:val="00FE773A"/>
    <w:rsid w:val="00FE7C2A"/>
    <w:rsid w:val="00FF0E4A"/>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26/science.aaz519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6/annurev-ecolsys-110617-0626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6098</Words>
  <Characters>262762</Characters>
  <Application>Microsoft Office Word</Application>
  <DocSecurity>0</DocSecurity>
  <Lines>2189</Lines>
  <Paragraphs>6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2</cp:revision>
  <dcterms:created xsi:type="dcterms:W3CDTF">2024-05-09T13:37:00Z</dcterms:created>
  <dcterms:modified xsi:type="dcterms:W3CDTF">2024-05-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ae9ASru7"/&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